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1B1FC1ED" w:rsidR="00BF09BB" w:rsidRPr="009509B4" w:rsidRDefault="00905BF2" w:rsidP="00D03D2F">
      <w:pPr>
        <w:pStyle w:val="Normal1"/>
        <w:spacing w:line="480" w:lineRule="auto"/>
        <w:jc w:val="center"/>
        <w:rPr>
          <w:b/>
          <w:sz w:val="24"/>
          <w:szCs w:val="24"/>
          <w:lang w:val="en-GB"/>
        </w:rPr>
      </w:pPr>
      <w:r w:rsidRPr="009509B4">
        <w:rPr>
          <w:b/>
          <w:sz w:val="24"/>
          <w:szCs w:val="24"/>
        </w:rPr>
        <w:t xml:space="preserve">Non-canonical role for </w:t>
      </w:r>
      <w:r w:rsidRPr="009509B4">
        <w:rPr>
          <w:b/>
          <w:i/>
          <w:sz w:val="24"/>
          <w:szCs w:val="24"/>
        </w:rPr>
        <w:t>Lpar1-EGFP</w:t>
      </w:r>
      <w:r w:rsidRPr="009509B4">
        <w:rPr>
          <w:b/>
          <w:sz w:val="24"/>
          <w:szCs w:val="24"/>
        </w:rPr>
        <w:t xml:space="preserve"> subplate neurons in early postnatal</w:t>
      </w:r>
      <w:r w:rsidR="004D7BE1" w:rsidRPr="009509B4">
        <w:rPr>
          <w:b/>
          <w:sz w:val="24"/>
          <w:szCs w:val="24"/>
        </w:rPr>
        <w:br/>
      </w:r>
      <w:r w:rsidR="004D7BE1" w:rsidRPr="009509B4">
        <w:rPr>
          <w:b/>
          <w:sz w:val="24"/>
          <w:szCs w:val="24"/>
          <w:lang w:val="en-GB"/>
        </w:rPr>
        <w:t>mouse</w:t>
      </w:r>
      <w:r w:rsidR="004D7BE1" w:rsidRPr="009509B4">
        <w:rPr>
          <w:b/>
          <w:sz w:val="24"/>
          <w:szCs w:val="24"/>
        </w:rPr>
        <w:t xml:space="preserve"> </w:t>
      </w:r>
      <w:r w:rsidRPr="009509B4">
        <w:rPr>
          <w:b/>
          <w:sz w:val="24"/>
          <w:szCs w:val="24"/>
        </w:rPr>
        <w:t>somatosensory cortex</w:t>
      </w:r>
    </w:p>
    <w:p w14:paraId="00000002" w14:textId="77777777" w:rsidR="00BF09BB" w:rsidRPr="009509B4" w:rsidRDefault="00BF09BB">
      <w:pPr>
        <w:pStyle w:val="Normal1"/>
        <w:spacing w:line="480" w:lineRule="auto"/>
      </w:pPr>
    </w:p>
    <w:p w14:paraId="00000003" w14:textId="544DD4E1" w:rsidR="00BF09BB" w:rsidRPr="009509B4" w:rsidRDefault="00905BF2" w:rsidP="003E6399">
      <w:pPr>
        <w:pStyle w:val="Normal1"/>
        <w:spacing w:line="480" w:lineRule="auto"/>
      </w:pPr>
      <w:r w:rsidRPr="009509B4">
        <w:t>Filippo Ghezzi</w:t>
      </w:r>
      <w:r w:rsidRPr="009509B4">
        <w:rPr>
          <w:vertAlign w:val="superscript"/>
        </w:rPr>
        <w:t>1,$</w:t>
      </w:r>
      <w:r w:rsidRPr="009509B4">
        <w:t>, Andre Marques-Smith</w:t>
      </w:r>
      <w:r w:rsidRPr="009509B4">
        <w:rPr>
          <w:vertAlign w:val="superscript"/>
        </w:rPr>
        <w:t>1,</w:t>
      </w:r>
      <w:r w:rsidR="0064438C" w:rsidRPr="009509B4">
        <w:rPr>
          <w:vertAlign w:val="superscript"/>
        </w:rPr>
        <w:t>2,</w:t>
      </w:r>
      <w:r w:rsidRPr="009509B4">
        <w:rPr>
          <w:vertAlign w:val="superscript"/>
        </w:rPr>
        <w:t>$</w:t>
      </w:r>
      <w:r w:rsidRPr="009509B4">
        <w:t>, Paul Anastasiades</w:t>
      </w:r>
      <w:r w:rsidRPr="009509B4">
        <w:rPr>
          <w:vertAlign w:val="superscript"/>
        </w:rPr>
        <w:t>1</w:t>
      </w:r>
      <w:r w:rsidR="00EF0FA3" w:rsidRPr="009509B4">
        <w:rPr>
          <w:vertAlign w:val="superscript"/>
        </w:rPr>
        <w:t>,</w:t>
      </w:r>
      <w:r w:rsidR="0064438C" w:rsidRPr="009509B4">
        <w:rPr>
          <w:vertAlign w:val="superscript"/>
        </w:rPr>
        <w:t>3</w:t>
      </w:r>
      <w:r w:rsidRPr="009509B4">
        <w:rPr>
          <w:vertAlign w:val="superscript"/>
        </w:rPr>
        <w:t>,#</w:t>
      </w:r>
      <w:r w:rsidRPr="009509B4">
        <w:t>, Daniel Lyngholm</w:t>
      </w:r>
      <w:r w:rsidRPr="009509B4">
        <w:rPr>
          <w:vertAlign w:val="superscript"/>
        </w:rPr>
        <w:t>1,#</w:t>
      </w:r>
      <w:r w:rsidRPr="009509B4">
        <w:t>, Cristiana Vagnoni</w:t>
      </w:r>
      <w:r w:rsidRPr="009509B4">
        <w:rPr>
          <w:vertAlign w:val="superscript"/>
        </w:rPr>
        <w:t>1,#</w:t>
      </w:r>
      <w:r w:rsidRPr="009509B4">
        <w:t>, Alexandra Rowett</w:t>
      </w:r>
      <w:r w:rsidR="00D03D2F" w:rsidRPr="009509B4">
        <w:rPr>
          <w:vertAlign w:val="superscript"/>
        </w:rPr>
        <w:t>1</w:t>
      </w:r>
      <w:r w:rsidRPr="009509B4">
        <w:t>,</w:t>
      </w:r>
      <w:r w:rsidR="00C45378" w:rsidRPr="009509B4">
        <w:t xml:space="preserve"> </w:t>
      </w:r>
      <w:r w:rsidR="0009142F" w:rsidRPr="009509B4">
        <w:t>Gokul Parameswaran</w:t>
      </w:r>
      <w:r w:rsidR="0009142F" w:rsidRPr="009509B4">
        <w:rPr>
          <w:vertAlign w:val="superscript"/>
        </w:rPr>
        <w:t>1</w:t>
      </w:r>
      <w:r w:rsidR="00C45378" w:rsidRPr="009509B4">
        <w:t>,</w:t>
      </w:r>
      <w:r w:rsidRPr="009509B4">
        <w:t xml:space="preserve"> Anna Hoerder-Suabedissen</w:t>
      </w:r>
      <w:r w:rsidRPr="009509B4">
        <w:rPr>
          <w:vertAlign w:val="superscript"/>
        </w:rPr>
        <w:t>1</w:t>
      </w:r>
      <w:r w:rsidRPr="009509B4">
        <w:t>, Yasushi Nakagawa</w:t>
      </w:r>
      <w:r w:rsidR="0064438C" w:rsidRPr="009509B4">
        <w:rPr>
          <w:vertAlign w:val="superscript"/>
        </w:rPr>
        <w:t>4</w:t>
      </w:r>
      <w:r w:rsidRPr="009509B4">
        <w:t>, Zoltán Molnár</w:t>
      </w:r>
      <w:r w:rsidRPr="009509B4">
        <w:rPr>
          <w:vertAlign w:val="superscript"/>
        </w:rPr>
        <w:t>1</w:t>
      </w:r>
      <w:r w:rsidRPr="009509B4">
        <w:t>, Simon Butt</w:t>
      </w:r>
      <w:r w:rsidRPr="009509B4">
        <w:rPr>
          <w:vertAlign w:val="superscript"/>
        </w:rPr>
        <w:t>1,$,</w:t>
      </w:r>
      <w:r w:rsidRPr="009509B4">
        <w:t>*</w:t>
      </w:r>
    </w:p>
    <w:p w14:paraId="00000004" w14:textId="77777777" w:rsidR="00BF09BB" w:rsidRPr="009509B4" w:rsidRDefault="00BF09BB">
      <w:pPr>
        <w:pStyle w:val="Normal1"/>
        <w:spacing w:line="480" w:lineRule="auto"/>
      </w:pPr>
    </w:p>
    <w:p w14:paraId="00000005" w14:textId="512EC711" w:rsidR="00BF09BB" w:rsidRPr="009509B4" w:rsidRDefault="00D03D2F">
      <w:pPr>
        <w:pStyle w:val="Normal1"/>
        <w:spacing w:line="480" w:lineRule="auto"/>
      </w:pPr>
      <w:r w:rsidRPr="009509B4">
        <w:t xml:space="preserve">1. </w:t>
      </w:r>
      <w:r w:rsidR="00905BF2" w:rsidRPr="009509B4">
        <w:t xml:space="preserve">Department of Physiology, Anatomy and Genetics, </w:t>
      </w:r>
      <w:r w:rsidR="00546D18" w:rsidRPr="009509B4">
        <w:t xml:space="preserve">Sherrington Building, </w:t>
      </w:r>
      <w:r w:rsidR="00905BF2" w:rsidRPr="009509B4">
        <w:t>University of Oxford, South Parks Road, Oxford</w:t>
      </w:r>
      <w:r w:rsidR="0064438C" w:rsidRPr="009509B4">
        <w:t>,</w:t>
      </w:r>
      <w:r w:rsidR="00905BF2" w:rsidRPr="009509B4">
        <w:t xml:space="preserve"> OX1 3PT, UK. </w:t>
      </w:r>
    </w:p>
    <w:p w14:paraId="6A69AF50" w14:textId="0EC41FC1" w:rsidR="0064438C" w:rsidRPr="009509B4" w:rsidRDefault="0064438C" w:rsidP="0064438C">
      <w:pPr>
        <w:pStyle w:val="Normal1"/>
        <w:spacing w:line="480" w:lineRule="auto"/>
      </w:pPr>
      <w:r w:rsidRPr="009509B4">
        <w:t xml:space="preserve">2. </w:t>
      </w:r>
      <w:r w:rsidR="003C6206" w:rsidRPr="009509B4">
        <w:t xml:space="preserve">Current address: </w:t>
      </w:r>
      <w:r w:rsidRPr="009509B4">
        <w:t>CoMind Technologies, 5-7 Mandeville Place, London, W1U 3AY, UK</w:t>
      </w:r>
    </w:p>
    <w:p w14:paraId="03C1FDD3" w14:textId="4E66464E" w:rsidR="00EF0FA3" w:rsidRPr="009509B4" w:rsidRDefault="0064438C">
      <w:pPr>
        <w:pStyle w:val="Normal1"/>
        <w:spacing w:line="480" w:lineRule="auto"/>
      </w:pPr>
      <w:r w:rsidRPr="009509B4">
        <w:t>3</w:t>
      </w:r>
      <w:r w:rsidR="00EF0FA3" w:rsidRPr="009509B4">
        <w:t>. Current address:</w:t>
      </w:r>
      <w:r w:rsidR="0087097D" w:rsidRPr="009509B4">
        <w:t xml:space="preserve"> Department of Translational Health Sciences, University of Bristol, Dorothy Hodgkin Building, Whitson Street, Bristol, BS1 3NY</w:t>
      </w:r>
      <w:r w:rsidRPr="009509B4">
        <w:t>, UK</w:t>
      </w:r>
    </w:p>
    <w:p w14:paraId="00000006" w14:textId="44A3F973" w:rsidR="00BF09BB" w:rsidRPr="009509B4" w:rsidRDefault="0064438C">
      <w:pPr>
        <w:pStyle w:val="Normal1"/>
        <w:spacing w:line="480" w:lineRule="auto"/>
        <w:rPr>
          <w:lang w:val="en-GB"/>
        </w:rPr>
      </w:pPr>
      <w:r w:rsidRPr="009509B4">
        <w:t>4</w:t>
      </w:r>
      <w:r w:rsidR="00D03D2F" w:rsidRPr="009509B4">
        <w:t>. Department of Neuroscience, University of Minnesota</w:t>
      </w:r>
      <w:r w:rsidR="005C47DE" w:rsidRPr="009509B4">
        <w:t xml:space="preserve">, </w:t>
      </w:r>
      <w:r w:rsidR="005C47DE" w:rsidRPr="009509B4">
        <w:rPr>
          <w:lang w:val="en-GB"/>
        </w:rPr>
        <w:t>Minneapolis, MN 55455, USA</w:t>
      </w:r>
    </w:p>
    <w:p w14:paraId="60CABC86" w14:textId="77777777" w:rsidR="00D03D2F" w:rsidRPr="009509B4" w:rsidRDefault="00D03D2F">
      <w:pPr>
        <w:pStyle w:val="Normal1"/>
        <w:spacing w:line="480" w:lineRule="auto"/>
      </w:pPr>
    </w:p>
    <w:p w14:paraId="00000007" w14:textId="77777777" w:rsidR="00BF09BB" w:rsidRPr="009509B4" w:rsidRDefault="00905BF2">
      <w:pPr>
        <w:pStyle w:val="Normal1"/>
        <w:spacing w:line="480" w:lineRule="auto"/>
      </w:pPr>
      <w:r w:rsidRPr="009509B4">
        <w:t>* Corresponding author</w:t>
      </w:r>
    </w:p>
    <w:p w14:paraId="00000008" w14:textId="77777777" w:rsidR="00BF09BB" w:rsidRPr="009509B4" w:rsidRDefault="00905BF2">
      <w:pPr>
        <w:pStyle w:val="Normal1"/>
        <w:spacing w:line="480" w:lineRule="auto"/>
      </w:pPr>
      <w:r w:rsidRPr="009509B4">
        <w:rPr>
          <w:vertAlign w:val="superscript"/>
        </w:rPr>
        <w:t>$</w:t>
      </w:r>
      <w:r w:rsidRPr="009509B4">
        <w:t xml:space="preserve"> These authors contributed equally to the manuscript</w:t>
      </w:r>
    </w:p>
    <w:p w14:paraId="00000009" w14:textId="77777777" w:rsidR="00BF09BB" w:rsidRPr="009509B4" w:rsidRDefault="00905BF2">
      <w:pPr>
        <w:pStyle w:val="Normal1"/>
        <w:spacing w:line="480" w:lineRule="auto"/>
      </w:pPr>
      <w:r w:rsidRPr="009509B4">
        <w:t># These authors contributed equally to the manuscript</w:t>
      </w:r>
    </w:p>
    <w:p w14:paraId="0000000A" w14:textId="77777777" w:rsidR="00BF09BB" w:rsidRPr="009509B4" w:rsidRDefault="00BF09BB">
      <w:pPr>
        <w:pStyle w:val="Normal1"/>
        <w:spacing w:line="480" w:lineRule="auto"/>
      </w:pPr>
    </w:p>
    <w:p w14:paraId="0000000B" w14:textId="77777777" w:rsidR="00BF09BB" w:rsidRPr="009509B4" w:rsidRDefault="00905BF2">
      <w:pPr>
        <w:pStyle w:val="Normal1"/>
        <w:spacing w:line="480" w:lineRule="auto"/>
      </w:pPr>
      <w:r w:rsidRPr="009509B4">
        <w:br w:type="page"/>
      </w:r>
    </w:p>
    <w:p w14:paraId="0000000C" w14:textId="2D144904" w:rsidR="00BF09BB" w:rsidRPr="009509B4" w:rsidRDefault="00431173">
      <w:pPr>
        <w:pStyle w:val="Normal1"/>
        <w:spacing w:line="480" w:lineRule="auto"/>
        <w:rPr>
          <w:lang w:val="en-GB"/>
        </w:rPr>
      </w:pPr>
      <w:r w:rsidRPr="009509B4">
        <w:rPr>
          <w:b/>
        </w:rPr>
        <w:lastRenderedPageBreak/>
        <w:t>ABSTRACT</w:t>
      </w:r>
      <w:r w:rsidR="00F74262" w:rsidRPr="009509B4">
        <w:rPr>
          <w:b/>
          <w:lang w:val="en-GB"/>
        </w:rPr>
        <w:t xml:space="preserve"> [15</w:t>
      </w:r>
      <w:r w:rsidR="001209A7" w:rsidRPr="009509B4">
        <w:rPr>
          <w:b/>
          <w:lang w:val="en-GB"/>
        </w:rPr>
        <w:t>0</w:t>
      </w:r>
      <w:r w:rsidR="00F74262" w:rsidRPr="009509B4">
        <w:rPr>
          <w:b/>
          <w:lang w:val="en-GB"/>
        </w:rPr>
        <w:t>]</w:t>
      </w:r>
    </w:p>
    <w:p w14:paraId="540E8D6A" w14:textId="77777777" w:rsidR="00267167" w:rsidRPr="009509B4" w:rsidRDefault="00267167">
      <w:pPr>
        <w:pStyle w:val="Normal1"/>
        <w:spacing w:line="480" w:lineRule="auto"/>
        <w:jc w:val="both"/>
      </w:pPr>
    </w:p>
    <w:p w14:paraId="0000000E" w14:textId="2A04537A" w:rsidR="00BF09BB" w:rsidRPr="009509B4" w:rsidRDefault="009F4700" w:rsidP="009F4700">
      <w:pPr>
        <w:pStyle w:val="Normal1"/>
        <w:spacing w:line="480" w:lineRule="auto"/>
        <w:jc w:val="both"/>
        <w:rPr>
          <w:b/>
        </w:rPr>
      </w:pPr>
      <w:r w:rsidRPr="009509B4">
        <w:t xml:space="preserve">Subplate neurons (SPNs) are thought to play a role in nascent sensory processing in neocortex. To better understand how heterogeneity within this population relates to emergent function, we investigated the synaptic connectivity of </w:t>
      </w:r>
      <w:r w:rsidRPr="009509B4">
        <w:rPr>
          <w:i/>
          <w:iCs/>
        </w:rPr>
        <w:t>Lpar1-EGFP</w:t>
      </w:r>
      <w:r w:rsidRPr="009509B4">
        <w:t xml:space="preserve"> SPNs through the first postnatal week in whisker somatosensory cortex (S1BF). </w:t>
      </w:r>
      <w:r w:rsidR="00F74262" w:rsidRPr="009509B4">
        <w:rPr>
          <w:lang w:val="en-GB"/>
        </w:rPr>
        <w:t>T</w:t>
      </w:r>
      <w:r w:rsidRPr="009509B4">
        <w:t xml:space="preserve">hese SPNs </w:t>
      </w:r>
      <w:r w:rsidR="0054032B" w:rsidRPr="009509B4">
        <w:rPr>
          <w:lang w:val="en-GB"/>
        </w:rPr>
        <w:t>comprise of</w:t>
      </w:r>
      <w:r w:rsidR="0054032B" w:rsidRPr="009509B4">
        <w:t xml:space="preserve"> </w:t>
      </w:r>
      <w:r w:rsidRPr="009509B4">
        <w:t>two morphological subtypes: fusiform SPNs with local axons</w:t>
      </w:r>
      <w:r w:rsidR="001209A7" w:rsidRPr="009509B4">
        <w:rPr>
          <w:lang w:val="en-GB"/>
        </w:rPr>
        <w:t>,</w:t>
      </w:r>
      <w:r w:rsidR="000867F2" w:rsidRPr="009509B4">
        <w:rPr>
          <w:lang w:val="en-GB"/>
        </w:rPr>
        <w:t xml:space="preserve"> and</w:t>
      </w:r>
      <w:r w:rsidRPr="009509B4">
        <w:t xml:space="preserve"> pyramidal SPNs with axons that extend through the marginal zone. </w:t>
      </w:r>
      <w:r w:rsidR="000867F2" w:rsidRPr="009509B4">
        <w:rPr>
          <w:lang w:val="en-GB"/>
        </w:rPr>
        <w:t>T</w:t>
      </w:r>
      <w:r w:rsidRPr="009509B4">
        <w:t xml:space="preserve">he former </w:t>
      </w:r>
      <w:proofErr w:type="gramStart"/>
      <w:r w:rsidRPr="009509B4">
        <w:t>receive</w:t>
      </w:r>
      <w:proofErr w:type="gramEnd"/>
      <w:r w:rsidRPr="009509B4">
        <w:t xml:space="preserve"> translaminar synaptic input up until the emergence of the whisker barrels</w:t>
      </w:r>
      <w:r w:rsidR="000867F2" w:rsidRPr="009509B4">
        <w:rPr>
          <w:lang w:val="en-GB"/>
        </w:rPr>
        <w:t>; a timepoint coincid</w:t>
      </w:r>
      <w:r w:rsidR="00F74262" w:rsidRPr="009509B4">
        <w:rPr>
          <w:lang w:val="en-GB"/>
        </w:rPr>
        <w:t>ent</w:t>
      </w:r>
      <w:r w:rsidR="000867F2" w:rsidRPr="009509B4">
        <w:rPr>
          <w:lang w:val="en-GB"/>
        </w:rPr>
        <w:t xml:space="preserve"> with significant cell death</w:t>
      </w:r>
      <w:r w:rsidRPr="009509B4">
        <w:t xml:space="preserve">. </w:t>
      </w:r>
      <w:r w:rsidR="00F74262" w:rsidRPr="009509B4">
        <w:rPr>
          <w:lang w:val="en-GB"/>
        </w:rPr>
        <w:t>In contrast</w:t>
      </w:r>
      <w:r w:rsidR="003E6399" w:rsidRPr="009509B4">
        <w:rPr>
          <w:lang w:val="en-GB"/>
        </w:rPr>
        <w:t>,</w:t>
      </w:r>
      <w:r w:rsidR="00F74262" w:rsidRPr="009509B4">
        <w:t xml:space="preserve"> </w:t>
      </w:r>
      <w:r w:rsidRPr="009509B4">
        <w:t>pyramidal SPNs receive local input from the subplate at early ages but then</w:t>
      </w:r>
      <w:r w:rsidR="000867F2" w:rsidRPr="009509B4">
        <w:rPr>
          <w:lang w:val="en-GB"/>
        </w:rPr>
        <w:t xml:space="preserve"> – during the later time window</w:t>
      </w:r>
      <w:r w:rsidRPr="009509B4">
        <w:t xml:space="preserve">, acquire input from overlying cortex. Combined electrical and optogenetic activation of thalamic afferents identified that </w:t>
      </w:r>
      <w:r w:rsidRPr="009509B4">
        <w:rPr>
          <w:i/>
          <w:iCs/>
        </w:rPr>
        <w:t>Lpar1-EGFP</w:t>
      </w:r>
      <w:r w:rsidRPr="009509B4">
        <w:t xml:space="preserve"> SPNs receive sparse</w:t>
      </w:r>
      <w:r w:rsidR="00F74262" w:rsidRPr="009509B4">
        <w:rPr>
          <w:lang w:val="en-GB"/>
        </w:rPr>
        <w:t xml:space="preserve"> thalamic</w:t>
      </w:r>
      <w:r w:rsidRPr="009509B4">
        <w:t xml:space="preserve"> innervation. These data reveal components of the postnatal network that interpret sparse thalamic input to direct the emergent columnar structure of S1BF.</w:t>
      </w:r>
      <w:r w:rsidR="00905BF2" w:rsidRPr="009509B4">
        <w:br w:type="page"/>
      </w:r>
    </w:p>
    <w:p w14:paraId="0000000F" w14:textId="77777777" w:rsidR="00BF09BB" w:rsidRPr="009509B4" w:rsidRDefault="00905BF2">
      <w:pPr>
        <w:pStyle w:val="Normal1"/>
        <w:spacing w:line="480" w:lineRule="auto"/>
        <w:rPr>
          <w:b/>
        </w:rPr>
      </w:pPr>
      <w:r w:rsidRPr="009509B4">
        <w:rPr>
          <w:b/>
        </w:rPr>
        <w:lastRenderedPageBreak/>
        <w:t>INTRODUCTION</w:t>
      </w:r>
    </w:p>
    <w:p w14:paraId="00000010" w14:textId="77777777" w:rsidR="00BF09BB" w:rsidRPr="009509B4" w:rsidRDefault="00BF09BB">
      <w:pPr>
        <w:pStyle w:val="Normal1"/>
        <w:spacing w:line="480" w:lineRule="auto"/>
        <w:rPr>
          <w:b/>
        </w:rPr>
      </w:pPr>
    </w:p>
    <w:p w14:paraId="00000011" w14:textId="2EE129AA" w:rsidR="00BF09BB" w:rsidRPr="009509B4" w:rsidRDefault="00905BF2">
      <w:pPr>
        <w:pStyle w:val="Normal1"/>
        <w:spacing w:after="240" w:line="480" w:lineRule="auto"/>
        <w:jc w:val="both"/>
      </w:pPr>
      <w:r w:rsidRPr="009509B4">
        <w:t xml:space="preserve">The emergence of function in the developing mammalian cerebral cortex is dependent on a diverse range of genetic and physiological processes that sculpt emergent network architecture. Fundamental research in animal models has revealed that transient neuronal circuits, observed in a restricted time window during early postnatal development, are a common feature of many cortical areas </w:t>
      </w:r>
      <w:r w:rsidR="00EB3917" w:rsidRPr="009509B4">
        <w:fldChar w:fldCharType="begin">
          <w:fldData xml:space="preserve">PEVuZE5vdGU+PENpdGU+PEF1dGhvcj5LYW5vbGQ8L0F1dGhvcj48WWVhcj4yMDEwPC9ZZWFyPjxS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</w:fldData>
        </w:fldChar>
      </w:r>
      <w:r w:rsidR="00DE646E" w:rsidRPr="009509B4">
        <w:instrText xml:space="preserve"> ADDIN EN.CITE </w:instrText>
      </w:r>
      <w:r w:rsidR="00DE646E" w:rsidRPr="009509B4">
        <w:fldChar w:fldCharType="begin">
          <w:fldData xml:space="preserve">PEVuZE5vdGU+PENpdGU+PEF1dGhvcj5LYW5vbGQ8L0F1dGhvcj48WWVhcj4yMDEwPC9ZZWFyPjxS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</w:fldData>
        </w:fldChar>
      </w:r>
      <w:r w:rsidR="00DE646E" w:rsidRPr="009509B4">
        <w:instrText xml:space="preserve"> ADDIN EN.CITE.DATA </w:instrText>
      </w:r>
      <w:r w:rsidR="00DE646E" w:rsidRPr="009509B4">
        <w:fldChar w:fldCharType="end"/>
      </w:r>
      <w:r w:rsidR="00EB3917" w:rsidRPr="009509B4">
        <w:fldChar w:fldCharType="separate"/>
      </w:r>
      <w:r w:rsidR="00DE646E" w:rsidRPr="009509B4">
        <w:rPr>
          <w:noProof/>
          <w:vertAlign w:val="superscript"/>
        </w:rPr>
        <w:t>1, 2</w:t>
      </w:r>
      <w:r w:rsidR="00EB3917" w:rsidRPr="009509B4">
        <w:fldChar w:fldCharType="end"/>
      </w:r>
      <w:r w:rsidRPr="009509B4">
        <w:t>. One of the first such transient circuits to be identified was that between subplate neurons (SPNs) and thalamo-recipient spiny stellate cells in layer L(4); a circuit demonstrated to play a role in</w:t>
      </w:r>
      <w:r w:rsidR="00040511" w:rsidRPr="009509B4">
        <w:t xml:space="preserve"> </w:t>
      </w:r>
      <w:r w:rsidRPr="009509B4">
        <w:t xml:space="preserve">the maturation of thalamocortical synapses </w:t>
      </w:r>
      <w:r w:rsidR="00EB3917" w:rsidRPr="009509B4">
        <w:fldChar w:fldCharType="begin">
          <w:fldData xml:space="preserve">PEVuZE5vdGU+PENpdGU+PEF1dGhvcj5LYW5vbGQ8L0F1dGhvcj48WWVhcj4yMDEwPC9ZZWFyPjxS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</w:fldData>
        </w:fldChar>
      </w:r>
      <w:r w:rsidR="008225DD" w:rsidRPr="009509B4">
        <w:instrText xml:space="preserve"> ADDIN EN.CITE </w:instrText>
      </w:r>
      <w:r w:rsidR="008225DD" w:rsidRPr="009509B4">
        <w:fldChar w:fldCharType="begin">
          <w:fldData xml:space="preserve">PEVuZE5vdGU+PENpdGU+PEF1dGhvcj5LYW5vbGQ8L0F1dGhvcj48WWVhcj4yMDEwPC9ZZWFyPjxS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</w:fldData>
        </w:fldChar>
      </w:r>
      <w:r w:rsidR="008225DD" w:rsidRPr="009509B4">
        <w:instrText xml:space="preserve"> ADDIN EN.CITE.DATA </w:instrText>
      </w:r>
      <w:r w:rsidR="008225DD" w:rsidRPr="009509B4">
        <w:fldChar w:fldCharType="end"/>
      </w:r>
      <w:r w:rsidR="00EB3917" w:rsidRPr="009509B4">
        <w:fldChar w:fldCharType="separate"/>
      </w:r>
      <w:r w:rsidR="008225DD" w:rsidRPr="009509B4">
        <w:rPr>
          <w:noProof/>
          <w:vertAlign w:val="superscript"/>
        </w:rPr>
        <w:t>1, 3, 4</w:t>
      </w:r>
      <w:r w:rsidR="00EB3917" w:rsidRPr="009509B4">
        <w:fldChar w:fldCharType="end"/>
      </w:r>
      <w:r w:rsidRPr="009509B4">
        <w:t xml:space="preserve">. The subplate is a transient layer in the developing neocortex located between the emergent cortical plate and the underlying white matter </w:t>
      </w:r>
      <w:r w:rsidR="001D29F8" w:rsidRPr="009509B4">
        <w:fldChar w:fldCharType="begin">
          <w:fldData xml:space="preserve">PEVuZE5vdGU+PENpdGU+PEF1dGhvcj5Lb3N0b3ZpYzwvQXV0aG9yPjxZZWFyPjE5OTA8L1llYXI+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</w:fldData>
        </w:fldChar>
      </w:r>
      <w:r w:rsidR="00DE646E" w:rsidRPr="009509B4">
        <w:instrText xml:space="preserve"> ADDIN EN.CITE </w:instrText>
      </w:r>
      <w:r w:rsidR="00DE646E" w:rsidRPr="009509B4">
        <w:fldChar w:fldCharType="begin">
          <w:fldData xml:space="preserve">PEVuZE5vdGU+PENpdGU+PEF1dGhvcj5Lb3N0b3ZpYzwvQXV0aG9yPjxZZWFyPjE5OTA8L1llYXI+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</w:fldData>
        </w:fldChar>
      </w:r>
      <w:r w:rsidR="00DE646E" w:rsidRPr="009509B4">
        <w:instrText xml:space="preserve"> ADDIN EN.CITE.DATA </w:instrText>
      </w:r>
      <w:r w:rsidR="00DE646E" w:rsidRPr="009509B4">
        <w:fldChar w:fldCharType="end"/>
      </w:r>
      <w:r w:rsidR="001D29F8" w:rsidRPr="009509B4">
        <w:fldChar w:fldCharType="separate"/>
      </w:r>
      <w:r w:rsidR="00DE646E" w:rsidRPr="009509B4">
        <w:rPr>
          <w:noProof/>
          <w:vertAlign w:val="superscript"/>
        </w:rPr>
        <w:t>5, 6</w:t>
      </w:r>
      <w:r w:rsidR="001D29F8" w:rsidRPr="009509B4">
        <w:fldChar w:fldCharType="end"/>
      </w:r>
      <w:r w:rsidR="00192F78" w:rsidRPr="009509B4">
        <w:rPr>
          <w:lang w:val="en-GB"/>
        </w:rPr>
        <w:t>.</w:t>
      </w:r>
      <w:r w:rsidRPr="009509B4">
        <w:t xml:space="preserve"> It con</w:t>
      </w:r>
      <w:r w:rsidR="007D5953" w:rsidRPr="009509B4">
        <w:t>tains</w:t>
      </w:r>
      <w:r w:rsidRPr="009509B4">
        <w:t xml:space="preserve"> a diverse population of neuronal subtypes that differ in term of molecular markers </w:t>
      </w:r>
      <w:r w:rsidR="001D29F8" w:rsidRPr="009509B4">
        <w:fldChar w:fldCharType="begin">
          <w:fldData xml:space="preserve">PEVuZE5vdGU+PENpdGU+PEF1dGhvcj5Ib2VyZGVyLVN1YWJlZGlzc2VuPC9BdXRob3I+PFllYXI+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</w:fldData>
        </w:fldChar>
      </w:r>
      <w:r w:rsidR="00DE646E" w:rsidRPr="009509B4">
        <w:instrText xml:space="preserve"> ADDIN EN.CITE </w:instrText>
      </w:r>
      <w:r w:rsidR="00DE646E" w:rsidRPr="009509B4">
        <w:fldChar w:fldCharType="begin">
          <w:fldData xml:space="preserve">PEVuZE5vdGU+PENpdGU+PEF1dGhvcj5Ib2VyZGVyLVN1YWJlZGlzc2VuPC9BdXRob3I+PFllYXI+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</w:fldData>
        </w:fldChar>
      </w:r>
      <w:r w:rsidR="00DE646E" w:rsidRPr="009509B4">
        <w:instrText xml:space="preserve"> ADDIN EN.CITE.DATA </w:instrText>
      </w:r>
      <w:r w:rsidR="00DE646E" w:rsidRPr="009509B4">
        <w:fldChar w:fldCharType="end"/>
      </w:r>
      <w:r w:rsidR="001D29F8" w:rsidRPr="009509B4">
        <w:fldChar w:fldCharType="separate"/>
      </w:r>
      <w:r w:rsidR="00DE646E" w:rsidRPr="009509B4">
        <w:rPr>
          <w:noProof/>
          <w:vertAlign w:val="superscript"/>
        </w:rPr>
        <w:t>7</w:t>
      </w:r>
      <w:r w:rsidR="001D29F8" w:rsidRPr="009509B4">
        <w:fldChar w:fldCharType="end"/>
      </w:r>
      <w:r w:rsidRPr="009509B4">
        <w:t xml:space="preserve">, morphology </w:t>
      </w:r>
      <w:r w:rsidR="001D29F8" w:rsidRPr="009509B4">
        <w:fldChar w:fldCharType="begin"/>
      </w:r>
      <w:r w:rsidR="00DE646E" w:rsidRPr="009509B4">
        <w:instrText xml:space="preserve"> ADDIN EN.CITE &lt;EndNote&gt;&lt;Cite&gt;&lt;Author&gt;Marx&lt;/Author&gt;&lt;Year&gt;2013&lt;/Year&gt;&lt;RecNum&gt;320&lt;/RecNum&gt;&lt;DisplayText&gt;&lt;style face="superscript"&gt;8&lt;/style&gt;&lt;/DisplayText&gt;&lt;record&gt;&lt;rec-number&gt;320&lt;/rec-number&gt;&lt;foreign-keys&gt;&lt;key app="EN" db-id="r9x2avfe5rdv57etpz7p9exs0apfpxsred0v" timestamp="1577786866"&gt;320&lt;/key&gt;&lt;/foreign-keys&gt;&lt;ref-type name="Journal Article"&gt;17&lt;/ref-type&gt;&lt;contributors&gt;&lt;authors&gt;&lt;author&gt;Marx, M.&lt;/author&gt;&lt;author&gt;Feldmeyer, D.&lt;/author&gt;&lt;/authors&gt;&lt;/contributors&gt;&lt;auth-address&gt;Research Center Julich, Institute of Neuroscience and Medicine (INM-2), D-52425 Julich, Germany.&lt;/auth-address&gt;&lt;titles&gt;&lt;title&gt;Morphology and physiology of excitatory neurons in layer 6b of the somatosensory rat barrel cortex&lt;/title&gt;&lt;secondary-title&gt;Cereb Cortex&lt;/secondary-title&gt;&lt;/titles&gt;&lt;periodical&gt;&lt;full-title&gt;Cereb Cortex&lt;/full-title&gt;&lt;abbr-1&gt;Cerebral cortex&lt;/abbr-1&gt;&lt;/periodical&gt;&lt;pages&gt;2803-17&lt;/pages&gt;&lt;volume&gt;23&lt;/volume&gt;&lt;number&gt;12&lt;/number&gt;&lt;keywords&gt;&lt;keyword&gt;Animals&lt;/keyword&gt;&lt;keyword&gt;Axons/physiology&lt;/keyword&gt;&lt;keyword&gt;Cell Count&lt;/keyword&gt;&lt;keyword&gt;Dendrites/physiology&lt;/keyword&gt;&lt;keyword&gt;Female&lt;/keyword&gt;&lt;keyword&gt;Male&lt;/keyword&gt;&lt;keyword&gt;Neurons/*cytology/*physiology&lt;/keyword&gt;&lt;keyword&gt;Rats&lt;/keyword&gt;&lt;keyword&gt;Rats, Wistar&lt;/keyword&gt;&lt;keyword&gt;Somatosensory Cortex/*cytology/*physiology&lt;/keyword&gt;&lt;keyword&gt;axonal domain&lt;/keyword&gt;&lt;keyword&gt;cluster analysis&lt;/keyword&gt;&lt;keyword&gt;dendritic domain&lt;/keyword&gt;&lt;keyword&gt;density maps&lt;/keyword&gt;&lt;keyword&gt;neuronal characterization&lt;/keyword&gt;&lt;/keywords&gt;&lt;dates&gt;&lt;year&gt;2013&lt;/year&gt;&lt;pub-dates&gt;&lt;date&gt;Dec&lt;/date&gt;&lt;/pub-dates&gt;&lt;/dates&gt;&lt;isbn&gt;1460-2199 (Electronic)&amp;#xD;1047-3211 (Linking)&lt;/isbn&gt;&lt;accession-num&gt;22944531&lt;/accession-num&gt;&lt;urls&gt;&lt;related-urls&gt;&lt;url&gt;https://www.ncbi.nlm.nih.gov/pubmed/22944531&lt;/url&gt;&lt;/related-urls&gt;&lt;/urls&gt;&lt;custom2&gt;PMC3827708&lt;/custom2&gt;&lt;electronic-resource-num&gt;10.1093/cercor/bhs254&lt;/electronic-resource-num&gt;&lt;/record&gt;&lt;/Cite&gt;&lt;/EndNote&gt;</w:instrText>
      </w:r>
      <w:r w:rsidR="001D29F8" w:rsidRPr="009509B4">
        <w:fldChar w:fldCharType="separate"/>
      </w:r>
      <w:r w:rsidR="00DE646E" w:rsidRPr="009509B4">
        <w:rPr>
          <w:noProof/>
          <w:vertAlign w:val="superscript"/>
        </w:rPr>
        <w:t>8</w:t>
      </w:r>
      <w:r w:rsidR="001D29F8" w:rsidRPr="009509B4">
        <w:fldChar w:fldCharType="end"/>
      </w:r>
      <w:r w:rsidRPr="009509B4">
        <w:t>, neurotransmitter identity</w:t>
      </w:r>
      <w:r w:rsidR="008225DD" w:rsidRPr="009509B4">
        <w:fldChar w:fldCharType="begin">
          <w:fldData xml:space="preserve">PEVuZE5vdGU+PENpdGU+PEF1dGhvcj5Cb29uPC9BdXRob3I+PFllYXI+MjAxOTwvWWVhcj48UmVj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</w:fldData>
        </w:fldChar>
      </w:r>
      <w:r w:rsidR="008225DD" w:rsidRPr="009509B4">
        <w:instrText xml:space="preserve"> ADDIN EN.CITE </w:instrText>
      </w:r>
      <w:r w:rsidR="008225DD" w:rsidRPr="009509B4">
        <w:fldChar w:fldCharType="begin">
          <w:fldData xml:space="preserve">PEVuZE5vdGU+PENpdGU+PEF1dGhvcj5Cb29uPC9BdXRob3I+PFllYXI+MjAxOTwvWWVhcj48UmVj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</w:fldData>
        </w:fldChar>
      </w:r>
      <w:r w:rsidR="008225DD" w:rsidRPr="009509B4">
        <w:instrText xml:space="preserve"> ADDIN EN.CITE.DATA </w:instrText>
      </w:r>
      <w:r w:rsidR="008225DD" w:rsidRPr="009509B4">
        <w:fldChar w:fldCharType="end"/>
      </w:r>
      <w:r w:rsidR="008225DD" w:rsidRPr="009509B4">
        <w:fldChar w:fldCharType="separate"/>
      </w:r>
      <w:r w:rsidR="008225DD" w:rsidRPr="009509B4">
        <w:rPr>
          <w:noProof/>
          <w:vertAlign w:val="superscript"/>
        </w:rPr>
        <w:t>9</w:t>
      </w:r>
      <w:r w:rsidR="008225DD" w:rsidRPr="009509B4">
        <w:fldChar w:fldCharType="end"/>
      </w:r>
      <w:r w:rsidRPr="009509B4">
        <w:t>, and connectivity</w:t>
      </w:r>
      <w:r w:rsidR="001D29F8" w:rsidRPr="009509B4">
        <w:fldChar w:fldCharType="begin"/>
      </w:r>
      <w:r w:rsidR="008225DD" w:rsidRPr="009509B4">
        <w:instrText xml:space="preserve"> ADDIN EN.CITE &lt;EndNote&gt;&lt;Cite&gt;&lt;Author&gt;Viswanathan&lt;/Author&gt;&lt;Year&gt;2012&lt;/Year&gt;&lt;RecNum&gt;322&lt;/RecNum&gt;&lt;DisplayText&gt;&lt;style face="superscript"&gt;10&lt;/style&gt;&lt;/DisplayText&gt;&lt;record&gt;&lt;rec-number&gt;322&lt;/rec-number&gt;&lt;foreign-keys&gt;&lt;key app="EN" db-id="r9x2avfe5rdv57etpz7p9exs0apfpxsred0v" timestamp="1577795310"&gt;322&lt;/key&gt;&lt;/foreign-keys&gt;&lt;ref-type name="Journal Article"&gt;17&lt;/ref-type&gt;&lt;contributors&gt;&lt;authors&gt;&lt;author&gt;Viswanathan, S.&lt;/author&gt;&lt;author&gt;Bandyopadhyay, S.&lt;/author&gt;&lt;author&gt;Kao, J. P.&lt;/author&gt;&lt;author&gt;Kanold, P. O.&lt;/author&gt;&lt;/authors&gt;&lt;/contributors&gt;&lt;auth-address&gt;Department of Biology, Institute for Systems Research, and Program in Neuroscience and Cognitive Science, University of Maryland, College Park, Maryland 20742, USA.&lt;/auth-address&gt;&lt;titles&gt;&lt;title&gt;Changing microcircuits in the subplate of the developing cortex&lt;/title&gt;&lt;secondary-title&gt;J Neurosci&lt;/secondary-title&gt;&lt;/titles&gt;&lt;periodical&gt;&lt;full-title&gt;J Neurosci&lt;/full-title&gt;&lt;abbr-1&gt;The Journal of neuroscience : the official journal of the Society for Neuroscience&lt;/abbr-1&gt;&lt;/periodical&gt;&lt;pages&gt;1589-601&lt;/pages&gt;&lt;volume&gt;32&lt;/volume&gt;&lt;number&gt;5&lt;/number&gt;&lt;keywords&gt;&lt;keyword&gt;Animals&lt;/keyword&gt;&lt;keyword&gt;Cerebral Cortex/*cytology/*growth &amp;amp; development&lt;/keyword&gt;&lt;keyword&gt;Female&lt;/keyword&gt;&lt;keyword&gt;Male&lt;/keyword&gt;&lt;keyword&gt;Mice&lt;/keyword&gt;&lt;keyword&gt;Mice, Inbred C57BL&lt;/keyword&gt;&lt;keyword&gt;Nerve Net/*cytology/*growth &amp;amp; development&lt;/keyword&gt;&lt;keyword&gt;Neural Pathways/cytology/growth &amp;amp; development&lt;/keyword&gt;&lt;keyword&gt;Photic Stimulation/methods&lt;/keyword&gt;&lt;keyword&gt;Thalamus/cytology/growth &amp;amp; development&lt;/keyword&gt;&lt;/keywords&gt;&lt;dates&gt;&lt;year&gt;2012&lt;/year&gt;&lt;pub-dates&gt;&lt;date&gt;Feb 1&lt;/date&gt;&lt;/pub-dates&gt;&lt;/dates&gt;&lt;isbn&gt;1529-2401 (Electronic)&amp;#xD;0270-6474 (Linking)&lt;/isbn&gt;&lt;accession-num&gt;22302801&lt;/accession-num&gt;&lt;urls&gt;&lt;related-urls&gt;&lt;url&gt;https://www.ncbi.nlm.nih.gov/pubmed/22302801&lt;/url&gt;&lt;/related-urls&gt;&lt;/urls&gt;&lt;custom2&gt;PMC3517995&lt;/custom2&gt;&lt;electronic-resource-num&gt;10.1523/JNEUROSCI.4748-11.2012&lt;/electronic-resource-num&gt;&lt;/record&gt;&lt;/Cite&gt;&lt;/EndNote&gt;</w:instrText>
      </w:r>
      <w:r w:rsidR="001D29F8" w:rsidRPr="009509B4">
        <w:fldChar w:fldCharType="separate"/>
      </w:r>
      <w:r w:rsidR="008225DD" w:rsidRPr="009509B4">
        <w:rPr>
          <w:noProof/>
          <w:vertAlign w:val="superscript"/>
        </w:rPr>
        <w:t>10</w:t>
      </w:r>
      <w:r w:rsidR="001D29F8" w:rsidRPr="009509B4">
        <w:fldChar w:fldCharType="end"/>
      </w:r>
      <w:r w:rsidRPr="009509B4">
        <w:t xml:space="preserve">. Electrophysiological studies performed in primary sensory areas suggest that SPNs are relatively mature when compared to cortical neurons in the more superficial cortical plate </w:t>
      </w:r>
      <w:r w:rsidR="00ED1765" w:rsidRPr="009509B4">
        <w:t xml:space="preserve">early in development </w:t>
      </w:r>
      <w:r w:rsidR="001D29F8" w:rsidRPr="009509B4">
        <w:fldChar w:fldCharType="begin">
          <w:fldData xml:space="preserve">PEVuZE5vdGU+PENpdGU+PEF1dGhvcj5MdWhtYW5uPC9BdXRob3I+PFllYXI+MjAwMDwvWWVhcj48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</w:fldData>
        </w:fldChar>
      </w:r>
      <w:r w:rsidR="008225DD" w:rsidRPr="009509B4">
        <w:instrText xml:space="preserve"> ADDIN EN.CITE </w:instrText>
      </w:r>
      <w:r w:rsidR="008225DD" w:rsidRPr="009509B4">
        <w:fldChar w:fldCharType="begin">
          <w:fldData xml:space="preserve">PEVuZE5vdGU+PENpdGU+PEF1dGhvcj5MdWhtYW5uPC9BdXRob3I+PFllYXI+MjAwMDwvWWVhcj48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</w:fldData>
        </w:fldChar>
      </w:r>
      <w:r w:rsidR="008225DD" w:rsidRPr="009509B4">
        <w:instrText xml:space="preserve"> ADDIN EN.CITE.DATA </w:instrText>
      </w:r>
      <w:r w:rsidR="008225DD" w:rsidRPr="009509B4">
        <w:fldChar w:fldCharType="end"/>
      </w:r>
      <w:r w:rsidR="001D29F8" w:rsidRPr="009509B4">
        <w:fldChar w:fldCharType="separate"/>
      </w:r>
      <w:r w:rsidR="008225DD" w:rsidRPr="009509B4">
        <w:rPr>
          <w:noProof/>
          <w:vertAlign w:val="superscript"/>
        </w:rPr>
        <w:t>8, 11</w:t>
      </w:r>
      <w:r w:rsidR="001D29F8" w:rsidRPr="009509B4">
        <w:fldChar w:fldCharType="end"/>
      </w:r>
      <w:r w:rsidRPr="009509B4">
        <w:t xml:space="preserve">. As such they are </w:t>
      </w:r>
      <w:r w:rsidR="008225DD" w:rsidRPr="009509B4">
        <w:t xml:space="preserve">regarded as </w:t>
      </w:r>
      <w:r w:rsidRPr="009509B4">
        <w:t xml:space="preserve">key mediators of early </w:t>
      </w:r>
      <w:r w:rsidR="007F1AA1" w:rsidRPr="009509B4">
        <w:t xml:space="preserve">spontaneous and </w:t>
      </w:r>
      <w:r w:rsidRPr="009509B4">
        <w:t>sensory</w:t>
      </w:r>
      <w:r w:rsidR="007F1AA1" w:rsidRPr="009509B4">
        <w:t>-evoked</w:t>
      </w:r>
      <w:r w:rsidRPr="009509B4">
        <w:t xml:space="preserve"> activity</w:t>
      </w:r>
      <w:r w:rsidR="00A663F4" w:rsidRPr="009509B4">
        <w:fldChar w:fldCharType="begin">
          <w:fldData xml:space="preserve">PEVuZE5vdGU+PENpdGU+PEF1dGhvcj5Ub2xuZXI8L0F1dGhvcj48WWVhcj4yMDEyPC9ZZWFyPjxS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</w:fldData>
        </w:fldChar>
      </w:r>
      <w:r w:rsidR="00A663F4" w:rsidRPr="009509B4">
        <w:instrText xml:space="preserve"> ADDIN EN.CITE </w:instrText>
      </w:r>
      <w:r w:rsidR="00A663F4" w:rsidRPr="009509B4">
        <w:fldChar w:fldCharType="begin">
          <w:fldData xml:space="preserve">PEVuZE5vdGU+PENpdGU+PEF1dGhvcj5Ub2xuZXI8L0F1dGhvcj48WWVhcj4yMDEyPC9ZZWFyPjxS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</w:fldData>
        </w:fldChar>
      </w:r>
      <w:r w:rsidR="00A663F4" w:rsidRPr="009509B4">
        <w:instrText xml:space="preserve"> ADDIN EN.CITE.DATA </w:instrText>
      </w:r>
      <w:r w:rsidR="00A663F4" w:rsidRPr="009509B4">
        <w:fldChar w:fldCharType="end"/>
      </w:r>
      <w:r w:rsidR="00A663F4" w:rsidRPr="009509B4">
        <w:fldChar w:fldCharType="separate"/>
      </w:r>
      <w:r w:rsidR="00A663F4" w:rsidRPr="009509B4">
        <w:rPr>
          <w:noProof/>
          <w:vertAlign w:val="superscript"/>
        </w:rPr>
        <w:t>4</w:t>
      </w:r>
      <w:r w:rsidR="00A663F4" w:rsidRPr="009509B4">
        <w:fldChar w:fldCharType="end"/>
      </w:r>
      <w:r w:rsidR="008225DD" w:rsidRPr="009509B4">
        <w:t>,</w:t>
      </w:r>
      <w:r w:rsidRPr="009509B4">
        <w:t xml:space="preserve"> and direct circuit maturation</w:t>
      </w:r>
      <w:r w:rsidR="00A33C9D" w:rsidRPr="009509B4">
        <w:fldChar w:fldCharType="begin"/>
      </w:r>
      <w:r w:rsidR="00A33C9D" w:rsidRPr="009509B4">
        <w:instrText xml:space="preserve"> ADDIN EN.CITE &lt;EndNote&gt;&lt;Cite&gt;&lt;Author&gt;Kanold&lt;/Author&gt;&lt;Year&gt;2010&lt;/Year&gt;&lt;RecNum&gt;135&lt;/RecNum&gt;&lt;DisplayText&gt;&lt;style face="superscript"&gt;1&lt;/style&gt;&lt;/DisplayText&gt;&lt;record&gt;&lt;rec-number&gt;135&lt;/rec-number&gt;&lt;foreign-keys&gt;&lt;key app="EN" db-id="r9x2avfe5rdv57etpz7p9exs0apfpxsred0v" timestamp="1439886787"&gt;135&lt;/key&gt;&lt;/foreign-keys&gt;&lt;ref-type name="Journal Article"&gt;17&lt;/ref-type&gt;&lt;contributors&gt;&lt;authors&gt;&lt;author&gt;Kanold, P. O.&lt;/author&gt;&lt;author&gt;Luhmann, H. J.&lt;/author&gt;&lt;/authors&gt;&lt;/contributors&gt;&lt;auth-address&gt;Department of Biology, University of Maryland, College Park, Maryland 20742, USA. pkanold@umd.edu&lt;/auth-address&gt;&lt;titles&gt;&lt;title&gt;The subplate and early cortical circuits&lt;/title&gt;&lt;secondary-title&gt;Annu Rev Neurosci&lt;/secondary-title&gt;&lt;/titles&gt;&lt;periodical&gt;&lt;full-title&gt;Annu Rev Neurosci&lt;/full-title&gt;&lt;abbr-1&gt;Annual review of neuroscience&lt;/abbr-1&gt;&lt;/periodical&gt;&lt;pages&gt;23-48&lt;/pages&gt;&lt;volume&gt;33&lt;/volume&gt;&lt;keywords&gt;&lt;keyword&gt;Animals&lt;/keyword&gt;&lt;keyword&gt;Cerebral Cortex/cytology/*embryology/*growth &amp;amp; development/physiopathology&lt;/keyword&gt;&lt;keyword&gt;Humans&lt;/keyword&gt;&lt;keyword&gt;Neural Pathways/cytology/embryology/growth &amp;amp; development/physiopathology&lt;/keyword&gt;&lt;keyword&gt;Neuronal Plasticity/physiology&lt;/keyword&gt;&lt;keyword&gt;Neurons/cytology/pathology/physiology&lt;/keyword&gt;&lt;keyword&gt;Stem Cells/cytology/pathology/physiology&lt;/keyword&gt;&lt;/keywords&gt;&lt;dates&gt;&lt;year&gt;2010&lt;/year&gt;&lt;/dates&gt;&lt;isbn&gt;1545-4126 (Electronic)&amp;#xD;0147-006X (Linking)&lt;/isbn&gt;&lt;accession-num&gt;20201645&lt;/accession-num&gt;&lt;urls&gt;&lt;related-urls&gt;&lt;url&gt;http://www.ncbi.nlm.nih.gov/pubmed/20201645&lt;/url&gt;&lt;/related-urls&gt;&lt;/urls&gt;&lt;electronic-resource-num&gt;10.1146/annurev-neuro-060909-153244&lt;/electronic-resource-num&gt;&lt;/record&gt;&lt;/Cite&gt;&lt;/EndNote&gt;</w:instrText>
      </w:r>
      <w:r w:rsidR="00A33C9D" w:rsidRPr="009509B4">
        <w:fldChar w:fldCharType="separate"/>
      </w:r>
      <w:r w:rsidR="00A33C9D" w:rsidRPr="009509B4">
        <w:rPr>
          <w:noProof/>
          <w:vertAlign w:val="superscript"/>
        </w:rPr>
        <w:t>1</w:t>
      </w:r>
      <w:r w:rsidR="00A33C9D" w:rsidRPr="009509B4">
        <w:fldChar w:fldCharType="end"/>
      </w:r>
      <w:r w:rsidRPr="009509B4">
        <w:t>.</w:t>
      </w:r>
      <w:r w:rsidR="00997ACC" w:rsidRPr="009509B4">
        <w:t xml:space="preserve"> </w:t>
      </w:r>
      <w:r w:rsidR="00C34B3C" w:rsidRPr="009509B4">
        <w:rPr>
          <w:lang w:val="en-GB"/>
        </w:rPr>
        <w:t>While a</w:t>
      </w:r>
      <w:r w:rsidR="00F221C7" w:rsidRPr="009509B4">
        <w:t xml:space="preserve"> large proportion of SPNs </w:t>
      </w:r>
      <w:r w:rsidR="00C34B3C" w:rsidRPr="009509B4">
        <w:t xml:space="preserve">undergo programmed cell death </w:t>
      </w:r>
      <w:r w:rsidR="00F221C7" w:rsidRPr="009509B4">
        <w:t>during the first postnatal week in the mouse cortex</w:t>
      </w:r>
      <w:r w:rsidR="00CC1C78" w:rsidRPr="009509B4">
        <w:fldChar w:fldCharType="begin">
          <w:fldData xml:space="preserve">PEVuZE5vdGU+PENpdGU+PEF1dGhvcj5Ib2VyZGVyLVN1YWJlZGlzc2VuPC9BdXRob3I+PFllYXI+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</w:fldData>
        </w:fldChar>
      </w:r>
      <w:r w:rsidR="00CC1C78" w:rsidRPr="009509B4">
        <w:instrText xml:space="preserve"> ADDIN EN.CITE </w:instrText>
      </w:r>
      <w:r w:rsidR="00CC1C78" w:rsidRPr="009509B4">
        <w:fldChar w:fldCharType="begin">
          <w:fldData xml:space="preserve">PEVuZE5vdGU+PENpdGU+PEF1dGhvcj5Ib2VyZGVyLVN1YWJlZGlzc2VuPC9BdXRob3I+PFllYXI+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</w:fldData>
        </w:fldChar>
      </w:r>
      <w:r w:rsidR="00CC1C78" w:rsidRPr="009509B4">
        <w:instrText xml:space="preserve"> ADDIN EN.CITE.DATA </w:instrText>
      </w:r>
      <w:r w:rsidR="00CC1C78" w:rsidRPr="009509B4">
        <w:fldChar w:fldCharType="end"/>
      </w:r>
      <w:r w:rsidR="00CC1C78" w:rsidRPr="009509B4">
        <w:fldChar w:fldCharType="separate"/>
      </w:r>
      <w:r w:rsidR="00CC1C78" w:rsidRPr="009509B4">
        <w:rPr>
          <w:noProof/>
          <w:vertAlign w:val="superscript"/>
        </w:rPr>
        <w:t>7</w:t>
      </w:r>
      <w:r w:rsidR="00CC1C78" w:rsidRPr="009509B4">
        <w:fldChar w:fldCharType="end"/>
      </w:r>
      <w:r w:rsidR="00497A9B" w:rsidRPr="009509B4">
        <w:rPr>
          <w:lang w:val="en-GB"/>
        </w:rPr>
        <w:t>, the surviving</w:t>
      </w:r>
      <w:r w:rsidR="00F221C7" w:rsidRPr="009509B4">
        <w:t xml:space="preserve"> </w:t>
      </w:r>
      <w:r w:rsidR="00997ACC" w:rsidRPr="009509B4">
        <w:t xml:space="preserve">SPNs form </w:t>
      </w:r>
      <w:r w:rsidR="00B21D8B" w:rsidRPr="009509B4">
        <w:t xml:space="preserve">a thin, compact </w:t>
      </w:r>
      <w:r w:rsidR="00C91614" w:rsidRPr="009509B4">
        <w:rPr>
          <w:lang w:val="en-GB"/>
        </w:rPr>
        <w:t>structure below</w:t>
      </w:r>
      <w:r w:rsidR="00B21D8B" w:rsidRPr="009509B4">
        <w:t xml:space="preserve"> layer</w:t>
      </w:r>
      <w:r w:rsidR="00CC1C78" w:rsidRPr="009509B4">
        <w:t xml:space="preserve"> </w:t>
      </w:r>
      <w:r w:rsidR="00B21D8B" w:rsidRPr="009509B4">
        <w:t xml:space="preserve">6, </w:t>
      </w:r>
      <w:r w:rsidR="00CC1C78" w:rsidRPr="009509B4">
        <w:t xml:space="preserve">termed </w:t>
      </w:r>
      <w:r w:rsidR="00997ACC" w:rsidRPr="009509B4">
        <w:t xml:space="preserve">layer </w:t>
      </w:r>
      <w:r w:rsidR="00CC1C78" w:rsidRPr="009509B4">
        <w:t>(L)</w:t>
      </w:r>
      <w:r w:rsidR="00997ACC" w:rsidRPr="009509B4">
        <w:t>6b in mature neocortex</w:t>
      </w:r>
      <w:r w:rsidR="00997ACC" w:rsidRPr="009509B4">
        <w:fldChar w:fldCharType="begin">
          <w:fldData xml:space="preserve">PEVuZE5vdGU+PENpdGU+PEF1dGhvcj5NYXJ4PC9BdXRob3I+PFllYXI+MjAxNzwvWWVhcj48UmVj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</w:fldData>
        </w:fldChar>
      </w:r>
      <w:r w:rsidR="008225DD" w:rsidRPr="009509B4">
        <w:instrText xml:space="preserve"> ADDIN EN.CITE </w:instrText>
      </w:r>
      <w:r w:rsidR="008225DD" w:rsidRPr="009509B4">
        <w:fldChar w:fldCharType="begin">
          <w:fldData xml:space="preserve">PEVuZE5vdGU+PENpdGU+PEF1dGhvcj5NYXJ4PC9BdXRob3I+PFllYXI+MjAxNzwvWWVhcj48UmVj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</w:fldData>
        </w:fldChar>
      </w:r>
      <w:r w:rsidR="008225DD" w:rsidRPr="009509B4">
        <w:instrText xml:space="preserve"> ADDIN EN.CITE.DATA </w:instrText>
      </w:r>
      <w:r w:rsidR="008225DD" w:rsidRPr="009509B4">
        <w:fldChar w:fldCharType="end"/>
      </w:r>
      <w:r w:rsidR="00997ACC" w:rsidRPr="009509B4">
        <w:fldChar w:fldCharType="separate"/>
      </w:r>
      <w:r w:rsidR="008225DD" w:rsidRPr="009509B4">
        <w:rPr>
          <w:noProof/>
          <w:vertAlign w:val="superscript"/>
        </w:rPr>
        <w:t>12, 13</w:t>
      </w:r>
      <w:r w:rsidR="00997ACC" w:rsidRPr="009509B4">
        <w:fldChar w:fldCharType="end"/>
      </w:r>
      <w:r w:rsidR="00B21D8B" w:rsidRPr="009509B4">
        <w:t>.</w:t>
      </w:r>
    </w:p>
    <w:p w14:paraId="00000012" w14:textId="222E8D38" w:rsidR="00BF09BB" w:rsidRPr="009509B4" w:rsidRDefault="00905BF2">
      <w:pPr>
        <w:pStyle w:val="Normal1"/>
        <w:spacing w:after="240" w:line="480" w:lineRule="auto"/>
        <w:jc w:val="both"/>
      </w:pPr>
      <w:r w:rsidRPr="009509B4">
        <w:t>The canonical role of SPNs is to support the establishment of thalamocortical synapses onto L4 neurons</w:t>
      </w:r>
      <w:r w:rsidR="00CC1C78" w:rsidRPr="009509B4">
        <w:fldChar w:fldCharType="begin">
          <w:fldData xml:space="preserve">PEVuZE5vdGU+PENpdGU+PEF1dGhvcj5LYW5vbGQ8L0F1dGhvcj48WWVhcj4yMDEwPC9ZZWFyPjxS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</w:fldData>
        </w:fldChar>
      </w:r>
      <w:r w:rsidR="00CC1C78" w:rsidRPr="009509B4">
        <w:instrText xml:space="preserve"> ADDIN EN.CITE </w:instrText>
      </w:r>
      <w:r w:rsidR="00CC1C78" w:rsidRPr="009509B4">
        <w:fldChar w:fldCharType="begin">
          <w:fldData xml:space="preserve">PEVuZE5vdGU+PENpdGU+PEF1dGhvcj5LYW5vbGQ8L0F1dGhvcj48WWVhcj4yMDEwPC9ZZWFyPjxS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</w:fldData>
        </w:fldChar>
      </w:r>
      <w:r w:rsidR="00CC1C78" w:rsidRPr="009509B4">
        <w:instrText xml:space="preserve"> ADDIN EN.CITE.DATA </w:instrText>
      </w:r>
      <w:r w:rsidR="00CC1C78" w:rsidRPr="009509B4">
        <w:fldChar w:fldCharType="end"/>
      </w:r>
      <w:r w:rsidR="00CC1C78" w:rsidRPr="009509B4">
        <w:fldChar w:fldCharType="separate"/>
      </w:r>
      <w:r w:rsidR="00CC1C78" w:rsidRPr="009509B4">
        <w:rPr>
          <w:noProof/>
          <w:vertAlign w:val="superscript"/>
        </w:rPr>
        <w:t>1, 3</w:t>
      </w:r>
      <w:r w:rsidR="00CC1C78" w:rsidRPr="009509B4">
        <w:fldChar w:fldCharType="end"/>
      </w:r>
      <w:r w:rsidRPr="009509B4">
        <w:t>. In support of this model, previous studies have reported that SPNs receive thalamocortical input prior to innervation of L4 neurons</w:t>
      </w:r>
      <w:r w:rsidR="00EF0FA3" w:rsidRPr="009509B4">
        <w:t xml:space="preserve"> </w:t>
      </w:r>
      <w:r w:rsidR="00EF0FA3" w:rsidRPr="009509B4">
        <w:fldChar w:fldCharType="begin">
          <w:fldData xml:space="preserve">PEVuZE5vdGU+PENpdGU+PEF1dGhvcj5GcmlhdWY8L0F1dGhvcj48WWVhcj4xOTkxPC9ZZWFyPjxS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</w:fldData>
        </w:fldChar>
      </w:r>
      <w:r w:rsidR="00CC1C78" w:rsidRPr="009509B4">
        <w:instrText xml:space="preserve"> ADDIN EN.CITE </w:instrText>
      </w:r>
      <w:r w:rsidR="00CC1C78" w:rsidRPr="009509B4">
        <w:fldChar w:fldCharType="begin">
          <w:fldData xml:space="preserve">PEVuZE5vdGU+PENpdGU+PEF1dGhvcj5GcmlhdWY8L0F1dGhvcj48WWVhcj4xOTkxPC9ZZWFyPjxS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</w:fldData>
        </w:fldChar>
      </w:r>
      <w:r w:rsidR="00CC1C78" w:rsidRPr="009509B4">
        <w:instrText xml:space="preserve"> ADDIN EN.CITE.DATA </w:instrText>
      </w:r>
      <w:r w:rsidR="00CC1C78" w:rsidRPr="009509B4">
        <w:fldChar w:fldCharType="end"/>
      </w:r>
      <w:r w:rsidR="00EF0FA3" w:rsidRPr="009509B4">
        <w:fldChar w:fldCharType="separate"/>
      </w:r>
      <w:r w:rsidR="00CC1C78" w:rsidRPr="009509B4">
        <w:rPr>
          <w:noProof/>
          <w:vertAlign w:val="superscript"/>
        </w:rPr>
        <w:t>3, 14, 15, 16, 17</w:t>
      </w:r>
      <w:r w:rsidR="00EF0FA3" w:rsidRPr="009509B4">
        <w:fldChar w:fldCharType="end"/>
      </w:r>
      <w:r w:rsidRPr="009509B4">
        <w:t xml:space="preserve">. In turn, SPNs </w:t>
      </w:r>
      <w:r w:rsidR="00EA5B66" w:rsidRPr="009509B4">
        <w:t xml:space="preserve">are proposed to </w:t>
      </w:r>
      <w:r w:rsidRPr="009509B4">
        <w:t xml:space="preserve">form feed-forward connections onto thalamo-recipient L4 neurons in a transient circuit that is eliminated upon establishment of the mature thalamocortical connectivity in L4 </w:t>
      </w:r>
      <w:r w:rsidR="00A52CB4" w:rsidRPr="009509B4">
        <w:fldChar w:fldCharType="begin">
          <w:fldData xml:space="preserve">PEVuZE5vdGU+PENpdGU+PEF1dGhvcj5IYW5nYW51PC9BdXRob3I+PFllYXI+MjAwMjwvWWVhcj48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</w:fldData>
        </w:fldChar>
      </w:r>
      <w:r w:rsidR="00CC1C78" w:rsidRPr="009509B4">
        <w:instrText xml:space="preserve"> ADDIN EN.CITE </w:instrText>
      </w:r>
      <w:r w:rsidR="00CC1C78" w:rsidRPr="009509B4">
        <w:fldChar w:fldCharType="begin">
          <w:fldData xml:space="preserve">PEVuZE5vdGU+PENpdGU+PEF1dGhvcj5IYW5nYW51PC9BdXRob3I+PFllYXI+MjAwMjwvWWVhcj48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</w:fldData>
        </w:fldChar>
      </w:r>
      <w:r w:rsidR="00CC1C78" w:rsidRPr="009509B4">
        <w:instrText xml:space="preserve"> ADDIN EN.CITE.DATA </w:instrText>
      </w:r>
      <w:r w:rsidR="00CC1C78" w:rsidRPr="009509B4">
        <w:fldChar w:fldCharType="end"/>
      </w:r>
      <w:r w:rsidR="00A52CB4" w:rsidRPr="009509B4">
        <w:fldChar w:fldCharType="separate"/>
      </w:r>
      <w:r w:rsidR="00CC1C78" w:rsidRPr="009509B4">
        <w:rPr>
          <w:noProof/>
          <w:vertAlign w:val="superscript"/>
        </w:rPr>
        <w:t>10, 18</w:t>
      </w:r>
      <w:r w:rsidR="00A52CB4" w:rsidRPr="009509B4">
        <w:fldChar w:fldCharType="end"/>
      </w:r>
      <w:r w:rsidRPr="009509B4">
        <w:t>. It was proposed that, by rel</w:t>
      </w:r>
      <w:r w:rsidR="000822A3" w:rsidRPr="009509B4">
        <w:t>a</w:t>
      </w:r>
      <w:r w:rsidRPr="009509B4">
        <w:t xml:space="preserve">ying thalamic inputs to L4 through SPNs, this connectivity pattern supports developmental plasticity mechanisms </w:t>
      </w:r>
      <w:r w:rsidR="00A52CB4" w:rsidRPr="009509B4">
        <w:fldChar w:fldCharType="begin">
          <w:fldData xml:space="preserve">PEVuZE5vdGU+PENpdGU+PEF1dGhvcj5LYW5vbGQ8L0F1dGhvcj48WWVhcj4yMDA2PC9ZZWFyPjxS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</w:fldData>
        </w:fldChar>
      </w:r>
      <w:r w:rsidR="00CC1C78" w:rsidRPr="009509B4">
        <w:instrText xml:space="preserve"> ADDIN EN.CITE </w:instrText>
      </w:r>
      <w:r w:rsidR="00CC1C78" w:rsidRPr="009509B4">
        <w:fldChar w:fldCharType="begin">
          <w:fldData xml:space="preserve">PEVuZE5vdGU+PENpdGU+PEF1dGhvcj5LYW5vbGQ8L0F1dGhvcj48WWVhcj4yMDA2PC9ZZWFyPjxS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</w:fldData>
        </w:fldChar>
      </w:r>
      <w:r w:rsidR="00CC1C78" w:rsidRPr="009509B4">
        <w:instrText xml:space="preserve"> ADDIN EN.CITE.DATA </w:instrText>
      </w:r>
      <w:r w:rsidR="00CC1C78" w:rsidRPr="009509B4">
        <w:fldChar w:fldCharType="end"/>
      </w:r>
      <w:r w:rsidR="00A52CB4" w:rsidRPr="009509B4">
        <w:fldChar w:fldCharType="separate"/>
      </w:r>
      <w:r w:rsidR="00CC1C78" w:rsidRPr="009509B4">
        <w:rPr>
          <w:noProof/>
          <w:vertAlign w:val="superscript"/>
        </w:rPr>
        <w:t>19</w:t>
      </w:r>
      <w:r w:rsidR="00A52CB4" w:rsidRPr="009509B4">
        <w:fldChar w:fldCharType="end"/>
      </w:r>
      <w:r w:rsidRPr="009509B4">
        <w:t xml:space="preserve"> </w:t>
      </w:r>
      <w:r w:rsidR="007A7348" w:rsidRPr="009509B4">
        <w:t xml:space="preserve">prior </w:t>
      </w:r>
      <w:r w:rsidRPr="009509B4">
        <w:t>to the appearance of the definitive cortical archite</w:t>
      </w:r>
      <w:r w:rsidR="00A52CB4" w:rsidRPr="009509B4">
        <w:t xml:space="preserve">cture in primary sensory areas </w:t>
      </w:r>
      <w:r w:rsidRPr="009509B4">
        <w:t xml:space="preserve">e.g. ocular dominance in primary visual cortex </w:t>
      </w:r>
      <w:r w:rsidR="00A33C9D" w:rsidRPr="009509B4">
        <w:lastRenderedPageBreak/>
        <w:t>(</w:t>
      </w:r>
      <w:r w:rsidRPr="009509B4">
        <w:t>V1</w:t>
      </w:r>
      <w:r w:rsidR="00A33C9D" w:rsidRPr="009509B4">
        <w:t>)</w:t>
      </w:r>
      <w:r w:rsidRPr="009509B4">
        <w:t xml:space="preserve"> </w:t>
      </w:r>
      <w:r w:rsidR="00A52CB4" w:rsidRPr="009509B4">
        <w:fldChar w:fldCharType="begin">
          <w:fldData xml:space="preserve">PEVuZE5vdGU+PENpdGU+PEF1dGhvcj5LYW5vbGQ8L0F1dGhvcj48WWVhcj4yMDAzPC9ZZWFyPjxS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</w:fldData>
        </w:fldChar>
      </w:r>
      <w:r w:rsidR="00DE646E" w:rsidRPr="009509B4">
        <w:instrText xml:space="preserve"> ADDIN EN.CITE </w:instrText>
      </w:r>
      <w:r w:rsidR="00DE646E" w:rsidRPr="009509B4">
        <w:fldChar w:fldCharType="begin">
          <w:fldData xml:space="preserve">PEVuZE5vdGU+PENpdGU+PEF1dGhvcj5LYW5vbGQ8L0F1dGhvcj48WWVhcj4yMDAzPC9ZZWFyPjxS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</w:fldData>
        </w:fldChar>
      </w:r>
      <w:r w:rsidR="00DE646E" w:rsidRPr="009509B4">
        <w:instrText xml:space="preserve"> ADDIN EN.CITE.DATA </w:instrText>
      </w:r>
      <w:r w:rsidR="00DE646E" w:rsidRPr="009509B4">
        <w:fldChar w:fldCharType="end"/>
      </w:r>
      <w:r w:rsidR="00A52CB4" w:rsidRPr="009509B4">
        <w:fldChar w:fldCharType="separate"/>
      </w:r>
      <w:r w:rsidR="00DE646E" w:rsidRPr="009509B4">
        <w:rPr>
          <w:noProof/>
          <w:vertAlign w:val="superscript"/>
        </w:rPr>
        <w:t>3</w:t>
      </w:r>
      <w:r w:rsidR="00A52CB4" w:rsidRPr="009509B4">
        <w:fldChar w:fldCharType="end"/>
      </w:r>
      <w:r w:rsidR="00A52CB4" w:rsidRPr="009509B4">
        <w:t>,</w:t>
      </w:r>
      <w:r w:rsidR="000822A3" w:rsidRPr="009509B4">
        <w:t xml:space="preserve"> barrel field</w:t>
      </w:r>
      <w:r w:rsidRPr="009509B4">
        <w:t xml:space="preserve"> formation in primary somatosensory cortex </w:t>
      </w:r>
      <w:r w:rsidR="00A33C9D" w:rsidRPr="009509B4">
        <w:t>(</w:t>
      </w:r>
      <w:r w:rsidRPr="009509B4">
        <w:t>S1BF</w:t>
      </w:r>
      <w:r w:rsidR="00A33C9D" w:rsidRPr="009509B4">
        <w:t xml:space="preserve">) </w:t>
      </w:r>
      <w:r w:rsidR="00A52CB4" w:rsidRPr="009509B4">
        <w:fldChar w:fldCharType="begin">
          <w:fldData xml:space="preserve">PEVuZE5vdGU+PENpdGU+PEF1dGhvcj5Ub2xuZXI8L0F1dGhvcj48WWVhcj4yMDEyPC9ZZWFyPjxS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</w:fldData>
        </w:fldChar>
      </w:r>
      <w:r w:rsidR="00DE646E" w:rsidRPr="009509B4">
        <w:instrText xml:space="preserve"> ADDIN EN.CITE </w:instrText>
      </w:r>
      <w:r w:rsidR="00DE646E" w:rsidRPr="009509B4">
        <w:fldChar w:fldCharType="begin">
          <w:fldData xml:space="preserve">PEVuZE5vdGU+PENpdGU+PEF1dGhvcj5Ub2xuZXI8L0F1dGhvcj48WWVhcj4yMDEyPC9ZZWFyPjxS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</w:fldData>
        </w:fldChar>
      </w:r>
      <w:r w:rsidR="00DE646E" w:rsidRPr="009509B4">
        <w:instrText xml:space="preserve"> ADDIN EN.CITE.DATA </w:instrText>
      </w:r>
      <w:r w:rsidR="00DE646E" w:rsidRPr="009509B4">
        <w:fldChar w:fldCharType="end"/>
      </w:r>
      <w:r w:rsidR="00A52CB4" w:rsidRPr="009509B4">
        <w:fldChar w:fldCharType="separate"/>
      </w:r>
      <w:r w:rsidR="00DE646E" w:rsidRPr="009509B4">
        <w:rPr>
          <w:noProof/>
          <w:vertAlign w:val="superscript"/>
        </w:rPr>
        <w:t>4</w:t>
      </w:r>
      <w:r w:rsidR="00A52CB4" w:rsidRPr="009509B4">
        <w:fldChar w:fldCharType="end"/>
      </w:r>
      <w:r w:rsidR="00A33C9D" w:rsidRPr="009509B4">
        <w:t>,</w:t>
      </w:r>
      <w:r w:rsidRPr="009509B4">
        <w:t xml:space="preserve"> and tonotopic organization in </w:t>
      </w:r>
      <w:r w:rsidR="00A52CB4" w:rsidRPr="009509B4">
        <w:t xml:space="preserve">the primary auditory cortex </w:t>
      </w:r>
      <w:r w:rsidR="00A33C9D" w:rsidRPr="009509B4">
        <w:t>(</w:t>
      </w:r>
      <w:r w:rsidR="00A52CB4" w:rsidRPr="009509B4">
        <w:t>A1</w:t>
      </w:r>
      <w:r w:rsidR="00A33C9D" w:rsidRPr="009509B4">
        <w:t>)</w:t>
      </w:r>
      <w:r w:rsidRPr="009509B4">
        <w:t xml:space="preserve"> </w:t>
      </w:r>
      <w:r w:rsidR="00A52CB4" w:rsidRPr="009509B4">
        <w:fldChar w:fldCharType="begin">
          <w:fldData xml:space="preserve">PEVuZE5vdGU+PENpdGU+PEF1dGhvcj5XZXNzPC9BdXRob3I+PFllYXI+MjAxNzwvWWVhcj48UmVj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</w:fldData>
        </w:fldChar>
      </w:r>
      <w:r w:rsidR="00CC1C78" w:rsidRPr="009509B4">
        <w:instrText xml:space="preserve"> ADDIN EN.CITE </w:instrText>
      </w:r>
      <w:r w:rsidR="00CC1C78" w:rsidRPr="009509B4">
        <w:fldChar w:fldCharType="begin">
          <w:fldData xml:space="preserve">PEVuZE5vdGU+PENpdGU+PEF1dGhvcj5XZXNzPC9BdXRob3I+PFllYXI+MjAxNzwvWWVhcj48UmVj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</w:fldData>
        </w:fldChar>
      </w:r>
      <w:r w:rsidR="00CC1C78" w:rsidRPr="009509B4">
        <w:instrText xml:space="preserve"> ADDIN EN.CITE.DATA </w:instrText>
      </w:r>
      <w:r w:rsidR="00CC1C78" w:rsidRPr="009509B4">
        <w:fldChar w:fldCharType="end"/>
      </w:r>
      <w:r w:rsidR="00A52CB4" w:rsidRPr="009509B4">
        <w:fldChar w:fldCharType="separate"/>
      </w:r>
      <w:r w:rsidR="00CC1C78" w:rsidRPr="009509B4">
        <w:rPr>
          <w:noProof/>
          <w:vertAlign w:val="superscript"/>
        </w:rPr>
        <w:t>20</w:t>
      </w:r>
      <w:r w:rsidR="00A52CB4" w:rsidRPr="009509B4">
        <w:fldChar w:fldCharType="end"/>
      </w:r>
      <w:r w:rsidRPr="009509B4">
        <w:t xml:space="preserve">. In parallel, SPNs also promote the maturation of cortical GABAergic neurons </w:t>
      </w:r>
      <w:r w:rsidR="00A52CB4" w:rsidRPr="009509B4">
        <w:fldChar w:fldCharType="begin">
          <w:fldData xml:space="preserve">PEVuZE5vdGU+PENpdGU+PEF1dGhvcj5LYW5vbGQ8L0F1dGhvcj48WWVhcj4yMDA2PC9ZZWFyPjxS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</w:fldData>
        </w:fldChar>
      </w:r>
      <w:r w:rsidR="00CC1C78" w:rsidRPr="009509B4">
        <w:instrText xml:space="preserve"> ADDIN EN.CITE </w:instrText>
      </w:r>
      <w:r w:rsidR="00CC1C78" w:rsidRPr="009509B4">
        <w:fldChar w:fldCharType="begin">
          <w:fldData xml:space="preserve">PEVuZE5vdGU+PENpdGU+PEF1dGhvcj5LYW5vbGQ8L0F1dGhvcj48WWVhcj4yMDA2PC9ZZWFyPjxS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</w:fldData>
        </w:fldChar>
      </w:r>
      <w:r w:rsidR="00CC1C78" w:rsidRPr="009509B4">
        <w:instrText xml:space="preserve"> ADDIN EN.CITE.DATA </w:instrText>
      </w:r>
      <w:r w:rsidR="00CC1C78" w:rsidRPr="009509B4">
        <w:fldChar w:fldCharType="end"/>
      </w:r>
      <w:r w:rsidR="00A52CB4" w:rsidRPr="009509B4">
        <w:fldChar w:fldCharType="separate"/>
      </w:r>
      <w:r w:rsidR="00CC1C78" w:rsidRPr="009509B4">
        <w:rPr>
          <w:noProof/>
          <w:vertAlign w:val="superscript"/>
        </w:rPr>
        <w:t>19</w:t>
      </w:r>
      <w:r w:rsidR="00A52CB4" w:rsidRPr="009509B4">
        <w:fldChar w:fldCharType="end"/>
      </w:r>
      <w:r w:rsidR="00A52CB4" w:rsidRPr="009509B4">
        <w:t>,</w:t>
      </w:r>
      <w:r w:rsidRPr="009509B4">
        <w:t xml:space="preserve"> pioneer cortico-thalamic projections</w:t>
      </w:r>
      <w:r w:rsidR="00A52CB4" w:rsidRPr="009509B4">
        <w:t xml:space="preserve"> </w:t>
      </w:r>
      <w:r w:rsidR="00A52CB4" w:rsidRPr="009509B4">
        <w:fldChar w:fldCharType="begin"/>
      </w:r>
      <w:r w:rsidR="00CC1C78" w:rsidRPr="009509B4">
        <w:instrText xml:space="preserve"> ADDIN EN.CITE &lt;EndNote&gt;&lt;Cite&gt;&lt;Author&gt;McConnell&lt;/Author&gt;&lt;Year&gt;1989&lt;/Year&gt;&lt;RecNum&gt;347&lt;/RecNum&gt;&lt;DisplayText&gt;&lt;style face="superscript"&gt;21&lt;/style&gt;&lt;/DisplayText&gt;&lt;record&gt;&lt;rec-number&gt;347&lt;/rec-number&gt;&lt;foreign-keys&gt;&lt;key app="EN" db-id="r9x2avfe5rdv57etpz7p9exs0apfpxsred0v" timestamp="1586774771"&gt;347&lt;/key&gt;&lt;/foreign-keys&gt;&lt;ref-type name="Journal Article"&gt;17&lt;/ref-type&gt;&lt;contributors&gt;&lt;authors&gt;&lt;author&gt;McConnell, S. K.&lt;/author&gt;&lt;author&gt;Ghosh, A.&lt;/author&gt;&lt;author&gt;Shatz, C. J.&lt;/author&gt;&lt;/authors&gt;&lt;/contributors&gt;&lt;auth-address&gt;Department of Neurobiology, Stanford University School of Medicine, CA 94305.&lt;/auth-address&gt;&lt;titles&gt;&lt;title&gt;Subplate neurons pioneer the first axon pathway from the cerebral cortex&lt;/title&gt;&lt;secondary-title&gt;Science&lt;/secondary-title&gt;&lt;/titles&gt;&lt;periodical&gt;&lt;full-title&gt;Science&lt;/full-title&gt;&lt;abbr-1&gt;Science&lt;/abbr-1&gt;&lt;/periodical&gt;&lt;pages&gt;978-82&lt;/pages&gt;&lt;volume&gt;245&lt;/volume&gt;&lt;number&gt;4921&lt;/number&gt;&lt;keywords&gt;&lt;keyword&gt;Animals&lt;/keyword&gt;&lt;keyword&gt;Axonal Transport&lt;/keyword&gt;&lt;keyword&gt;Axons/*physiology&lt;/keyword&gt;&lt;keyword&gt;Cats/*embryology&lt;/keyword&gt;&lt;keyword&gt;Cerebral Cortex/cytology/*embryology&lt;/keyword&gt;&lt;keyword&gt;Embryonic and Fetal Development&lt;/keyword&gt;&lt;keyword&gt;Fluorescent Dyes&lt;/keyword&gt;&lt;keyword&gt;Neurons/cytology/*physiology&lt;/keyword&gt;&lt;keyword&gt;Superior Colliculi/embryology&lt;/keyword&gt;&lt;keyword&gt;Thalamus/embryology&lt;/keyword&gt;&lt;/keywords&gt;&lt;dates&gt;&lt;year&gt;1989&lt;/year&gt;&lt;pub-dates&gt;&lt;date&gt;Sep 1&lt;/date&gt;&lt;/pub-dates&gt;&lt;/dates&gt;&lt;isbn&gt;0036-8075 (Print)&amp;#xD;0036-8075 (Linking)&lt;/isbn&gt;&lt;accession-num&gt;2475909&lt;/accession-num&gt;&lt;urls&gt;&lt;related-urls&gt;&lt;url&gt;https://www.ncbi.nlm.nih.gov/pubmed/2475909&lt;/url&gt;&lt;/related-urls&gt;&lt;/urls&gt;&lt;electronic-resource-num&gt;10.1126/science.2475909&lt;/electronic-resource-num&gt;&lt;/record&gt;&lt;/Cite&gt;&lt;/EndNote&gt;</w:instrText>
      </w:r>
      <w:r w:rsidR="00A52CB4" w:rsidRPr="009509B4">
        <w:fldChar w:fldCharType="separate"/>
      </w:r>
      <w:r w:rsidR="00CC1C78" w:rsidRPr="009509B4">
        <w:rPr>
          <w:noProof/>
          <w:vertAlign w:val="superscript"/>
        </w:rPr>
        <w:t>21</w:t>
      </w:r>
      <w:r w:rsidR="00A52CB4" w:rsidRPr="009509B4">
        <w:fldChar w:fldCharType="end"/>
      </w:r>
      <w:r w:rsidRPr="009509B4">
        <w:t>, secret</w:t>
      </w:r>
      <w:r w:rsidR="00F221C7" w:rsidRPr="009509B4">
        <w:t>e</w:t>
      </w:r>
      <w:r w:rsidRPr="009509B4">
        <w:t xml:space="preserve"> </w:t>
      </w:r>
      <w:r w:rsidR="00F221C7" w:rsidRPr="009509B4">
        <w:t>proteins</w:t>
      </w:r>
      <w:r w:rsidRPr="009509B4">
        <w:t xml:space="preserve"> that </w:t>
      </w:r>
      <w:r w:rsidR="00F221C7" w:rsidRPr="009509B4">
        <w:t xml:space="preserve">control extracellular matrix composition, </w:t>
      </w:r>
      <w:r w:rsidRPr="009509B4">
        <w:t>attract and guide thalamocortical fibres</w:t>
      </w:r>
      <w:r w:rsidR="00F221C7" w:rsidRPr="009509B4">
        <w:t>, regulate plasticity and myelination</w:t>
      </w:r>
      <w:r w:rsidR="00A52CB4" w:rsidRPr="009509B4">
        <w:t xml:space="preserve"> </w:t>
      </w:r>
      <w:r w:rsidR="00A52CB4" w:rsidRPr="009509B4">
        <w:fldChar w:fldCharType="begin"/>
      </w:r>
      <w:r w:rsidR="00CC1C78" w:rsidRPr="009509B4">
        <w:instrText xml:space="preserve"> ADDIN EN.CITE &lt;EndNote&gt;&lt;Cite&gt;&lt;Author&gt;Kondo&lt;/Author&gt;&lt;Year&gt;2015&lt;/Year&gt;&lt;RecNum&gt;348&lt;/RecNum&gt;&lt;DisplayText&gt;&lt;style face="superscript"&gt;22&lt;/style&gt;&lt;/DisplayText&gt;&lt;record&gt;&lt;rec-number&gt;348&lt;/rec-number&gt;&lt;foreign-keys&gt;&lt;key app="EN" db-id="r9x2avfe5rdv57etpz7p9exs0apfpxsred0v" timestamp="1586774874"&gt;348&lt;/key&gt;&lt;/foreign-keys&gt;&lt;ref-type name="Journal Article"&gt;17&lt;/ref-type&gt;&lt;contributors&gt;&lt;authors&gt;&lt;author&gt;Kondo, S.&lt;/author&gt;&lt;author&gt;Al-Hasani, H.&lt;/author&gt;&lt;author&gt;Hoerder-Suabedissen, A.&lt;/author&gt;&lt;author&gt;Wang, W. Z.&lt;/author&gt;&lt;author&gt;Molnar, Z.&lt;/author&gt;&lt;/authors&gt;&lt;/contributors&gt;&lt;auth-address&gt;Department of Physiology, Anatomy and Genetics, University of Oxford Oxford, UK.&lt;/auth-address&gt;&lt;titles&gt;&lt;title&gt;Secretory function in subplate neurons during cortical development&lt;/title&gt;&lt;secondary-title&gt;Front Neurosci&lt;/secondary-title&gt;&lt;/titles&gt;&lt;periodical&gt;&lt;full-title&gt;Front Neurosci&lt;/full-title&gt;&lt;abbr-1&gt;Frontiers in neuroscience&lt;/abbr-1&gt;&lt;/periodical&gt;&lt;pages&gt;100&lt;/pages&gt;&lt;volume&gt;9&lt;/volume&gt;&lt;keywords&gt;&lt;keyword&gt;ER stress condition&lt;/keyword&gt;&lt;keyword&gt;cerebral cortex&lt;/keyword&gt;&lt;keyword&gt;neuroserpin&lt;/keyword&gt;&lt;keyword&gt;rough endoplasmic reticulum&lt;/keyword&gt;&lt;keyword&gt;serpini1&lt;/keyword&gt;&lt;keyword&gt;subplate neurons&lt;/keyword&gt;&lt;keyword&gt;ultrastructural analysis&lt;/keyword&gt;&lt;/keywords&gt;&lt;dates&gt;&lt;year&gt;2015&lt;/year&gt;&lt;/dates&gt;&lt;isbn&gt;1662-4548 (Print)&amp;#xD;1662-453X (Linking)&lt;/isbn&gt;&lt;accession-num&gt;25859180&lt;/accession-num&gt;&lt;urls&gt;&lt;related-urls&gt;&lt;url&gt;https://www.ncbi.nlm.nih.gov/pubmed/25859180&lt;/url&gt;&lt;/related-urls&gt;&lt;/urls&gt;&lt;custom2&gt;PMC4374456&lt;/custom2&gt;&lt;electronic-resource-num&gt;10.3389/fnins.2015.00100&lt;/electronic-resource-num&gt;&lt;/record&gt;&lt;/Cite&gt;&lt;/EndNote&gt;</w:instrText>
      </w:r>
      <w:r w:rsidR="00A52CB4" w:rsidRPr="009509B4">
        <w:fldChar w:fldCharType="separate"/>
      </w:r>
      <w:r w:rsidR="00CC1C78" w:rsidRPr="009509B4">
        <w:rPr>
          <w:noProof/>
          <w:vertAlign w:val="superscript"/>
        </w:rPr>
        <w:t>22</w:t>
      </w:r>
      <w:r w:rsidR="00A52CB4" w:rsidRPr="009509B4">
        <w:fldChar w:fldCharType="end"/>
      </w:r>
      <w:r w:rsidRPr="009509B4">
        <w:t>, and control the radial migration of cortical neurons at embryonic ages</w:t>
      </w:r>
      <w:r w:rsidR="00BE4983" w:rsidRPr="009509B4">
        <w:t xml:space="preserve"> </w:t>
      </w:r>
      <w:r w:rsidR="00BE4983" w:rsidRPr="009509B4">
        <w:fldChar w:fldCharType="begin">
          <w:fldData xml:space="preserve">PEVuZE5vdGU+PENpdGU+PEF1dGhvcj5PaHRha2EtTWFydXlhbWE8L0F1dGhvcj48WWVhcj4yMDE4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</w:fldData>
        </w:fldChar>
      </w:r>
      <w:r w:rsidR="00CC1C78" w:rsidRPr="009509B4">
        <w:instrText xml:space="preserve"> ADDIN EN.CITE </w:instrText>
      </w:r>
      <w:r w:rsidR="00CC1C78" w:rsidRPr="009509B4">
        <w:fldChar w:fldCharType="begin">
          <w:fldData xml:space="preserve">PEVuZE5vdGU+PENpdGU+PEF1dGhvcj5PaHRha2EtTWFydXlhbWE8L0F1dGhvcj48WWVhcj4yMDE4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</w:fldData>
        </w:fldChar>
      </w:r>
      <w:r w:rsidR="00CC1C78" w:rsidRPr="009509B4">
        <w:instrText xml:space="preserve"> ADDIN EN.CITE.DATA </w:instrText>
      </w:r>
      <w:r w:rsidR="00CC1C78" w:rsidRPr="009509B4">
        <w:fldChar w:fldCharType="end"/>
      </w:r>
      <w:r w:rsidR="00BE4983" w:rsidRPr="009509B4">
        <w:fldChar w:fldCharType="separate"/>
      </w:r>
      <w:r w:rsidR="00CC1C78" w:rsidRPr="009509B4">
        <w:rPr>
          <w:noProof/>
          <w:vertAlign w:val="superscript"/>
        </w:rPr>
        <w:t>23</w:t>
      </w:r>
      <w:r w:rsidR="00BE4983" w:rsidRPr="009509B4">
        <w:fldChar w:fldCharType="end"/>
      </w:r>
      <w:r w:rsidRPr="009509B4">
        <w:t>.</w:t>
      </w:r>
    </w:p>
    <w:p w14:paraId="00000013" w14:textId="01C5BB91" w:rsidR="00BF09BB" w:rsidRPr="009509B4" w:rsidRDefault="00905BF2">
      <w:pPr>
        <w:pStyle w:val="Normal1"/>
        <w:spacing w:after="240" w:line="480" w:lineRule="auto"/>
        <w:jc w:val="both"/>
        <w:rPr>
          <w:lang w:val="en-GB"/>
        </w:rPr>
      </w:pPr>
      <w:r w:rsidRPr="009509B4">
        <w:t>However a number of unresolved questions remain regarding SPN function in neonatal cortex: f</w:t>
      </w:r>
      <w:r w:rsidR="00DC6761" w:rsidRPr="009509B4">
        <w:t>i</w:t>
      </w:r>
      <w:r w:rsidRPr="009509B4">
        <w:t xml:space="preserve">rst, it remains unclear how </w:t>
      </w:r>
      <w:r w:rsidR="00F25683" w:rsidRPr="009509B4">
        <w:t xml:space="preserve">physiological, morphological and molecular </w:t>
      </w:r>
      <w:r w:rsidRPr="009509B4">
        <w:t xml:space="preserve">heterogeneity </w:t>
      </w:r>
      <w:r w:rsidR="00BA28EA" w:rsidRPr="009509B4">
        <w:t xml:space="preserve">of subplate neurons </w:t>
      </w:r>
      <w:r w:rsidRPr="009509B4">
        <w:t xml:space="preserve">contributes to these various roles. While previous studies performed in A1 have identified two distinct physiological populations of SPN: those that receive feedback glutamatergic input from L4 and a second cohort that only </w:t>
      </w:r>
      <w:r w:rsidR="008E42A1" w:rsidRPr="009509B4">
        <w:t xml:space="preserve">receives </w:t>
      </w:r>
      <w:r w:rsidRPr="009509B4">
        <w:t>local input</w:t>
      </w:r>
      <w:r w:rsidR="00BE4983" w:rsidRPr="009509B4">
        <w:t xml:space="preserve"> </w:t>
      </w:r>
      <w:r w:rsidR="00BE4983" w:rsidRPr="009509B4">
        <w:fldChar w:fldCharType="begin"/>
      </w:r>
      <w:r w:rsidR="008225DD" w:rsidRPr="009509B4">
        <w:instrText xml:space="preserve"> ADDIN EN.CITE &lt;EndNote&gt;&lt;Cite&gt;&lt;Author&gt;Viswanathan&lt;/Author&gt;&lt;Year&gt;2012&lt;/Year&gt;&lt;RecNum&gt;322&lt;/RecNum&gt;&lt;DisplayText&gt;&lt;style face="superscript"&gt;10&lt;/style&gt;&lt;/DisplayText&gt;&lt;record&gt;&lt;rec-number&gt;322&lt;/rec-number&gt;&lt;foreign-keys&gt;&lt;key app="EN" db-id="r9x2avfe5rdv57etpz7p9exs0apfpxsred0v" timestamp="1577795310"&gt;322&lt;/key&gt;&lt;/foreign-keys&gt;&lt;ref-type name="Journal Article"&gt;17&lt;/ref-type&gt;&lt;contributors&gt;&lt;authors&gt;&lt;author&gt;Viswanathan, S.&lt;/author&gt;&lt;author&gt;Bandyopadhyay, S.&lt;/author&gt;&lt;author&gt;Kao, J. P.&lt;/author&gt;&lt;author&gt;Kanold, P. O.&lt;/author&gt;&lt;/authors&gt;&lt;/contributors&gt;&lt;auth-address&gt;Department of Biology, Institute for Systems Research, and Program in Neuroscience and Cognitive Science, University of Maryland, College Park, Maryland 20742, USA.&lt;/auth-address&gt;&lt;titles&gt;&lt;title&gt;Changing microcircuits in the subplate of the developing cortex&lt;/title&gt;&lt;secondary-title&gt;J Neurosci&lt;/secondary-title&gt;&lt;/titles&gt;&lt;periodical&gt;&lt;full-title&gt;J Neurosci&lt;/full-title&gt;&lt;abbr-1&gt;The Journal of neuroscience : the official journal of the Society for Neuroscience&lt;/abbr-1&gt;&lt;/periodical&gt;&lt;pages&gt;1589-601&lt;/pages&gt;&lt;volume&gt;32&lt;/volume&gt;&lt;number&gt;5&lt;/number&gt;&lt;keywords&gt;&lt;keyword&gt;Animals&lt;/keyword&gt;&lt;keyword&gt;Cerebral Cortex/*cytology/*growth &amp;amp; development&lt;/keyword&gt;&lt;keyword&gt;Female&lt;/keyword&gt;&lt;keyword&gt;Male&lt;/keyword&gt;&lt;keyword&gt;Mice&lt;/keyword&gt;&lt;keyword&gt;Mice, Inbred C57BL&lt;/keyword&gt;&lt;keyword&gt;Nerve Net/*cytology/*growth &amp;amp; development&lt;/keyword&gt;&lt;keyword&gt;Neural Pathways/cytology/growth &amp;amp; development&lt;/keyword&gt;&lt;keyword&gt;Photic Stimulation/methods&lt;/keyword&gt;&lt;keyword&gt;Thalamus/cytology/growth &amp;amp; development&lt;/keyword&gt;&lt;/keywords&gt;&lt;dates&gt;&lt;year&gt;2012&lt;/year&gt;&lt;pub-dates&gt;&lt;date&gt;Feb 1&lt;/date&gt;&lt;/pub-dates&gt;&lt;/dates&gt;&lt;isbn&gt;1529-2401 (Electronic)&amp;#xD;0270-6474 (Linking)&lt;/isbn&gt;&lt;accession-num&gt;22302801&lt;/accession-num&gt;&lt;urls&gt;&lt;related-urls&gt;&lt;url&gt;https://www.ncbi.nlm.nih.gov/pubmed/22302801&lt;/url&gt;&lt;/related-urls&gt;&lt;/urls&gt;&lt;custom2&gt;PMC3517995&lt;/custom2&gt;&lt;electronic-resource-num&gt;10.1523/JNEUROSCI.4748-11.2012&lt;/electronic-resource-num&gt;&lt;/record&gt;&lt;/Cite&gt;&lt;/EndNote&gt;</w:instrText>
      </w:r>
      <w:r w:rsidR="00BE4983" w:rsidRPr="009509B4">
        <w:fldChar w:fldCharType="separate"/>
      </w:r>
      <w:r w:rsidR="008225DD" w:rsidRPr="009509B4">
        <w:rPr>
          <w:noProof/>
          <w:vertAlign w:val="superscript"/>
        </w:rPr>
        <w:t>10</w:t>
      </w:r>
      <w:r w:rsidR="00BE4983" w:rsidRPr="009509B4">
        <w:fldChar w:fldCharType="end"/>
      </w:r>
      <w:r w:rsidRPr="009509B4">
        <w:t>, this has not been explicitly linked to SPN identity</w:t>
      </w:r>
      <w:r w:rsidR="00CC1C78" w:rsidRPr="009509B4">
        <w:t xml:space="preserve"> </w:t>
      </w:r>
      <w:r w:rsidR="00CC1C78" w:rsidRPr="009509B4">
        <w:rPr>
          <w:i/>
        </w:rPr>
        <w:t>per se</w:t>
      </w:r>
      <w:r w:rsidRPr="009509B4">
        <w:t>. To this end, we have focused on a specific</w:t>
      </w:r>
      <w:r w:rsidR="008E42A1" w:rsidRPr="009509B4">
        <w:t>,</w:t>
      </w:r>
      <w:r w:rsidRPr="009509B4">
        <w:t xml:space="preserve"> genetically-defined SPN </w:t>
      </w:r>
      <w:r w:rsidR="006434E3" w:rsidRPr="009509B4">
        <w:t xml:space="preserve">population </w:t>
      </w:r>
      <w:r w:rsidRPr="009509B4">
        <w:t xml:space="preserve">- labelled by the </w:t>
      </w:r>
      <w:r w:rsidRPr="009509B4">
        <w:rPr>
          <w:i/>
        </w:rPr>
        <w:t>Lpar1-EGFP</w:t>
      </w:r>
      <w:r w:rsidRPr="009509B4">
        <w:t xml:space="preserve"> transgene</w:t>
      </w:r>
      <w:r w:rsidR="00BE4983" w:rsidRPr="009509B4">
        <w:fldChar w:fldCharType="begin">
          <w:fldData xml:space="preserve">PEVuZE5vdGU+PENpdGU+PEF1dGhvcj5Ib2VyZGVyLVN1YWJlZGlzc2VuPC9BdXRob3I+PFllYXI+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</w:fldData>
        </w:fldChar>
      </w:r>
      <w:r w:rsidR="00DE646E" w:rsidRPr="009509B4">
        <w:instrText xml:space="preserve"> ADDIN EN.CITE </w:instrText>
      </w:r>
      <w:r w:rsidR="00DE646E" w:rsidRPr="009509B4">
        <w:fldChar w:fldCharType="begin">
          <w:fldData xml:space="preserve">PEVuZE5vdGU+PENpdGU+PEF1dGhvcj5Ib2VyZGVyLVN1YWJlZGlzc2VuPC9BdXRob3I+PFllYXI+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</w:fldData>
        </w:fldChar>
      </w:r>
      <w:r w:rsidR="00DE646E" w:rsidRPr="009509B4">
        <w:instrText xml:space="preserve"> ADDIN EN.CITE.DATA </w:instrText>
      </w:r>
      <w:r w:rsidR="00DE646E" w:rsidRPr="009509B4">
        <w:fldChar w:fldCharType="end"/>
      </w:r>
      <w:r w:rsidR="00BE4983" w:rsidRPr="009509B4">
        <w:fldChar w:fldCharType="separate"/>
      </w:r>
      <w:r w:rsidR="00DE646E" w:rsidRPr="009509B4">
        <w:rPr>
          <w:noProof/>
          <w:vertAlign w:val="superscript"/>
        </w:rPr>
        <w:t>7</w:t>
      </w:r>
      <w:r w:rsidR="00BE4983" w:rsidRPr="009509B4">
        <w:fldChar w:fldCharType="end"/>
      </w:r>
      <w:r w:rsidR="00547629" w:rsidRPr="009509B4">
        <w:t xml:space="preserve"> </w:t>
      </w:r>
      <w:r w:rsidRPr="009509B4">
        <w:t xml:space="preserve">to understand </w:t>
      </w:r>
      <w:r w:rsidR="0054460D" w:rsidRPr="009509B4">
        <w:t xml:space="preserve">to what extent </w:t>
      </w:r>
      <w:r w:rsidRPr="009509B4">
        <w:t xml:space="preserve">this </w:t>
      </w:r>
      <w:r w:rsidR="006434E3" w:rsidRPr="009509B4">
        <w:t xml:space="preserve">population </w:t>
      </w:r>
      <w:r w:rsidRPr="009509B4">
        <w:t>represents a homogeneous</w:t>
      </w:r>
      <w:r w:rsidR="006434E3" w:rsidRPr="009509B4">
        <w:rPr>
          <w:lang w:val="en-GB"/>
        </w:rPr>
        <w:t xml:space="preserve"> subtype</w:t>
      </w:r>
      <w:r w:rsidRPr="009509B4">
        <w:t xml:space="preserve"> of SPN and better resolve the role of these cells in neonatal </w:t>
      </w:r>
      <w:r w:rsidR="00F25683" w:rsidRPr="009509B4">
        <w:t xml:space="preserve">somatosensory </w:t>
      </w:r>
      <w:r w:rsidRPr="009509B4">
        <w:t xml:space="preserve">cortex. </w:t>
      </w:r>
      <w:r w:rsidR="00E15CD9" w:rsidRPr="009509B4">
        <w:t>Moreover</w:t>
      </w:r>
      <w:r w:rsidRPr="009509B4">
        <w:t xml:space="preserve">, recent evidence suggests </w:t>
      </w:r>
      <w:r w:rsidR="0054460D" w:rsidRPr="009509B4">
        <w:t xml:space="preserve">that </w:t>
      </w:r>
      <w:r w:rsidR="00AD735E" w:rsidRPr="009509B4">
        <w:t xml:space="preserve">while </w:t>
      </w:r>
      <w:r w:rsidRPr="009509B4">
        <w:t>thalamic input is a determinant of columnar organisation in</w:t>
      </w:r>
      <w:r w:rsidR="00DC7555" w:rsidRPr="009509B4">
        <w:t xml:space="preserve"> late</w:t>
      </w:r>
      <w:r w:rsidRPr="009509B4">
        <w:t xml:space="preserve"> embryonic somatosensory cortex</w:t>
      </w:r>
      <w:r w:rsidR="00DC7555" w:rsidRPr="009509B4">
        <w:fldChar w:fldCharType="begin">
          <w:fldData xml:space="preserve">PEVuZE5vdGU+PENpdGU+PEF1dGhvcj5BbnRvbi1Cb2xhbm9zPC9BdXRob3I+PFllYXI+MjAxOTwv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=
</w:fldData>
        </w:fldChar>
      </w:r>
      <w:r w:rsidR="00CC1C78" w:rsidRPr="009509B4">
        <w:instrText xml:space="preserve"> ADDIN EN.CITE </w:instrText>
      </w:r>
      <w:r w:rsidR="00CC1C78" w:rsidRPr="009509B4">
        <w:fldChar w:fldCharType="begin">
          <w:fldData xml:space="preserve">PEVuZE5vdGU+PENpdGU+PEF1dGhvcj5BbnRvbi1Cb2xhbm9zPC9BdXRob3I+PFllYXI+MjAxOTwv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=
</w:fldData>
        </w:fldChar>
      </w:r>
      <w:r w:rsidR="00CC1C78" w:rsidRPr="009509B4">
        <w:instrText xml:space="preserve"> ADDIN EN.CITE.DATA </w:instrText>
      </w:r>
      <w:r w:rsidR="00CC1C78" w:rsidRPr="009509B4">
        <w:fldChar w:fldCharType="end"/>
      </w:r>
      <w:r w:rsidR="00DC7555" w:rsidRPr="009509B4">
        <w:fldChar w:fldCharType="separate"/>
      </w:r>
      <w:r w:rsidR="00CC1C78" w:rsidRPr="009509B4">
        <w:rPr>
          <w:noProof/>
          <w:vertAlign w:val="superscript"/>
        </w:rPr>
        <w:t>24</w:t>
      </w:r>
      <w:r w:rsidR="00DC7555" w:rsidRPr="009509B4">
        <w:fldChar w:fldCharType="end"/>
      </w:r>
      <w:r w:rsidR="00AD735E" w:rsidRPr="009509B4">
        <w:t>, such activity pre-dates the transition to the mature cytoarchitecture and columnar signalling unit</w:t>
      </w:r>
      <w:r w:rsidR="00AD735E" w:rsidRPr="009509B4">
        <w:fldChar w:fldCharType="begin"/>
      </w:r>
      <w:r w:rsidR="00CC1C78" w:rsidRPr="009509B4">
        <w:instrText xml:space="preserve"> ADDIN EN.CITE &lt;EndNote&gt;&lt;Cite&gt;&lt;Author&gt;Dupont&lt;/Author&gt;&lt;Year&gt;2006&lt;/Year&gt;&lt;RecNum&gt;108&lt;/RecNum&gt;&lt;DisplayText&gt;&lt;style face="superscript"&gt;25&lt;/style&gt;&lt;/DisplayText&gt;&lt;record&gt;&lt;rec-number&gt;108&lt;/rec-number&gt;&lt;foreign-keys&gt;&lt;key app="EN" db-id="r9x2avfe5rdv57etpz7p9exs0apfpxsred0v" timestamp="1432204889"&gt;108&lt;/key&gt;&lt;/foreign-keys&gt;&lt;ref-type name="Journal Article"&gt;17&lt;/ref-type&gt;&lt;contributors&gt;&lt;authors&gt;&lt;author&gt;Dupont, E.&lt;/author&gt;&lt;author&gt;Hanganu, I. L.&lt;/author&gt;&lt;author&gt;Kilb, W.&lt;/author&gt;&lt;author&gt;Hirsch, S.&lt;/author&gt;&lt;author&gt;Luhmann, H. J.&lt;/author&gt;&lt;/authors&gt;&lt;/contributors&gt;&lt;auth-address&gt;Institute of Physiology and Pathophysiology, Johannes Gutenberg University of Mainz, Duesbergweg 6, D-55128 Mainz, Germany.&lt;/auth-address&gt;&lt;titles&gt;&lt;title&gt;Rapid developmental switch in the mechanisms driving early cortical columnar networks&lt;/title&gt;&lt;secondary-title&gt;Nature&lt;/secondary-title&gt;&lt;alt-title&gt;Nature&lt;/alt-title&gt;&lt;/titles&gt;&lt;periodical&gt;&lt;full-title&gt;Nature&lt;/full-title&gt;&lt;abbr-1&gt;Nature&lt;/abbr-1&gt;&lt;/periodical&gt;&lt;alt-periodical&gt;&lt;full-title&gt;Nature&lt;/full-title&gt;&lt;abbr-1&gt;Nature&lt;/abbr-1&gt;&lt;/alt-periodical&gt;&lt;pages&gt;79-83&lt;/pages&gt;&lt;volume&gt;439&lt;/volume&gt;&lt;number&gt;7072&lt;/number&gt;&lt;keywords&gt;&lt;keyword&gt;Action Potentials/drug effects&lt;/keyword&gt;&lt;keyword&gt;Animals&lt;/keyword&gt;&lt;keyword&gt;Animals, Newborn&lt;/keyword&gt;&lt;keyword&gt;Carbachol/pharmacology&lt;/keyword&gt;&lt;keyword&gt;Electrophysiology&lt;/keyword&gt;&lt;keyword&gt;Gap Junctions/physiology&lt;/keyword&gt;&lt;keyword&gt;Mice&lt;/keyword&gt;&lt;keyword&gt;Mice, Inbred C57BL&lt;/keyword&gt;&lt;keyword&gt;Neurons/drug effects/metabolism/*physiology&lt;/keyword&gt;&lt;keyword&gt;Receptors, N-Methyl-D-Aspartate/metabolism&lt;/keyword&gt;&lt;keyword&gt;Somatosensory Cortex/cytology/drug effects/*growth &amp;amp; development/*physiology&lt;/keyword&gt;&lt;keyword&gt;Synapses/physiology&lt;/keyword&gt;&lt;/keywords&gt;&lt;dates&gt;&lt;year&gt;2006&lt;/year&gt;&lt;pub-dates&gt;&lt;date&gt;Jan 5&lt;/date&gt;&lt;/pub-dates&gt;&lt;/dates&gt;&lt;isbn&gt;1476-4687 (Electronic)&amp;#xD;0028-0836 (Linking)&lt;/isbn&gt;&lt;accession-num&gt;16327778&lt;/accession-num&gt;&lt;urls&gt;&lt;related-urls&gt;&lt;url&gt;http://www.ncbi.nlm.nih.gov/pubmed/16327778&lt;/url&gt;&lt;/related-urls&gt;&lt;/urls&gt;&lt;electronic-resource-num&gt;10.1038/nature04264&lt;/electronic-resource-num&gt;&lt;/record&gt;&lt;/Cite&gt;&lt;/EndNote&gt;</w:instrText>
      </w:r>
      <w:r w:rsidR="00AD735E" w:rsidRPr="009509B4">
        <w:fldChar w:fldCharType="separate"/>
      </w:r>
      <w:r w:rsidR="00CC1C78" w:rsidRPr="009509B4">
        <w:rPr>
          <w:noProof/>
          <w:vertAlign w:val="superscript"/>
        </w:rPr>
        <w:t>25</w:t>
      </w:r>
      <w:r w:rsidR="00AD735E" w:rsidRPr="009509B4">
        <w:fldChar w:fldCharType="end"/>
      </w:r>
      <w:r w:rsidR="00AD735E" w:rsidRPr="009509B4">
        <w:t>.</w:t>
      </w:r>
      <w:r w:rsidRPr="009509B4">
        <w:t xml:space="preserve"> We sought to understand </w:t>
      </w:r>
      <w:r w:rsidR="00AD735E" w:rsidRPr="009509B4">
        <w:t xml:space="preserve">the role that </w:t>
      </w:r>
      <w:r w:rsidR="00AD735E" w:rsidRPr="009509B4">
        <w:rPr>
          <w:i/>
        </w:rPr>
        <w:t>Lpar1-EGFP</w:t>
      </w:r>
      <w:r w:rsidR="00AD735E" w:rsidRPr="009509B4">
        <w:t xml:space="preserve"> SPN </w:t>
      </w:r>
      <w:r w:rsidRPr="009509B4">
        <w:t xml:space="preserve">circuits </w:t>
      </w:r>
      <w:r w:rsidR="00AD735E" w:rsidRPr="009509B4">
        <w:t>have in</w:t>
      </w:r>
      <w:r w:rsidRPr="009509B4">
        <w:t xml:space="preserve"> interpret</w:t>
      </w:r>
      <w:r w:rsidR="00AD735E" w:rsidRPr="009509B4">
        <w:t>ing</w:t>
      </w:r>
      <w:r w:rsidRPr="009509B4">
        <w:t xml:space="preserve"> such information through the first week of postnatal life up until the end of the layer 4 critical period for plasticity (CPP) at around postnatal day (P)8</w:t>
      </w:r>
      <w:r w:rsidR="00DC6761" w:rsidRPr="009509B4">
        <w:t xml:space="preserve"> in the barrel field of mouse primary somatosensory cortex</w:t>
      </w:r>
      <w:r w:rsidR="00CC1C78" w:rsidRPr="009509B4">
        <w:t xml:space="preserve"> (S1BF)</w:t>
      </w:r>
      <w:r w:rsidRPr="009509B4">
        <w:t xml:space="preserve">. We demonstrated that </w:t>
      </w:r>
      <w:r w:rsidRPr="009509B4">
        <w:rPr>
          <w:i/>
        </w:rPr>
        <w:t>Lpar1-EGFP</w:t>
      </w:r>
      <w:r w:rsidRPr="009509B4">
        <w:rPr>
          <w:rFonts w:eastAsia="Arial Unicode MS"/>
        </w:rPr>
        <w:t xml:space="preserve"> SPNs represent two distinct subtypes: (1) transient</w:t>
      </w:r>
      <w:r w:rsidRPr="009509B4">
        <w:rPr>
          <w:rFonts w:ascii="Arial Unicode MS" w:eastAsia="Arial Unicode MS" w:hAnsi="Arial Unicode MS" w:cs="Arial Unicode MS"/>
        </w:rPr>
        <w:t xml:space="preserve"> </w:t>
      </w:r>
      <w:r w:rsidRPr="009509B4">
        <w:rPr>
          <w:rFonts w:eastAsia="Arial Unicode MS"/>
        </w:rPr>
        <w:t xml:space="preserve">(&lt;P5) fusiform SPNs that receive columnar input from the more superficial cortical plate but whose axons and therefore output are restricted to the SP syncytium; (2) pyramidal SPNs that are found throughout the time period recorded (≤P8), that only receive local input from the SP </w:t>
      </w:r>
      <w:r w:rsidR="00A663F4" w:rsidRPr="009509B4">
        <w:rPr>
          <w:rFonts w:eastAsia="Arial Unicode MS"/>
        </w:rPr>
        <w:t>network</w:t>
      </w:r>
      <w:r w:rsidRPr="009509B4">
        <w:rPr>
          <w:rFonts w:eastAsia="Arial Unicode MS"/>
        </w:rPr>
        <w:t xml:space="preserve"> prior to P5 but whose axons traverse the full extent of the cortical plate to</w:t>
      </w:r>
      <w:r w:rsidRPr="009509B4">
        <w:rPr>
          <w:rFonts w:ascii="Arial Unicode MS" w:eastAsia="Arial Unicode MS" w:hAnsi="Arial Unicode MS" w:cs="Arial Unicode MS"/>
        </w:rPr>
        <w:t xml:space="preserve"> </w:t>
      </w:r>
      <w:r w:rsidRPr="009509B4">
        <w:rPr>
          <w:rFonts w:eastAsia="Arial Unicode MS"/>
        </w:rPr>
        <w:t xml:space="preserve">ramifying extensively through the marginal zone. Finally, we identify that thalamic input onto </w:t>
      </w:r>
      <w:r w:rsidRPr="009509B4">
        <w:rPr>
          <w:i/>
        </w:rPr>
        <w:t>Lpar1-EGFP</w:t>
      </w:r>
      <w:r w:rsidRPr="009509B4">
        <w:t xml:space="preserve"> SPNs </w:t>
      </w:r>
      <w:r w:rsidR="00CC1C78" w:rsidRPr="009509B4">
        <w:t xml:space="preserve">in S1BF </w:t>
      </w:r>
      <w:r w:rsidRPr="009509B4">
        <w:t xml:space="preserve">is sparse throughout </w:t>
      </w:r>
      <w:r w:rsidRPr="009509B4">
        <w:lastRenderedPageBreak/>
        <w:t xml:space="preserve">early postnatal life. We propose that fusiform </w:t>
      </w:r>
      <w:r w:rsidRPr="009509B4">
        <w:rPr>
          <w:i/>
        </w:rPr>
        <w:t>Lpar1-EGFP</w:t>
      </w:r>
      <w:r w:rsidRPr="009509B4">
        <w:t xml:space="preserve"> SPNs are ideally placed to interpret </w:t>
      </w:r>
      <w:r w:rsidR="00AD735E" w:rsidRPr="009509B4">
        <w:t xml:space="preserve">and amplify </w:t>
      </w:r>
      <w:r w:rsidRPr="009509B4">
        <w:t>sparse thalamic input alongside emergent signalling from the cortical plate</w:t>
      </w:r>
      <w:r w:rsidR="00AD735E" w:rsidRPr="009509B4">
        <w:t>,</w:t>
      </w:r>
      <w:r w:rsidRPr="009509B4">
        <w:t xml:space="preserve"> thereby provid</w:t>
      </w:r>
      <w:r w:rsidR="00AD735E" w:rsidRPr="009509B4">
        <w:t>ing</w:t>
      </w:r>
      <w:r w:rsidRPr="009509B4">
        <w:t xml:space="preserve"> a template - through their innervation of other SPNs including the </w:t>
      </w:r>
      <w:r w:rsidRPr="009509B4">
        <w:rPr>
          <w:i/>
        </w:rPr>
        <w:t>Lpar1-EGFP</w:t>
      </w:r>
      <w:r w:rsidRPr="009509B4">
        <w:t xml:space="preserve"> pyramidal subtype - for the </w:t>
      </w:r>
      <w:r w:rsidR="00CC1C78" w:rsidRPr="009509B4">
        <w:t>columnar</w:t>
      </w:r>
      <w:r w:rsidR="00DC6761" w:rsidRPr="009509B4">
        <w:t xml:space="preserve"> circuit assembly </w:t>
      </w:r>
      <w:r w:rsidRPr="009509B4">
        <w:t xml:space="preserve">up until the emergence of whisker barrels in L4 at ~P4-P5. </w:t>
      </w:r>
      <w:r w:rsidR="00DC6761" w:rsidRPr="009509B4">
        <w:t>O</w:t>
      </w:r>
      <w:r w:rsidRPr="009509B4">
        <w:t xml:space="preserve">ur data suggest that </w:t>
      </w:r>
      <w:r w:rsidRPr="009509B4">
        <w:rPr>
          <w:i/>
        </w:rPr>
        <w:t>Lpar1-EGFP</w:t>
      </w:r>
      <w:r w:rsidRPr="009509B4">
        <w:t xml:space="preserve"> SPNs do not </w:t>
      </w:r>
      <w:r w:rsidR="00AD735E" w:rsidRPr="009509B4">
        <w:t xml:space="preserve">adhere to </w:t>
      </w:r>
      <w:r w:rsidRPr="009509B4">
        <w:t xml:space="preserve">the canonical role reported for SPNs in </w:t>
      </w:r>
      <w:r w:rsidR="00A663F4" w:rsidRPr="009509B4">
        <w:t>primary sensory</w:t>
      </w:r>
      <w:r w:rsidRPr="009509B4">
        <w:t xml:space="preserve"> cortex</w:t>
      </w:r>
      <w:r w:rsidR="00DE484B" w:rsidRPr="009509B4">
        <w:t xml:space="preserve">, and supports the idea that </w:t>
      </w:r>
      <w:r w:rsidR="00BC58C3" w:rsidRPr="009509B4">
        <w:t xml:space="preserve"> </w:t>
      </w:r>
      <w:r w:rsidR="00DE484B" w:rsidRPr="009509B4">
        <w:t>SPNs have a variety of ways of assisting cortical circuit construction.</w:t>
      </w:r>
    </w:p>
    <w:p w14:paraId="00000014" w14:textId="77777777" w:rsidR="00BF09BB" w:rsidRPr="009509B4" w:rsidRDefault="00BF09BB">
      <w:pPr>
        <w:pStyle w:val="Normal1"/>
        <w:spacing w:after="240" w:line="480" w:lineRule="auto"/>
        <w:jc w:val="both"/>
      </w:pPr>
    </w:p>
    <w:p w14:paraId="00000015" w14:textId="77777777" w:rsidR="00BF09BB" w:rsidRPr="009509B4" w:rsidRDefault="00905BF2">
      <w:pPr>
        <w:pStyle w:val="Normal1"/>
        <w:spacing w:line="480" w:lineRule="auto"/>
        <w:rPr>
          <w:b/>
        </w:rPr>
      </w:pPr>
      <w:r w:rsidRPr="009509B4">
        <w:rPr>
          <w:b/>
        </w:rPr>
        <w:t>RESULTS</w:t>
      </w:r>
    </w:p>
    <w:p w14:paraId="00000016" w14:textId="77777777" w:rsidR="00BF09BB" w:rsidRPr="009509B4" w:rsidRDefault="00905BF2">
      <w:pPr>
        <w:pStyle w:val="Normal1"/>
        <w:spacing w:before="240" w:after="240" w:line="480" w:lineRule="auto"/>
        <w:rPr>
          <w:b/>
        </w:rPr>
      </w:pPr>
      <w:r w:rsidRPr="009509B4">
        <w:rPr>
          <w:b/>
        </w:rPr>
        <w:t xml:space="preserve">Intrinsic electrophysiological and morphological diversity of </w:t>
      </w:r>
      <w:r w:rsidRPr="009509B4">
        <w:rPr>
          <w:b/>
          <w:i/>
        </w:rPr>
        <w:t>Lpar1-EGFP</w:t>
      </w:r>
      <w:r w:rsidRPr="009509B4">
        <w:rPr>
          <w:b/>
        </w:rPr>
        <w:t xml:space="preserve"> subplate neurons</w:t>
      </w:r>
    </w:p>
    <w:p w14:paraId="00000017" w14:textId="5A6295A0" w:rsidR="00BF09BB" w:rsidRPr="009509B4" w:rsidRDefault="00905BF2">
      <w:pPr>
        <w:pStyle w:val="Normal1"/>
        <w:spacing w:before="240" w:after="240" w:line="480" w:lineRule="auto"/>
        <w:jc w:val="both"/>
      </w:pPr>
      <w:r w:rsidRPr="009509B4">
        <w:rPr>
          <w:i/>
        </w:rPr>
        <w:t>Lpar1-EGFP</w:t>
      </w:r>
      <w:r w:rsidRPr="009509B4">
        <w:t xml:space="preserve"> SPNs form a layer of 2-3 cells deep adjacent to the white matter tract in neonatal S1BF</w:t>
      </w:r>
      <w:r w:rsidR="00242E54" w:rsidRPr="009509B4">
        <w:t xml:space="preserve"> </w:t>
      </w:r>
      <w:r w:rsidRPr="009509B4">
        <w:t>(</w:t>
      </w:r>
      <w:r w:rsidRPr="009509B4">
        <w:rPr>
          <w:b/>
        </w:rPr>
        <w:t>Figure 1a</w:t>
      </w:r>
      <w:r w:rsidRPr="009509B4">
        <w:t xml:space="preserve">). As a first pass to understanding the contribution of these neurons to neonatal circuits of S1BF we recorded the intrinsic electrophysiological profiles of 103 SPNs from postnatal day (P)1 to P8. </w:t>
      </w:r>
      <w:r w:rsidR="00AD2CF2" w:rsidRPr="009509B4">
        <w:rPr>
          <w:lang w:val="en-GB"/>
        </w:rPr>
        <w:t>W</w:t>
      </w:r>
      <w:r w:rsidRPr="009509B4">
        <w:t>e established that SPNs had a</w:t>
      </w:r>
      <w:r w:rsidR="000822A3" w:rsidRPr="009509B4">
        <w:t>n</w:t>
      </w:r>
      <w:r w:rsidRPr="009509B4">
        <w:t xml:space="preserve"> intrinsic electrophysiological profile consistent with regular firing pyramidal cells (</w:t>
      </w:r>
      <w:r w:rsidRPr="009509B4">
        <w:rPr>
          <w:b/>
        </w:rPr>
        <w:t>Figure 1b,c</w:t>
      </w:r>
      <w:r w:rsidRPr="009509B4">
        <w:t>)</w:t>
      </w:r>
      <w:r w:rsidR="00AD2CF2" w:rsidRPr="009509B4">
        <w:rPr>
          <w:lang w:val="en-GB"/>
        </w:rPr>
        <w:t xml:space="preserve"> b</w:t>
      </w:r>
      <w:r w:rsidR="00AD2CF2" w:rsidRPr="009509B4">
        <w:t xml:space="preserve">y injecting both depolarizing and hyperpolarizing current steps (500ms) </w:t>
      </w:r>
      <w:r w:rsidR="00AD2CF2" w:rsidRPr="009509B4">
        <w:rPr>
          <w:lang w:val="en-GB"/>
        </w:rPr>
        <w:t xml:space="preserve">of increasing amplitude into cells recorded at resting membrane potential in current clamp configuration. </w:t>
      </w:r>
      <w:r w:rsidRPr="009509B4">
        <w:t>Analysis of passive (</w:t>
      </w:r>
      <w:r w:rsidRPr="009509B4">
        <w:rPr>
          <w:b/>
        </w:rPr>
        <w:t>Figure 1d-f</w:t>
      </w:r>
      <w:r w:rsidRPr="009509B4">
        <w:t>) and active (</w:t>
      </w:r>
      <w:r w:rsidRPr="009509B4">
        <w:rPr>
          <w:b/>
        </w:rPr>
        <w:t>Figure 1g-i</w:t>
      </w:r>
      <w:r w:rsidRPr="009509B4">
        <w:t>) properties revealed a progressive maturation of intrinsic properties across the ages tested</w:t>
      </w:r>
      <w:r w:rsidR="00BE4983" w:rsidRPr="009509B4">
        <w:t xml:space="preserve"> broadly in line with previous reports </w:t>
      </w:r>
      <w:r w:rsidR="00BE4983" w:rsidRPr="009509B4">
        <w:fldChar w:fldCharType="begin">
          <w:fldData xml:space="preserve">PEVuZE5vdGU+PENpdGU+PEF1dGhvcj5IYW5nYW51PC9BdXRob3I+PFllYXI+MjAwMjwvWWVhcj48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</w:fldData>
        </w:fldChar>
      </w:r>
      <w:r w:rsidR="00CC1C78" w:rsidRPr="009509B4">
        <w:instrText xml:space="preserve"> ADDIN EN.CITE </w:instrText>
      </w:r>
      <w:r w:rsidR="00CC1C78" w:rsidRPr="009509B4">
        <w:fldChar w:fldCharType="begin">
          <w:fldData xml:space="preserve">PEVuZE5vdGU+PENpdGU+PEF1dGhvcj5IYW5nYW51PC9BdXRob3I+PFllYXI+MjAwMjwvWWVhcj48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</w:fldData>
        </w:fldChar>
      </w:r>
      <w:r w:rsidR="00CC1C78" w:rsidRPr="009509B4">
        <w:instrText xml:space="preserve"> ADDIN EN.CITE.DATA </w:instrText>
      </w:r>
      <w:r w:rsidR="00CC1C78" w:rsidRPr="009509B4">
        <w:fldChar w:fldCharType="end"/>
      </w:r>
      <w:r w:rsidR="00BE4983" w:rsidRPr="009509B4">
        <w:fldChar w:fldCharType="separate"/>
      </w:r>
      <w:r w:rsidR="00CC1C78" w:rsidRPr="009509B4">
        <w:rPr>
          <w:noProof/>
          <w:vertAlign w:val="superscript"/>
        </w:rPr>
        <w:t>18</w:t>
      </w:r>
      <w:r w:rsidR="00BE4983" w:rsidRPr="009509B4">
        <w:fldChar w:fldCharType="end"/>
      </w:r>
      <w:r w:rsidRPr="009509B4">
        <w:t xml:space="preserve">. </w:t>
      </w:r>
      <w:r w:rsidR="003A4261" w:rsidRPr="009509B4">
        <w:rPr>
          <w:lang w:val="en-GB"/>
        </w:rPr>
        <w:t>Specifically</w:t>
      </w:r>
      <w:r w:rsidR="00887633" w:rsidRPr="009509B4">
        <w:rPr>
          <w:lang w:val="en-GB"/>
        </w:rPr>
        <w:t xml:space="preserve">, we observed a statistically significant </w:t>
      </w:r>
      <w:r w:rsidR="003A4261" w:rsidRPr="009509B4">
        <w:rPr>
          <w:lang w:val="en-GB"/>
        </w:rPr>
        <w:t>decrease</w:t>
      </w:r>
      <w:r w:rsidR="00887633" w:rsidRPr="009509B4">
        <w:rPr>
          <w:lang w:val="en-GB"/>
        </w:rPr>
        <w:t xml:space="preserve"> </w:t>
      </w:r>
      <w:r w:rsidR="00C21CE9" w:rsidRPr="009509B4">
        <w:rPr>
          <w:lang w:val="en-GB"/>
        </w:rPr>
        <w:t>in input resistance (</w:t>
      </w:r>
      <w:r w:rsidR="00887633" w:rsidRPr="009509B4">
        <w:rPr>
          <w:lang w:val="en-GB"/>
        </w:rPr>
        <w:t>RI</w:t>
      </w:r>
      <w:r w:rsidR="00887633" w:rsidRPr="009509B4">
        <w:rPr>
          <w:vertAlign w:val="subscript"/>
          <w:lang w:val="en-GB"/>
        </w:rPr>
        <w:t>N</w:t>
      </w:r>
      <w:r w:rsidR="00C21CE9" w:rsidRPr="009509B4">
        <w:rPr>
          <w:lang w:val="en-GB"/>
        </w:rPr>
        <w:t>)</w:t>
      </w:r>
      <w:r w:rsidR="0084395F" w:rsidRPr="009509B4">
        <w:rPr>
          <w:lang w:val="en-GB"/>
        </w:rPr>
        <w:t xml:space="preserve"> (</w:t>
      </w:r>
      <w:r w:rsidR="0084395F" w:rsidRPr="009509B4">
        <w:rPr>
          <w:b/>
        </w:rPr>
        <w:t>Figure 1</w:t>
      </w:r>
      <w:r w:rsidR="0084395F" w:rsidRPr="009509B4">
        <w:rPr>
          <w:b/>
          <w:lang w:val="en-GB"/>
        </w:rPr>
        <w:t>e)</w:t>
      </w:r>
      <w:r w:rsidR="00995ECB" w:rsidRPr="009509B4">
        <w:rPr>
          <w:lang w:val="en-GB"/>
        </w:rPr>
        <w:t xml:space="preserve"> and membrane time constant (</w:t>
      </w:r>
      <w:r w:rsidR="0084395F" w:rsidRPr="009509B4">
        <w:rPr>
          <w:b/>
        </w:rPr>
        <w:t>Figure 1f</w:t>
      </w:r>
      <w:r w:rsidR="00995ECB" w:rsidRPr="009509B4">
        <w:rPr>
          <w:lang w:val="en-GB"/>
        </w:rPr>
        <w:t>)</w:t>
      </w:r>
      <w:r w:rsidR="00C21CE9" w:rsidRPr="009509B4">
        <w:rPr>
          <w:lang w:val="en-GB"/>
        </w:rPr>
        <w:t>,</w:t>
      </w:r>
      <w:r w:rsidR="003A4261" w:rsidRPr="009509B4">
        <w:rPr>
          <w:lang w:val="en-GB"/>
        </w:rPr>
        <w:t xml:space="preserve"> as well as increase in rheobase (</w:t>
      </w:r>
      <w:r w:rsidR="003A4261" w:rsidRPr="009509B4">
        <w:rPr>
          <w:b/>
        </w:rPr>
        <w:t>Figure 1</w:t>
      </w:r>
      <w:r w:rsidR="003A4261" w:rsidRPr="009509B4">
        <w:rPr>
          <w:b/>
          <w:lang w:val="en-GB"/>
        </w:rPr>
        <w:t>g</w:t>
      </w:r>
      <w:r w:rsidR="003A4261" w:rsidRPr="009509B4">
        <w:rPr>
          <w:bCs/>
          <w:lang w:val="en-GB"/>
        </w:rPr>
        <w:t>), spike amplitude (</w:t>
      </w:r>
      <w:r w:rsidR="003A4261" w:rsidRPr="009509B4">
        <w:rPr>
          <w:b/>
        </w:rPr>
        <w:t>Figure 1</w:t>
      </w:r>
      <w:r w:rsidR="003A4261" w:rsidRPr="009509B4">
        <w:rPr>
          <w:b/>
          <w:lang w:val="en-GB"/>
        </w:rPr>
        <w:t>h</w:t>
      </w:r>
      <w:r w:rsidR="003A4261" w:rsidRPr="009509B4">
        <w:rPr>
          <w:bCs/>
          <w:lang w:val="en-GB"/>
        </w:rPr>
        <w:t>), and maximum firing frequency (</w:t>
      </w:r>
      <w:r w:rsidR="003A4261" w:rsidRPr="009509B4">
        <w:rPr>
          <w:b/>
        </w:rPr>
        <w:t>Figure 1</w:t>
      </w:r>
      <w:proofErr w:type="spellStart"/>
      <w:r w:rsidR="003A4261" w:rsidRPr="009509B4">
        <w:rPr>
          <w:b/>
          <w:lang w:val="en-GB"/>
        </w:rPr>
        <w:t>i</w:t>
      </w:r>
      <w:proofErr w:type="spellEnd"/>
      <w:r w:rsidR="003A4261" w:rsidRPr="009509B4">
        <w:rPr>
          <w:bCs/>
          <w:lang w:val="en-GB"/>
        </w:rPr>
        <w:t>)</w:t>
      </w:r>
      <w:r w:rsidR="003433B3" w:rsidRPr="009509B4">
        <w:rPr>
          <w:bCs/>
          <w:lang w:val="en-GB"/>
        </w:rPr>
        <w:t xml:space="preserve"> over development</w:t>
      </w:r>
      <w:r w:rsidR="003A4261" w:rsidRPr="009509B4">
        <w:rPr>
          <w:bCs/>
          <w:lang w:val="en-GB"/>
        </w:rPr>
        <w:t>.</w:t>
      </w:r>
      <w:r w:rsidR="003A4261" w:rsidRPr="009509B4">
        <w:rPr>
          <w:lang w:val="en-GB"/>
        </w:rPr>
        <w:t xml:space="preserve"> </w:t>
      </w:r>
      <w:r w:rsidR="00995ECB" w:rsidRPr="009509B4">
        <w:rPr>
          <w:lang w:val="en-GB"/>
        </w:rPr>
        <w:t xml:space="preserve"> </w:t>
      </w:r>
      <w:r w:rsidR="00C21CE9" w:rsidRPr="009509B4">
        <w:rPr>
          <w:lang w:val="en-GB"/>
        </w:rPr>
        <w:t>W</w:t>
      </w:r>
      <w:r w:rsidRPr="009509B4">
        <w:t xml:space="preserve">ith </w:t>
      </w:r>
      <w:proofErr w:type="gramStart"/>
      <w:r w:rsidRPr="009509B4">
        <w:t>a number of</w:t>
      </w:r>
      <w:proofErr w:type="gramEnd"/>
      <w:r w:rsidRPr="009509B4">
        <w:t xml:space="preserve"> properties – membrane time constant (tau; </w:t>
      </w:r>
      <w:r w:rsidRPr="009509B4">
        <w:rPr>
          <w:b/>
        </w:rPr>
        <w:t>Figure 1f</w:t>
      </w:r>
      <w:r w:rsidRPr="009509B4">
        <w:t xml:space="preserve">), rheobase (pA; </w:t>
      </w:r>
      <w:r w:rsidRPr="009509B4">
        <w:rPr>
          <w:b/>
        </w:rPr>
        <w:t>Figure 1g</w:t>
      </w:r>
      <w:r w:rsidRPr="009509B4">
        <w:t xml:space="preserve">) and maximum firing frequency (Hz; </w:t>
      </w:r>
      <w:r w:rsidRPr="009509B4">
        <w:rPr>
          <w:b/>
        </w:rPr>
        <w:t>Figure 1i</w:t>
      </w:r>
      <w:r w:rsidRPr="009509B4">
        <w:t xml:space="preserve">), there was increased </w:t>
      </w:r>
      <w:r w:rsidR="00242E54" w:rsidRPr="009509B4">
        <w:t xml:space="preserve">variability </w:t>
      </w:r>
      <w:r w:rsidRPr="009509B4">
        <w:t xml:space="preserve">(±SD) with age (typically P5 onward) </w:t>
      </w:r>
      <w:r w:rsidR="00017DCB" w:rsidRPr="009509B4">
        <w:t xml:space="preserve">that suggests that not all SPNs </w:t>
      </w:r>
      <w:r w:rsidR="00C21CE9" w:rsidRPr="009509B4">
        <w:rPr>
          <w:lang w:val="en-GB"/>
        </w:rPr>
        <w:t xml:space="preserve">mature at the same rate </w:t>
      </w:r>
      <w:r w:rsidRPr="009509B4">
        <w:t>as development progressed.</w:t>
      </w:r>
    </w:p>
    <w:p w14:paraId="00000018" w14:textId="10AFF7B5" w:rsidR="00252B68" w:rsidRPr="009509B4" w:rsidRDefault="00905BF2">
      <w:pPr>
        <w:pStyle w:val="Normal1"/>
        <w:spacing w:before="240" w:after="240" w:line="480" w:lineRule="auto"/>
        <w:jc w:val="both"/>
      </w:pPr>
      <w:r w:rsidRPr="009509B4">
        <w:lastRenderedPageBreak/>
        <w:t>Inclusion of Biocytin in the intracellular solution allowed us to re</w:t>
      </w:r>
      <w:r w:rsidR="00546D18" w:rsidRPr="009509B4">
        <w:t>veal the</w:t>
      </w:r>
      <w:r w:rsidRPr="009509B4">
        <w:t xml:space="preserve"> morphologies </w:t>
      </w:r>
      <w:r w:rsidR="00546D18" w:rsidRPr="009509B4">
        <w:t xml:space="preserve">of </w:t>
      </w:r>
      <w:r w:rsidRPr="009509B4">
        <w:t>recorded SPNs (</w:t>
      </w:r>
      <w:r w:rsidRPr="009509B4">
        <w:rPr>
          <w:b/>
        </w:rPr>
        <w:t>Figure 2a</w:t>
      </w:r>
      <w:r w:rsidRPr="009509B4">
        <w:t xml:space="preserve">); both those assessed for intrinsic electrophysiological profile and subsequent </w:t>
      </w:r>
      <w:r w:rsidR="00C21CE9" w:rsidRPr="009509B4">
        <w:rPr>
          <w:lang w:val="en-GB"/>
        </w:rPr>
        <w:t xml:space="preserve">optical stimulation </w:t>
      </w:r>
      <w:r w:rsidRPr="009509B4">
        <w:t xml:space="preserve">experiments. In total we recovered 58 morphologies </w:t>
      </w:r>
      <w:r w:rsidR="00AF401F" w:rsidRPr="009509B4">
        <w:t xml:space="preserve">of 103 recorded SPNs </w:t>
      </w:r>
      <w:r w:rsidRPr="009509B4">
        <w:t xml:space="preserve">that showed complete or near complete preservation of both axonal and dendritic arbor. It was evident from our reconstruction of 19 of these cells that </w:t>
      </w:r>
      <w:r w:rsidRPr="009509B4">
        <w:rPr>
          <w:i/>
          <w:iCs/>
        </w:rPr>
        <w:t>Lpar1-EGFP</w:t>
      </w:r>
      <w:r w:rsidRPr="009509B4">
        <w:t xml:space="preserve"> SPNs fell into two categories based on dendritic arbor</w:t>
      </w:r>
      <w:r w:rsidR="00C21CE9" w:rsidRPr="009509B4">
        <w:rPr>
          <w:lang w:val="en-GB"/>
        </w:rPr>
        <w:t>,</w:t>
      </w:r>
      <w:r w:rsidR="00B33A8D" w:rsidRPr="009509B4">
        <w:rPr>
          <w:lang w:val="en-GB"/>
        </w:rPr>
        <w:t xml:space="preserve"> and specifically the presence or absence of an apical dendrite</w:t>
      </w:r>
      <w:r w:rsidRPr="009509B4">
        <w:t xml:space="preserve"> (</w:t>
      </w:r>
      <w:r w:rsidRPr="009509B4">
        <w:rPr>
          <w:b/>
        </w:rPr>
        <w:t>Figure 2</w:t>
      </w:r>
      <w:r w:rsidR="00B33A8D" w:rsidRPr="009509B4">
        <w:rPr>
          <w:b/>
          <w:lang w:val="en-GB"/>
        </w:rPr>
        <w:t>a,</w:t>
      </w:r>
      <w:r w:rsidRPr="009509B4">
        <w:rPr>
          <w:b/>
        </w:rPr>
        <w:t>b</w:t>
      </w:r>
      <w:r w:rsidRPr="009509B4">
        <w:t xml:space="preserve">): (1) </w:t>
      </w:r>
      <w:r w:rsidR="00B33A8D" w:rsidRPr="009509B4">
        <w:t>pyramidal-like SPNs with a prominent apical dendrite projecting into layer (L)6a</w:t>
      </w:r>
      <w:r w:rsidR="00B33A8D" w:rsidRPr="009509B4">
        <w:rPr>
          <w:lang w:val="en-GB"/>
        </w:rPr>
        <w:t>; (2)</w:t>
      </w:r>
      <w:r w:rsidR="00B33A8D" w:rsidRPr="009509B4">
        <w:t xml:space="preserve"> </w:t>
      </w:r>
      <w:r w:rsidRPr="009509B4">
        <w:t xml:space="preserve">fusiform SPNs </w:t>
      </w:r>
      <w:r w:rsidR="00B33A8D" w:rsidRPr="009509B4">
        <w:rPr>
          <w:lang w:val="en-GB"/>
        </w:rPr>
        <w:t xml:space="preserve">that lacked an apical dendrite but instead exhibited </w:t>
      </w:r>
      <w:r w:rsidRPr="009509B4">
        <w:t xml:space="preserve">bitufted dendrites </w:t>
      </w:r>
      <w:r w:rsidR="00B33A8D" w:rsidRPr="009509B4">
        <w:rPr>
          <w:lang w:val="en-GB"/>
        </w:rPr>
        <w:t xml:space="preserve">that </w:t>
      </w:r>
      <w:r w:rsidR="00546D18" w:rsidRPr="009509B4">
        <w:t>extend</w:t>
      </w:r>
      <w:r w:rsidR="00B33A8D" w:rsidRPr="009509B4">
        <w:rPr>
          <w:lang w:val="en-GB"/>
        </w:rPr>
        <w:t>ed</w:t>
      </w:r>
      <w:r w:rsidRPr="009509B4">
        <w:t xml:space="preserve"> horizontal</w:t>
      </w:r>
      <w:r w:rsidR="00416FDF" w:rsidRPr="009509B4">
        <w:t>ly</w:t>
      </w:r>
      <w:r w:rsidR="00B33A8D" w:rsidRPr="009509B4">
        <w:rPr>
          <w:lang w:val="en-GB"/>
        </w:rPr>
        <w:t xml:space="preserve"> in the subplate and white matter tract</w:t>
      </w:r>
      <w:r w:rsidRPr="009509B4">
        <w:t xml:space="preserve">. </w:t>
      </w:r>
      <w:r w:rsidR="00B33A8D" w:rsidRPr="009509B4">
        <w:rPr>
          <w:lang w:val="en-GB"/>
        </w:rPr>
        <w:t>With the former, it was evident that the apical dendrite did not always extend perpendicular to the subplate as further revealed by a</w:t>
      </w:r>
      <w:r w:rsidRPr="009509B4">
        <w:t>nalysis of the directionality of dendritic arbor (</w:t>
      </w:r>
      <w:r w:rsidRPr="009509B4">
        <w:rPr>
          <w:b/>
        </w:rPr>
        <w:t>Figure 2c</w:t>
      </w:r>
      <w:r w:rsidRPr="009509B4">
        <w:t>). Overlaying the axonal arbor</w:t>
      </w:r>
      <w:r w:rsidR="00C21CE9" w:rsidRPr="009509B4">
        <w:rPr>
          <w:lang w:val="en-GB"/>
        </w:rPr>
        <w:t xml:space="preserve"> of reconstructed morphologies</w:t>
      </w:r>
      <w:r w:rsidRPr="009509B4">
        <w:t xml:space="preserve"> revealed a further difference </w:t>
      </w:r>
      <w:r w:rsidR="00C21CE9" w:rsidRPr="009509B4">
        <w:rPr>
          <w:lang w:val="en-GB"/>
        </w:rPr>
        <w:t>between</w:t>
      </w:r>
      <w:r w:rsidRPr="009509B4">
        <w:t xml:space="preserve"> these two populations: the axon of pyramidal SPNs (</w:t>
      </w:r>
      <w:r w:rsidRPr="009509B4">
        <w:rPr>
          <w:b/>
        </w:rPr>
        <w:t>Figure 2d</w:t>
      </w:r>
      <w:r w:rsidRPr="009509B4">
        <w:t xml:space="preserve">) </w:t>
      </w:r>
      <w:r w:rsidR="00CE2D39" w:rsidRPr="009509B4">
        <w:rPr>
          <w:lang w:val="en-GB"/>
        </w:rPr>
        <w:t xml:space="preserve">ascended </w:t>
      </w:r>
      <w:r w:rsidR="00AC06A4" w:rsidRPr="009509B4">
        <w:rPr>
          <w:lang w:val="en-GB"/>
        </w:rPr>
        <w:t>through</w:t>
      </w:r>
      <w:r w:rsidR="00CE2D39" w:rsidRPr="009509B4">
        <w:rPr>
          <w:lang w:val="en-GB"/>
        </w:rPr>
        <w:t xml:space="preserve"> the overlying cortex</w:t>
      </w:r>
      <w:r w:rsidR="00C21CE9" w:rsidRPr="009509B4">
        <w:rPr>
          <w:lang w:val="en-GB"/>
        </w:rPr>
        <w:t>, with</w:t>
      </w:r>
      <w:r w:rsidR="00CE2D39" w:rsidRPr="009509B4">
        <w:rPr>
          <w:lang w:val="en-GB"/>
        </w:rPr>
        <w:t xml:space="preserve"> majority of cells </w:t>
      </w:r>
      <w:r w:rsidRPr="009509B4">
        <w:t>project</w:t>
      </w:r>
      <w:proofErr w:type="spellStart"/>
      <w:r w:rsidR="00C21CE9" w:rsidRPr="009509B4">
        <w:rPr>
          <w:lang w:val="en-GB"/>
        </w:rPr>
        <w:t>ing</w:t>
      </w:r>
      <w:proofErr w:type="spellEnd"/>
      <w:r w:rsidRPr="009509B4">
        <w:t xml:space="preserve"> to the marginal zone/L1 </w:t>
      </w:r>
      <w:r w:rsidR="00CE2D39" w:rsidRPr="009509B4">
        <w:rPr>
          <w:lang w:val="en-GB"/>
        </w:rPr>
        <w:t xml:space="preserve">(n = </w:t>
      </w:r>
      <w:r w:rsidR="00C21CE9" w:rsidRPr="009509B4">
        <w:rPr>
          <w:lang w:val="en-GB"/>
        </w:rPr>
        <w:t>9</w:t>
      </w:r>
      <w:r w:rsidR="00CE2D39" w:rsidRPr="009509B4">
        <w:rPr>
          <w:lang w:val="en-GB"/>
        </w:rPr>
        <w:t xml:space="preserve">/12 cells, with the remaining </w:t>
      </w:r>
      <w:r w:rsidR="00C21CE9" w:rsidRPr="009509B4">
        <w:rPr>
          <w:lang w:val="en-GB"/>
        </w:rPr>
        <w:t>3</w:t>
      </w:r>
      <w:r w:rsidR="00CE2D39" w:rsidRPr="009509B4">
        <w:rPr>
          <w:lang w:val="en-GB"/>
        </w:rPr>
        <w:t xml:space="preserve"> axons severed in L2)</w:t>
      </w:r>
      <w:r w:rsidR="00AC06A4" w:rsidRPr="009509B4">
        <w:rPr>
          <w:lang w:val="en-GB"/>
        </w:rPr>
        <w:t xml:space="preserve">. </w:t>
      </w:r>
      <w:proofErr w:type="gramStart"/>
      <w:r w:rsidR="00AC06A4" w:rsidRPr="009509B4">
        <w:rPr>
          <w:lang w:val="en-GB"/>
        </w:rPr>
        <w:t>All of</w:t>
      </w:r>
      <w:proofErr w:type="gramEnd"/>
      <w:r w:rsidR="00AC06A4" w:rsidRPr="009509B4">
        <w:rPr>
          <w:lang w:val="en-GB"/>
        </w:rPr>
        <w:t xml:space="preserve"> these cells had axonal</w:t>
      </w:r>
      <w:r w:rsidR="00CE2D39" w:rsidRPr="009509B4">
        <w:rPr>
          <w:lang w:val="en-GB"/>
        </w:rPr>
        <w:t xml:space="preserve"> </w:t>
      </w:r>
      <w:r w:rsidRPr="009509B4">
        <w:t>collaterals</w:t>
      </w:r>
      <w:r w:rsidR="00AC06A4" w:rsidRPr="009509B4">
        <w:rPr>
          <w:lang w:val="en-GB"/>
        </w:rPr>
        <w:t xml:space="preserve"> – sometimes extensive</w:t>
      </w:r>
      <w:r w:rsidR="00C21CE9" w:rsidRPr="009509B4">
        <w:rPr>
          <w:lang w:val="en-GB"/>
        </w:rPr>
        <w:t xml:space="preserve"> – projecting </w:t>
      </w:r>
      <w:r w:rsidRPr="009509B4">
        <w:t>within</w:t>
      </w:r>
      <w:r w:rsidR="00C21CE9" w:rsidRPr="009509B4">
        <w:rPr>
          <w:lang w:val="en-GB"/>
        </w:rPr>
        <w:t xml:space="preserve"> the</w:t>
      </w:r>
      <w:r w:rsidRPr="009509B4">
        <w:t xml:space="preserve"> </w:t>
      </w:r>
      <w:r w:rsidR="00C21CE9" w:rsidRPr="009509B4">
        <w:t>subplate (SP</w:t>
      </w:r>
      <w:r w:rsidR="00C21CE9" w:rsidRPr="009509B4">
        <w:rPr>
          <w:lang w:val="en-GB"/>
        </w:rPr>
        <w:t>/L6b</w:t>
      </w:r>
      <w:r w:rsidR="00C21CE9" w:rsidRPr="009509B4">
        <w:t xml:space="preserve">) or </w:t>
      </w:r>
      <w:r w:rsidR="00C21CE9" w:rsidRPr="009509B4">
        <w:rPr>
          <w:lang w:val="en-GB"/>
        </w:rPr>
        <w:t xml:space="preserve">adjacent </w:t>
      </w:r>
      <w:r w:rsidRPr="009509B4">
        <w:t xml:space="preserve">L6a and the </w:t>
      </w:r>
      <w:r w:rsidR="00C21CE9" w:rsidRPr="009509B4">
        <w:rPr>
          <w:lang w:val="en-GB"/>
        </w:rPr>
        <w:t>(</w:t>
      </w:r>
      <w:r w:rsidR="00C21CE9" w:rsidRPr="009509B4">
        <w:rPr>
          <w:b/>
          <w:bCs/>
          <w:lang w:val="en-GB"/>
        </w:rPr>
        <w:t>Figure 2d</w:t>
      </w:r>
      <w:r w:rsidR="00C21CE9" w:rsidRPr="009509B4">
        <w:rPr>
          <w:lang w:val="en-GB"/>
        </w:rPr>
        <w:t>)</w:t>
      </w:r>
      <w:r w:rsidRPr="009509B4">
        <w:t xml:space="preserve">. </w:t>
      </w:r>
      <w:r w:rsidR="00C21CE9" w:rsidRPr="009509B4">
        <w:rPr>
          <w:lang w:val="en-GB"/>
        </w:rPr>
        <w:t>In contrast t</w:t>
      </w:r>
      <w:r w:rsidRPr="009509B4">
        <w:t>he axon of fusiform cells was largely restricted to the SP with a few collaterals extending into L6a (</w:t>
      </w:r>
      <w:r w:rsidRPr="009509B4">
        <w:rPr>
          <w:b/>
        </w:rPr>
        <w:t>Figure 2e</w:t>
      </w:r>
      <w:r w:rsidRPr="009509B4">
        <w:t>)</w:t>
      </w:r>
      <w:r w:rsidR="00C21CE9" w:rsidRPr="009509B4">
        <w:rPr>
          <w:lang w:val="en-GB"/>
        </w:rPr>
        <w:t xml:space="preserve"> and no axon projecting to more superficial layers </w:t>
      </w:r>
      <w:r w:rsidR="00CE2D39" w:rsidRPr="009509B4">
        <w:rPr>
          <w:lang w:val="en-GB"/>
        </w:rPr>
        <w:t>(n = 7/7 cells)</w:t>
      </w:r>
      <w:r w:rsidRPr="009509B4">
        <w:t>. Both cell types had extensive, but relatively simple, axonal arbors that often extended beyond the field of the low power phot</w:t>
      </w:r>
      <w:r w:rsidR="000822A3" w:rsidRPr="009509B4">
        <w:t>omicrograph either through L1 (pyramidal) or SP (f</w:t>
      </w:r>
      <w:r w:rsidRPr="009509B4">
        <w:t>usiform). It was evident that these long-range projections extended beyond S1BF to adjacent cortical areas such as secondary somatosensory cortex (S2). Morphologies were recovered across all recorded ages, however, the proportion of fusiform cells decreased</w:t>
      </w:r>
      <w:r w:rsidR="000822A3" w:rsidRPr="009509B4">
        <w:t xml:space="preserve"> from</w:t>
      </w:r>
      <w:r w:rsidRPr="009509B4">
        <w:t xml:space="preserve"> P5 onward (</w:t>
      </w:r>
      <w:r w:rsidRPr="009509B4">
        <w:rPr>
          <w:b/>
        </w:rPr>
        <w:t>Figure 2f</w:t>
      </w:r>
      <w:r w:rsidRPr="009509B4">
        <w:t xml:space="preserve">). Previous analysis of the neurotransmitter phenotype of </w:t>
      </w:r>
      <w:r w:rsidRPr="009509B4">
        <w:rPr>
          <w:i/>
        </w:rPr>
        <w:t>Lpar1-EGFP</w:t>
      </w:r>
      <w:r w:rsidRPr="009509B4">
        <w:t xml:space="preserve"> SPNs was conducted at P7 </w:t>
      </w:r>
      <w:r w:rsidR="00BE4983" w:rsidRPr="009509B4">
        <w:fldChar w:fldCharType="begin">
          <w:fldData xml:space="preserve">PEVuZE5vdGU+PENpdGU+PEF1dGhvcj5Ib2VyZGVyLVN1YWJlZGlzc2VuPC9BdXRob3I+PFllYXI+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</w:fldData>
        </w:fldChar>
      </w:r>
      <w:r w:rsidR="00DE646E" w:rsidRPr="009509B4">
        <w:instrText xml:space="preserve"> ADDIN EN.CITE </w:instrText>
      </w:r>
      <w:r w:rsidR="00DE646E" w:rsidRPr="009509B4">
        <w:fldChar w:fldCharType="begin">
          <w:fldData xml:space="preserve">PEVuZE5vdGU+PENpdGU+PEF1dGhvcj5Ib2VyZGVyLVN1YWJlZGlzc2VuPC9BdXRob3I+PFllYXI+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</w:fldData>
        </w:fldChar>
      </w:r>
      <w:r w:rsidR="00DE646E" w:rsidRPr="009509B4">
        <w:instrText xml:space="preserve"> ADDIN EN.CITE.DATA </w:instrText>
      </w:r>
      <w:r w:rsidR="00DE646E" w:rsidRPr="009509B4">
        <w:fldChar w:fldCharType="end"/>
      </w:r>
      <w:r w:rsidR="00BE4983" w:rsidRPr="009509B4">
        <w:fldChar w:fldCharType="separate"/>
      </w:r>
      <w:r w:rsidR="00DE646E" w:rsidRPr="009509B4">
        <w:rPr>
          <w:noProof/>
          <w:vertAlign w:val="superscript"/>
        </w:rPr>
        <w:t>7</w:t>
      </w:r>
      <w:r w:rsidR="00BE4983" w:rsidRPr="009509B4">
        <w:fldChar w:fldCharType="end"/>
      </w:r>
      <w:r w:rsidRPr="009509B4">
        <w:t xml:space="preserve">, a time point when fusiform SPNs are </w:t>
      </w:r>
      <w:r w:rsidR="00EE6C66" w:rsidRPr="009509B4">
        <w:t xml:space="preserve">no longer present </w:t>
      </w:r>
      <w:r w:rsidRPr="009509B4">
        <w:t>in our sample</w:t>
      </w:r>
      <w:r w:rsidR="00C21CE9" w:rsidRPr="009509B4">
        <w:rPr>
          <w:lang w:val="en-GB"/>
        </w:rPr>
        <w:t xml:space="preserve"> (</w:t>
      </w:r>
      <w:r w:rsidR="00C21CE9" w:rsidRPr="009509B4">
        <w:rPr>
          <w:b/>
          <w:bCs/>
          <w:lang w:val="en-GB"/>
        </w:rPr>
        <w:t>Figure 2f</w:t>
      </w:r>
      <w:r w:rsidR="00C21CE9" w:rsidRPr="009509B4">
        <w:rPr>
          <w:lang w:val="en-GB"/>
        </w:rPr>
        <w:t>)</w:t>
      </w:r>
      <w:r w:rsidRPr="009509B4">
        <w:t>. To explore the possibility that these cells represent a transient GABAergic SP population</w:t>
      </w:r>
      <w:r w:rsidR="00BE4983" w:rsidRPr="009509B4">
        <w:fldChar w:fldCharType="begin">
          <w:fldData xml:space="preserve">PEVuZE5vdGU+PENpdGU+PEF1dGhvcj5RdTwvQXV0aG9yPjxZZWFyPjIwMTY8L1llYXI+PFJlY051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</w:fldData>
        </w:fldChar>
      </w:r>
      <w:r w:rsidR="00CC1C78" w:rsidRPr="009509B4">
        <w:instrText xml:space="preserve"> ADDIN EN.CITE </w:instrText>
      </w:r>
      <w:r w:rsidR="00CC1C78" w:rsidRPr="009509B4">
        <w:fldChar w:fldCharType="begin">
          <w:fldData xml:space="preserve">PEVuZE5vdGU+PENpdGU+PEF1dGhvcj5RdTwvQXV0aG9yPjxZZWFyPjIwMTY8L1llYXI+PFJlY051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</w:fldData>
        </w:fldChar>
      </w:r>
      <w:r w:rsidR="00CC1C78" w:rsidRPr="009509B4">
        <w:instrText xml:space="preserve"> ADDIN EN.CITE.DATA </w:instrText>
      </w:r>
      <w:r w:rsidR="00CC1C78" w:rsidRPr="009509B4">
        <w:fldChar w:fldCharType="end"/>
      </w:r>
      <w:r w:rsidR="00BE4983" w:rsidRPr="009509B4">
        <w:fldChar w:fldCharType="separate"/>
      </w:r>
      <w:r w:rsidR="00CC1C78" w:rsidRPr="009509B4">
        <w:rPr>
          <w:noProof/>
          <w:vertAlign w:val="superscript"/>
        </w:rPr>
        <w:t>26</w:t>
      </w:r>
      <w:r w:rsidR="00BE4983" w:rsidRPr="009509B4">
        <w:fldChar w:fldCharType="end"/>
      </w:r>
      <w:r w:rsidRPr="009509B4">
        <w:t xml:space="preserve"> we performed immunohistochemistry for GABA at P3 (</w:t>
      </w:r>
      <w:r w:rsidRPr="009509B4">
        <w:rPr>
          <w:b/>
        </w:rPr>
        <w:t>Figure 2g</w:t>
      </w:r>
      <w:r w:rsidRPr="009509B4">
        <w:t>).  This confirmed that EGFP+ cells in the SP were all GABA-negative (</w:t>
      </w:r>
      <w:r w:rsidR="00E658F3" w:rsidRPr="009509B4">
        <w:rPr>
          <w:lang w:val="en-GB"/>
        </w:rPr>
        <w:t xml:space="preserve">0/79 </w:t>
      </w:r>
      <w:r w:rsidR="00630F14" w:rsidRPr="009509B4">
        <w:t xml:space="preserve">Lpar1-EGFP </w:t>
      </w:r>
      <w:r w:rsidR="00973AD4" w:rsidRPr="009509B4">
        <w:rPr>
          <w:lang w:val="en-GB"/>
        </w:rPr>
        <w:t xml:space="preserve">SPNs </w:t>
      </w:r>
      <w:r w:rsidR="00C02688" w:rsidRPr="009509B4">
        <w:rPr>
          <w:lang w:val="en-GB"/>
        </w:rPr>
        <w:lastRenderedPageBreak/>
        <w:t>co-</w:t>
      </w:r>
      <w:r w:rsidR="00973AD4" w:rsidRPr="009509B4">
        <w:rPr>
          <w:lang w:val="en-GB"/>
        </w:rPr>
        <w:t>expressed GA</w:t>
      </w:r>
      <w:r w:rsidR="00630F14" w:rsidRPr="009509B4">
        <w:rPr>
          <w:lang w:val="en-GB"/>
        </w:rPr>
        <w:t>BA</w:t>
      </w:r>
      <w:r w:rsidRPr="009509B4">
        <w:t xml:space="preserve">) while </w:t>
      </w:r>
      <w:r w:rsidR="00C02688" w:rsidRPr="009509B4">
        <w:rPr>
          <w:lang w:val="en-GB"/>
        </w:rPr>
        <w:t xml:space="preserve">the vast majority (84%; 16/19) of EGFP+ </w:t>
      </w:r>
      <w:r w:rsidRPr="009509B4">
        <w:t>profiles in L5 were GABA+</w:t>
      </w:r>
      <w:r w:rsidR="009225DF" w:rsidRPr="009509B4">
        <w:rPr>
          <w:lang w:val="en-GB"/>
        </w:rPr>
        <w:t>,</w:t>
      </w:r>
      <w:r w:rsidRPr="009509B4">
        <w:t xml:space="preserve"> consistent with our previous characterization of the</w:t>
      </w:r>
      <w:r w:rsidR="00EE6C66" w:rsidRPr="009509B4">
        <w:t xml:space="preserve"> SP</w:t>
      </w:r>
      <w:r w:rsidR="00EE6C66" w:rsidRPr="009509B4">
        <w:fldChar w:fldCharType="begin">
          <w:fldData xml:space="preserve">PEVuZE5vdGU+PENpdGU+PEF1dGhvcj5Ib2VyZGVyLVN1YWJlZGlzc2VuPC9BdXRob3I+PFllYXI+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</w:fldData>
        </w:fldChar>
      </w:r>
      <w:r w:rsidR="00EE6C66" w:rsidRPr="009509B4">
        <w:instrText xml:space="preserve"> ADDIN EN.CITE </w:instrText>
      </w:r>
      <w:r w:rsidR="00EE6C66" w:rsidRPr="009509B4">
        <w:fldChar w:fldCharType="begin">
          <w:fldData xml:space="preserve">PEVuZE5vdGU+PENpdGU+PEF1dGhvcj5Ib2VyZGVyLVN1YWJlZGlzc2VuPC9BdXRob3I+PFllYXI+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</w:fldData>
        </w:fldChar>
      </w:r>
      <w:r w:rsidR="00EE6C66" w:rsidRPr="009509B4">
        <w:instrText xml:space="preserve"> ADDIN EN.CITE.DATA </w:instrText>
      </w:r>
      <w:r w:rsidR="00EE6C66" w:rsidRPr="009509B4">
        <w:fldChar w:fldCharType="end"/>
      </w:r>
      <w:r w:rsidR="00EE6C66" w:rsidRPr="009509B4">
        <w:fldChar w:fldCharType="separate"/>
      </w:r>
      <w:r w:rsidR="00EE6C66" w:rsidRPr="009509B4">
        <w:rPr>
          <w:noProof/>
          <w:vertAlign w:val="superscript"/>
        </w:rPr>
        <w:t>7</w:t>
      </w:r>
      <w:r w:rsidR="00EE6C66" w:rsidRPr="009509B4">
        <w:fldChar w:fldCharType="end"/>
      </w:r>
      <w:r w:rsidR="00EE6C66" w:rsidRPr="009509B4">
        <w:t xml:space="preserve"> and</w:t>
      </w:r>
      <w:r w:rsidRPr="009509B4">
        <w:t xml:space="preserve"> L5b interneuron population</w:t>
      </w:r>
      <w:r w:rsidR="00EE6C66" w:rsidRPr="009509B4">
        <w:t>s</w:t>
      </w:r>
      <w:r w:rsidR="00BE4983" w:rsidRPr="009509B4">
        <w:fldChar w:fldCharType="begin"/>
      </w:r>
      <w:r w:rsidR="00DE646E" w:rsidRPr="009509B4">
        <w:instrText xml:space="preserve"> ADDIN EN.CITE &lt;EndNote&gt;&lt;Cite&gt;&lt;Author&gt;Marques-Smith&lt;/Author&gt;&lt;Year&gt;2016&lt;/Year&gt;&lt;RecNum&gt;175&lt;/RecNum&gt;&lt;DisplayText&gt;&lt;style face="superscript"&gt;2&lt;/style&gt;&lt;/DisplayText&gt;&lt;record&gt;&lt;rec-number&gt;175&lt;/rec-number&gt;&lt;foreign-keys&gt;&lt;key app="EN" db-id="r9x2avfe5rdv57etpz7p9exs0apfpxsred0v" timestamp="1463481742"&gt;175&lt;/key&gt;&lt;/foreign-keys&gt;&lt;ref-type name="Journal Article"&gt;17&lt;/ref-type&gt;&lt;contributors&gt;&lt;authors&gt;&lt;author&gt;Marques-Smith, A.&lt;/author&gt;&lt;author&gt;Lyngholm, D.&lt;/author&gt;&lt;author&gt;Kaufmann, A. K.&lt;/author&gt;&lt;author&gt;Stacey, J. A.&lt;/author&gt;&lt;author&gt;Hoerder-Suabedissen, A.&lt;/author&gt;&lt;author&gt;Becker, E. B.&lt;/author&gt;&lt;author&gt;Wilson, M. C.&lt;/author&gt;&lt;author&gt;Molnar, Z.&lt;/author&gt;&lt;author&gt;Butt, S. J.&lt;/author&gt;&lt;/authors&gt;&lt;/contributors&gt;&lt;auth-address&gt;Department of Physiology, Anatomy, and Genetics, University of Oxford, Oxford OX1 3QX, UK.&amp;#xD;Department of Neurosciences, University of New Mexico Health Sciences Center, Albuquerque, NM 87131, USA.&amp;#xD;Department of Physiology, Anatomy, and Genetics, University of Oxford, Oxford OX1 3QX, UK. Electronic address: simon.butt@dpag.ox.ac.uk.&lt;/auth-address&gt;&lt;titles&gt;&lt;title&gt;A Transient Translaminar GABAergic Interneuron Circuit Connects Thalamocortical Recipient Layers in Neonatal Somatosensory Cortex&lt;/title&gt;&lt;secondary-title&gt;Neuron&lt;/secondary-title&gt;&lt;/titles&gt;&lt;periodical&gt;&lt;full-title&gt;Neuron&lt;/full-title&gt;&lt;abbr-1&gt;Neuron&lt;/abbr-1&gt;&lt;/periodical&gt;&lt;pages&gt;536-49&lt;/pages&gt;&lt;volume&gt;89&lt;/volume&gt;&lt;number&gt;3&lt;/number&gt;&lt;dates&gt;&lt;year&gt;2016&lt;/year&gt;&lt;pub-dates&gt;&lt;date&gt;Feb 3&lt;/date&gt;&lt;/pub-dates&gt;&lt;/dates&gt;&lt;isbn&gt;1097-4199 (Electronic)&amp;#xD;0896-6273 (Linking)&lt;/isbn&gt;&lt;accession-num&gt;26844833&lt;/accession-num&gt;&lt;urls&gt;&lt;related-urls&gt;&lt;url&gt;http://www.ncbi.nlm.nih.gov/pubmed/26844833&lt;/url&gt;&lt;/related-urls&gt;&lt;/urls&gt;&lt;custom2&gt;PMC4742537&lt;/custom2&gt;&lt;electronic-resource-num&gt;10.1016/j.neuron.2016.01.015&lt;/electronic-resource-num&gt;&lt;/record&gt;&lt;/Cite&gt;&lt;/EndNote&gt;</w:instrText>
      </w:r>
      <w:r w:rsidR="00BE4983" w:rsidRPr="009509B4">
        <w:fldChar w:fldCharType="separate"/>
      </w:r>
      <w:r w:rsidR="00DE646E" w:rsidRPr="009509B4">
        <w:rPr>
          <w:noProof/>
          <w:vertAlign w:val="superscript"/>
        </w:rPr>
        <w:t>2</w:t>
      </w:r>
      <w:r w:rsidR="00BE4983" w:rsidRPr="009509B4">
        <w:fldChar w:fldCharType="end"/>
      </w:r>
      <w:r w:rsidRPr="009509B4">
        <w:t xml:space="preserve">. These data identify </w:t>
      </w:r>
      <w:r w:rsidRPr="009509B4">
        <w:rPr>
          <w:i/>
        </w:rPr>
        <w:t>Lpar1-EGFP</w:t>
      </w:r>
      <w:r w:rsidRPr="009509B4">
        <w:t xml:space="preserve"> SPNs as glutamatergic projection neurons that fall into two subtypes based on </w:t>
      </w:r>
      <w:r w:rsidR="00EE6C66" w:rsidRPr="009509B4">
        <w:t xml:space="preserve">their </w:t>
      </w:r>
      <w:r w:rsidRPr="009509B4">
        <w:t>morphology: fusiform cells that innervate the SP, and pyramidal cells whose axons extend th</w:t>
      </w:r>
      <w:r w:rsidR="00EE6C66" w:rsidRPr="009509B4">
        <w:t>rough the entire</w:t>
      </w:r>
      <w:r w:rsidRPr="009509B4">
        <w:t xml:space="preserve"> depth of the developing cortex to ramify extensively through the margin zone/L1 (</w:t>
      </w:r>
      <w:r w:rsidRPr="009509B4">
        <w:rPr>
          <w:b/>
        </w:rPr>
        <w:t>Figure 2h</w:t>
      </w:r>
      <w:r w:rsidRPr="009509B4">
        <w:t xml:space="preserve">). We found no evidence of </w:t>
      </w:r>
      <w:r w:rsidR="00EE6C66" w:rsidRPr="009509B4">
        <w:t xml:space="preserve">selectively </w:t>
      </w:r>
      <w:r w:rsidRPr="009509B4">
        <w:t xml:space="preserve">targeted axonal innervation of L4 by either subtype at the ages recorded. </w:t>
      </w:r>
      <w:r w:rsidR="00416FDF" w:rsidRPr="009509B4">
        <w:t xml:space="preserve">However, </w:t>
      </w:r>
      <w:r w:rsidRPr="009509B4">
        <w:t>we cannot discount innervation of L4 glutamatergic spiny stellate neurons via their apical dendrite</w:t>
      </w:r>
      <w:r w:rsidR="00964AD6" w:rsidRPr="009509B4">
        <w:t>s</w:t>
      </w:r>
      <w:r w:rsidRPr="009509B4">
        <w:t xml:space="preserve"> extending to L1</w:t>
      </w:r>
      <w:r w:rsidR="00242E54" w:rsidRPr="009509B4">
        <w:t>,</w:t>
      </w:r>
      <w:r w:rsidRPr="009509B4">
        <w:t xml:space="preserve"> </w:t>
      </w:r>
      <w:r w:rsidR="00416FDF" w:rsidRPr="009509B4">
        <w:t xml:space="preserve">which </w:t>
      </w:r>
      <w:r w:rsidR="00964AD6" w:rsidRPr="009509B4">
        <w:t>transiently exist</w:t>
      </w:r>
      <w:r w:rsidR="00416FDF" w:rsidRPr="009509B4">
        <w:t xml:space="preserve"> </w:t>
      </w:r>
      <w:r w:rsidRPr="009509B4">
        <w:t>prior to the end of the first postnatal week</w:t>
      </w:r>
      <w:r w:rsidR="00242E54" w:rsidRPr="009509B4">
        <w:fldChar w:fldCharType="begin"/>
      </w:r>
      <w:r w:rsidR="00CC1C78" w:rsidRPr="009509B4">
        <w:instrText xml:space="preserve"> ADDIN EN.CITE &lt;EndNote&gt;&lt;Cite&gt;&lt;Author&gt;Callaway&lt;/Author&gt;&lt;Year&gt;2011&lt;/Year&gt;&lt;RecNum&gt;364&lt;/RecNum&gt;&lt;DisplayText&gt;&lt;style face="superscript"&gt;27&lt;/style&gt;&lt;/DisplayText&gt;&lt;record&gt;&lt;rec-number&gt;364&lt;/rec-number&gt;&lt;foreign-keys&gt;&lt;key app="EN" db-id="r9x2avfe5rdv57etpz7p9exs0apfpxsred0v" timestamp="1588064329"&gt;364&lt;/key&gt;&lt;/foreign-keys&gt;&lt;ref-type name="Journal Article"&gt;17&lt;/ref-type&gt;&lt;contributors&gt;&lt;authors&gt;&lt;author&gt;Callaway, E. M.&lt;/author&gt;&lt;author&gt;Borrell, V.&lt;/author&gt;&lt;/authors&gt;&lt;/contributors&gt;&lt;auth-address&gt;Systems Neurobiology Laboratory, The Salk Institute for Biological Studies, La Jolla, California 92037, USA.&lt;/auth-address&gt;&lt;titles&gt;&lt;title&gt;Developmental sculpting of dendritic morphology of layer 4 neurons in visual cortex: influence of retinal input&lt;/title&gt;&lt;secondary-title&gt;J Neurosci&lt;/secondary-title&gt;&lt;/titles&gt;&lt;periodical&gt;&lt;full-title&gt;J Neurosci&lt;/full-title&gt;&lt;abbr-1&gt;The Journal of neuroscience : the official journal of the Society for Neuroscience&lt;/abbr-1&gt;&lt;/periodical&gt;&lt;pages&gt;7456-70&lt;/pages&gt;&lt;volume&gt;31&lt;/volume&gt;&lt;number&gt;20&lt;/number&gt;&lt;keywords&gt;&lt;keyword&gt;Animals&lt;/keyword&gt;&lt;keyword&gt;*Dendrites/physiology&lt;/keyword&gt;&lt;keyword&gt;Female&lt;/keyword&gt;&lt;keyword&gt;Ferrets&lt;/keyword&gt;&lt;keyword&gt;Mice&lt;/keyword&gt;&lt;keyword&gt;Mice, Inbred ICR&lt;/keyword&gt;&lt;keyword&gt;Neurons/*cytology/physiology&lt;/keyword&gt;&lt;keyword&gt;Pregnancy&lt;/keyword&gt;&lt;keyword&gt;Retina/*cytology/embryology/physiology&lt;/keyword&gt;&lt;keyword&gt;Visual Cortex/*cytology/embryology/*growth &amp;amp; development&lt;/keyword&gt;&lt;keyword&gt;Visual Pathways/cytology/embryology/growth &amp;amp; development&lt;/keyword&gt;&lt;/keywords&gt;&lt;dates&gt;&lt;year&gt;2011&lt;/year&gt;&lt;pub-dates&gt;&lt;date&gt;May 18&lt;/date&gt;&lt;/pub-dates&gt;&lt;/dates&gt;&lt;isbn&gt;1529-2401 (Electronic)&amp;#xD;0270-6474 (Linking)&lt;/isbn&gt;&lt;accession-num&gt;21593329&lt;/accession-num&gt;&lt;urls&gt;&lt;related-urls&gt;&lt;url&gt;https://www.ncbi.nlm.nih.gov/pubmed/21593329&lt;/url&gt;&lt;/related-urls&gt;&lt;/urls&gt;&lt;custom2&gt;PMC4370903&lt;/custom2&gt;&lt;electronic-resource-num&gt;10.1523/JNEUROSCI.5222-10.2011&lt;/electronic-resource-num&gt;&lt;/record&gt;&lt;/Cite&gt;&lt;/EndNote&gt;</w:instrText>
      </w:r>
      <w:r w:rsidR="00242E54" w:rsidRPr="009509B4">
        <w:fldChar w:fldCharType="separate"/>
      </w:r>
      <w:r w:rsidR="00CC1C78" w:rsidRPr="009509B4">
        <w:rPr>
          <w:noProof/>
          <w:vertAlign w:val="superscript"/>
        </w:rPr>
        <w:t>27</w:t>
      </w:r>
      <w:r w:rsidR="00242E54" w:rsidRPr="009509B4">
        <w:fldChar w:fldCharType="end"/>
      </w:r>
      <w:r w:rsidRPr="009509B4">
        <w:t>. Finally, these data suggest that the fusiform population</w:t>
      </w:r>
      <w:r w:rsidR="00467C02" w:rsidRPr="009509B4">
        <w:t xml:space="preserve"> of </w:t>
      </w:r>
      <w:r w:rsidR="00467C02" w:rsidRPr="009509B4">
        <w:rPr>
          <w:i/>
        </w:rPr>
        <w:t>Lpar1-EGFP</w:t>
      </w:r>
      <w:r w:rsidR="00467C02" w:rsidRPr="009509B4">
        <w:t xml:space="preserve"> SPN</w:t>
      </w:r>
      <w:r w:rsidRPr="009509B4">
        <w:t xml:space="preserve"> is a transient population </w:t>
      </w:r>
      <w:r w:rsidR="00DE484B" w:rsidRPr="009509B4">
        <w:t xml:space="preserve">of EGFP+ SPN </w:t>
      </w:r>
      <w:r w:rsidRPr="009509B4">
        <w:t>not present in mature cortex</w:t>
      </w:r>
      <w:r w:rsidR="001B5DA7" w:rsidRPr="009509B4">
        <w:t xml:space="preserve"> </w:t>
      </w:r>
    </w:p>
    <w:p w14:paraId="7FE99AE9" w14:textId="68EBF799" w:rsidR="00252B68" w:rsidRPr="009509B4" w:rsidRDefault="00252B68"/>
    <w:p w14:paraId="0000001A" w14:textId="4C6D3AC6" w:rsidR="00BF09BB" w:rsidRPr="009509B4" w:rsidRDefault="00905BF2">
      <w:pPr>
        <w:pStyle w:val="Normal1"/>
        <w:spacing w:before="240" w:after="240" w:line="480" w:lineRule="auto"/>
        <w:rPr>
          <w:b/>
        </w:rPr>
      </w:pPr>
      <w:r w:rsidRPr="009509B4">
        <w:rPr>
          <w:b/>
        </w:rPr>
        <w:t xml:space="preserve">Laser scanning photostimulation reveals dynamic synaptic integration of </w:t>
      </w:r>
      <w:r w:rsidRPr="009509B4">
        <w:rPr>
          <w:b/>
          <w:i/>
        </w:rPr>
        <w:t>Lpar1-EGFP</w:t>
      </w:r>
      <w:r w:rsidRPr="009509B4">
        <w:rPr>
          <w:b/>
        </w:rPr>
        <w:t xml:space="preserve"> SPNs into local glutamatergic network</w:t>
      </w:r>
    </w:p>
    <w:p w14:paraId="0000001B" w14:textId="500BCBC3" w:rsidR="00BF09BB" w:rsidRPr="009509B4" w:rsidRDefault="00905BF2">
      <w:pPr>
        <w:pStyle w:val="Normal1"/>
        <w:spacing w:before="240" w:after="240" w:line="480" w:lineRule="auto"/>
        <w:jc w:val="both"/>
      </w:pPr>
      <w:r w:rsidRPr="009509B4">
        <w:t xml:space="preserve">We </w:t>
      </w:r>
      <w:r w:rsidR="001154EB" w:rsidRPr="009509B4">
        <w:rPr>
          <w:lang w:val="en-GB"/>
        </w:rPr>
        <w:t xml:space="preserve">next </w:t>
      </w:r>
      <w:r w:rsidR="008A4B0A" w:rsidRPr="009509B4">
        <w:t>used</w:t>
      </w:r>
      <w:r w:rsidRPr="009509B4">
        <w:t xml:space="preserve"> UV (355nm) laser photolysis of caged glutamate to map afferent synaptic input onto SPNs</w:t>
      </w:r>
      <w:r w:rsidR="00463F9C" w:rsidRPr="009509B4">
        <w:t xml:space="preserve"> in acute </w:t>
      </w:r>
      <w:r w:rsidR="00DE484B" w:rsidRPr="009509B4">
        <w:rPr>
          <w:i/>
        </w:rPr>
        <w:t>in vitro</w:t>
      </w:r>
      <w:r w:rsidR="00DE484B" w:rsidRPr="009509B4">
        <w:t xml:space="preserve"> </w:t>
      </w:r>
      <w:r w:rsidR="00463F9C" w:rsidRPr="009509B4">
        <w:t>cortical slices</w:t>
      </w:r>
      <w:r w:rsidRPr="009509B4">
        <w:t xml:space="preserve"> (</w:t>
      </w:r>
      <w:r w:rsidRPr="009509B4">
        <w:rPr>
          <w:b/>
        </w:rPr>
        <w:t>Figure 3a</w:t>
      </w:r>
      <w:r w:rsidRPr="009509B4">
        <w:t>). We mapped input using laser scanning photostimulation (LSPS) across the extent of a pseudo-random (50</w:t>
      </w:r>
      <w:r w:rsidRPr="009509B4">
        <w:rPr>
          <w:rFonts w:ascii="Symbol" w:hAnsi="Symbol"/>
        </w:rPr>
        <w:t></w:t>
      </w:r>
      <w:r w:rsidRPr="009509B4">
        <w:t xml:space="preserve">m spaced) grid covering the depth of neocortex immediately above any given recorded cell. From the earliest time points recorded (P1-2) SPNs received distinct </w:t>
      </w:r>
      <w:r w:rsidR="00613FFD" w:rsidRPr="009509B4">
        <w:t xml:space="preserve">columnar </w:t>
      </w:r>
      <w:r w:rsidRPr="009509B4">
        <w:t>glutamatergic input</w:t>
      </w:r>
      <w:r w:rsidR="004B410E" w:rsidRPr="009509B4">
        <w:rPr>
          <w:lang w:val="en-GB"/>
        </w:rPr>
        <w:t>, either</w:t>
      </w:r>
      <w:r w:rsidRPr="009509B4">
        <w:t xml:space="preserve"> from SP and adjacent cortex (L6a) alone</w:t>
      </w:r>
      <w:r w:rsidR="003B5E05" w:rsidRPr="009509B4">
        <w:rPr>
          <w:lang w:val="en-GB"/>
        </w:rPr>
        <w:t>,</w:t>
      </w:r>
      <w:r w:rsidRPr="009509B4">
        <w:t xml:space="preserve"> or from </w:t>
      </w:r>
      <w:r w:rsidR="009B15DB" w:rsidRPr="009509B4">
        <w:rPr>
          <w:lang w:val="en-GB"/>
        </w:rPr>
        <w:t>both</w:t>
      </w:r>
      <w:r w:rsidR="009B15DB" w:rsidRPr="009509B4">
        <w:rPr>
          <w:i/>
          <w:iCs/>
          <w:lang w:val="en-GB"/>
        </w:rPr>
        <w:t xml:space="preserve"> </w:t>
      </w:r>
      <w:r w:rsidRPr="009509B4">
        <w:t>SP/L6a and more superficial cortex; patterns of innervation that we termed ‘local’ and ‘translaminar’ respectively (</w:t>
      </w:r>
      <w:r w:rsidRPr="009509B4">
        <w:rPr>
          <w:b/>
        </w:rPr>
        <w:t>Figure 3b</w:t>
      </w:r>
      <w:r w:rsidRPr="009509B4">
        <w:t>). The average laminar profile of local (n=15) and translaminar (n=8) SPNs at P1-2 revealed that the latter received input from the cortical plate (CP) absent in local SPNs (</w:t>
      </w:r>
      <w:r w:rsidRPr="009509B4">
        <w:rPr>
          <w:b/>
        </w:rPr>
        <w:t>Figure 3c</w:t>
      </w:r>
      <w:r w:rsidRPr="009509B4">
        <w:t xml:space="preserve">). This translaminar input </w:t>
      </w:r>
      <w:r w:rsidR="00DE484B" w:rsidRPr="009509B4">
        <w:t xml:space="preserve">became more prominent </w:t>
      </w:r>
      <w:r w:rsidRPr="009509B4">
        <w:t xml:space="preserve">over the next two postnatal days (P3-4; </w:t>
      </w:r>
      <w:r w:rsidRPr="009509B4">
        <w:rPr>
          <w:b/>
        </w:rPr>
        <w:t>Figure 3d</w:t>
      </w:r>
      <w:r w:rsidRPr="009509B4">
        <w:t>) with the source primarily focused in the lower CP, presumptive L4. In contrast, at P5-6 we recorded relatively few translaminar neurons with the majority (84%) dominated by local SP/L6a</w:t>
      </w:r>
      <w:r w:rsidR="000822A3" w:rsidRPr="009509B4">
        <w:t xml:space="preserve"> input</w:t>
      </w:r>
      <w:r w:rsidRPr="009509B4">
        <w:t xml:space="preserve">. The 3 cells defined as translaminar received afferent input from mostly infragranular pyramidal </w:t>
      </w:r>
      <w:r w:rsidRPr="009509B4">
        <w:lastRenderedPageBreak/>
        <w:t>cells (</w:t>
      </w:r>
      <w:r w:rsidRPr="009509B4">
        <w:rPr>
          <w:b/>
        </w:rPr>
        <w:t>Figure 3e</w:t>
      </w:r>
      <w:r w:rsidRPr="009509B4">
        <w:t>). This trend continued in the cells recorded at P7-8 although the latter were diverse in input source such that the average laminar profile and map of translaminar cells resembled a diffuse columnar band of glutamatergic input (</w:t>
      </w:r>
      <w:r w:rsidRPr="009509B4">
        <w:rPr>
          <w:b/>
        </w:rPr>
        <w:t>Figure 3f</w:t>
      </w:r>
      <w:r w:rsidRPr="009509B4">
        <w:t>) across L4 and L5b.</w:t>
      </w:r>
    </w:p>
    <w:p w14:paraId="2B10A2C8" w14:textId="68D2EE1B" w:rsidR="006474B4" w:rsidRPr="009509B4" w:rsidRDefault="00905BF2" w:rsidP="00D6382A">
      <w:pPr>
        <w:pStyle w:val="Normal1"/>
        <w:spacing w:before="240" w:after="240" w:line="480" w:lineRule="auto"/>
        <w:jc w:val="both"/>
      </w:pPr>
      <w:r w:rsidRPr="009509B4">
        <w:t>While there were clear differences in laminar input profile, the average horizontal</w:t>
      </w:r>
      <w:r w:rsidR="00DE484B" w:rsidRPr="009509B4">
        <w:t xml:space="preserve"> </w:t>
      </w:r>
      <w:r w:rsidRPr="009509B4">
        <w:t>profile for both local and translaminar SPNs did not vary through development (</w:t>
      </w:r>
      <w:r w:rsidRPr="009509B4">
        <w:rPr>
          <w:b/>
        </w:rPr>
        <w:t>Figure 3g,h</w:t>
      </w:r>
      <w:r w:rsidRPr="009509B4">
        <w:t xml:space="preserve">). Recovered morphologies </w:t>
      </w:r>
      <w:r w:rsidR="003B190B" w:rsidRPr="009509B4">
        <w:rPr>
          <w:lang w:val="en-GB"/>
        </w:rPr>
        <w:t xml:space="preserve">of </w:t>
      </w:r>
      <w:r w:rsidRPr="009509B4">
        <w:t xml:space="preserve">SPNs </w:t>
      </w:r>
      <w:r w:rsidR="00C67497" w:rsidRPr="009509B4">
        <w:rPr>
          <w:lang w:val="en-GB"/>
        </w:rPr>
        <w:t xml:space="preserve">mapped </w:t>
      </w:r>
      <w:r w:rsidR="00C02688" w:rsidRPr="009509B4">
        <w:rPr>
          <w:lang w:val="en-GB"/>
        </w:rPr>
        <w:t xml:space="preserve">from </w:t>
      </w:r>
      <w:r w:rsidR="003B190B" w:rsidRPr="009509B4">
        <w:rPr>
          <w:lang w:val="en-GB"/>
        </w:rPr>
        <w:t xml:space="preserve">P1-P4 </w:t>
      </w:r>
      <w:r w:rsidR="004962B0" w:rsidRPr="009509B4">
        <w:rPr>
          <w:lang w:val="en-GB"/>
        </w:rPr>
        <w:t xml:space="preserve">(n=15) revealed </w:t>
      </w:r>
      <w:r w:rsidR="00C02688" w:rsidRPr="009509B4">
        <w:rPr>
          <w:lang w:val="en-GB"/>
        </w:rPr>
        <w:t xml:space="preserve">that </w:t>
      </w:r>
      <w:r w:rsidR="00C67497" w:rsidRPr="009509B4">
        <w:rPr>
          <w:lang w:val="en-GB"/>
        </w:rPr>
        <w:t xml:space="preserve">all the </w:t>
      </w:r>
      <w:r w:rsidR="00C02688" w:rsidRPr="009509B4">
        <w:rPr>
          <w:lang w:val="en-GB"/>
        </w:rPr>
        <w:t xml:space="preserve">SPNs </w:t>
      </w:r>
      <w:r w:rsidR="00C67497" w:rsidRPr="009509B4">
        <w:rPr>
          <w:lang w:val="en-GB"/>
        </w:rPr>
        <w:t>which</w:t>
      </w:r>
      <w:r w:rsidR="00C67497" w:rsidRPr="009509B4">
        <w:t xml:space="preserve"> </w:t>
      </w:r>
      <w:r w:rsidRPr="009509B4">
        <w:t xml:space="preserve">received translaminar input </w:t>
      </w:r>
      <w:r w:rsidR="003C2EF9" w:rsidRPr="009509B4">
        <w:rPr>
          <w:lang w:val="en-GB"/>
        </w:rPr>
        <w:t xml:space="preserve">were </w:t>
      </w:r>
      <w:r w:rsidR="00C02688" w:rsidRPr="009509B4">
        <w:rPr>
          <w:lang w:val="en-GB"/>
        </w:rPr>
        <w:t>of</w:t>
      </w:r>
      <w:r w:rsidRPr="009509B4">
        <w:t xml:space="preserve"> the fusiform subtype (</w:t>
      </w:r>
      <w:r w:rsidR="00C67497" w:rsidRPr="009509B4">
        <w:rPr>
          <w:lang w:val="en-GB"/>
        </w:rPr>
        <w:t>n=6). Two further</w:t>
      </w:r>
      <w:r w:rsidRPr="009509B4">
        <w:t xml:space="preserve"> fusiform</w:t>
      </w:r>
      <w:r w:rsidR="00C67497" w:rsidRPr="009509B4">
        <w:rPr>
          <w:lang w:val="en-GB"/>
        </w:rPr>
        <w:t xml:space="preserve"> and 7</w:t>
      </w:r>
      <w:r w:rsidRPr="009509B4">
        <w:t xml:space="preserve"> pyramidal SPNs received local input. </w:t>
      </w:r>
      <w:r w:rsidR="00FF6E9B" w:rsidRPr="009509B4">
        <w:rPr>
          <w:lang w:val="en-GB"/>
        </w:rPr>
        <w:t>Of the 12 SPNs morpho</w:t>
      </w:r>
      <w:r w:rsidR="00717CAB" w:rsidRPr="009509B4">
        <w:rPr>
          <w:lang w:val="en-GB"/>
        </w:rPr>
        <w:t xml:space="preserve">logies </w:t>
      </w:r>
      <w:r w:rsidR="00FF6E9B" w:rsidRPr="009509B4">
        <w:rPr>
          <w:lang w:val="en-GB"/>
        </w:rPr>
        <w:t>recovered from P5-8</w:t>
      </w:r>
      <w:r w:rsidR="00717CAB" w:rsidRPr="009509B4">
        <w:rPr>
          <w:lang w:val="en-GB"/>
        </w:rPr>
        <w:t>, 9</w:t>
      </w:r>
      <w:r w:rsidR="00FF6E9B" w:rsidRPr="009509B4">
        <w:rPr>
          <w:lang w:val="en-GB"/>
        </w:rPr>
        <w:t xml:space="preserve"> </w:t>
      </w:r>
      <w:r w:rsidR="00066EC5" w:rsidRPr="009509B4">
        <w:t>cell</w:t>
      </w:r>
      <w:r w:rsidR="00717CAB" w:rsidRPr="009509B4">
        <w:rPr>
          <w:lang w:val="en-GB"/>
        </w:rPr>
        <w:t>s</w:t>
      </w:r>
      <w:r w:rsidR="00066EC5" w:rsidRPr="009509B4">
        <w:t xml:space="preserve"> </w:t>
      </w:r>
      <w:r w:rsidRPr="009509B4">
        <w:t>received local glutamatergic input</w:t>
      </w:r>
      <w:r w:rsidR="00717CAB" w:rsidRPr="009509B4">
        <w:rPr>
          <w:lang w:val="en-GB"/>
        </w:rPr>
        <w:t xml:space="preserve">. These were </w:t>
      </w:r>
      <w:proofErr w:type="gramStart"/>
      <w:r w:rsidR="00717CAB" w:rsidRPr="009509B4">
        <w:rPr>
          <w:lang w:val="en-GB"/>
        </w:rPr>
        <w:t>all of</w:t>
      </w:r>
      <w:proofErr w:type="gramEnd"/>
      <w:r w:rsidR="00717CAB" w:rsidRPr="009509B4">
        <w:rPr>
          <w:lang w:val="en-GB"/>
        </w:rPr>
        <w:t xml:space="preserve"> the pyramidal subtype with the exception of the only fusiform morphology recovered from our LSPS experiments during this later window</w:t>
      </w:r>
      <w:r w:rsidRPr="009509B4">
        <w:t>. The remaining 3 pyramidal SPNs received translaminar input from L5. Taken together these data suggest that transient fusiform SPNs are the primary recipients of early translaminar input from the cortical plate (</w:t>
      </w:r>
      <w:r w:rsidRPr="009509B4">
        <w:rPr>
          <w:b/>
        </w:rPr>
        <w:t>Figure 3i</w:t>
      </w:r>
      <w:r w:rsidRPr="009509B4">
        <w:t xml:space="preserve">), up until P4 when </w:t>
      </w:r>
      <w:r w:rsidR="001154EB" w:rsidRPr="009509B4">
        <w:rPr>
          <w:lang w:val="en-GB"/>
        </w:rPr>
        <w:t>they become less apparent in our sample</w:t>
      </w:r>
      <w:r w:rsidRPr="009509B4">
        <w:t>. In parallel</w:t>
      </w:r>
      <w:r w:rsidR="00066EC5" w:rsidRPr="009509B4">
        <w:t>,</w:t>
      </w:r>
      <w:r w:rsidRPr="009509B4">
        <w:t xml:space="preserve"> pyramidal SPNs are dominated by local glutamatergic input from SP/L6a at early ages (</w:t>
      </w:r>
      <w:r w:rsidRPr="009509B4">
        <w:rPr>
          <w:b/>
        </w:rPr>
        <w:t>Figure 3i</w:t>
      </w:r>
      <w:r w:rsidRPr="009509B4">
        <w:t xml:space="preserve">), but acquire varied </w:t>
      </w:r>
      <w:r w:rsidR="002D487A" w:rsidRPr="009509B4">
        <w:t xml:space="preserve">translaminar </w:t>
      </w:r>
      <w:r w:rsidRPr="009509B4">
        <w:t>input from more superficial layers from P5 onward.</w:t>
      </w:r>
    </w:p>
    <w:p w14:paraId="2ED8BD0B" w14:textId="77777777" w:rsidR="00EB2AEE" w:rsidRPr="009509B4" w:rsidRDefault="00EB2AEE" w:rsidP="00347EAB">
      <w:pPr>
        <w:pStyle w:val="Normal1"/>
        <w:spacing w:before="240" w:after="240" w:line="240" w:lineRule="auto"/>
        <w:jc w:val="both"/>
        <w:rPr>
          <w:lang w:val="en-GB"/>
        </w:rPr>
      </w:pPr>
    </w:p>
    <w:p w14:paraId="490AC6C0" w14:textId="54F3FA5E" w:rsidR="006474B4" w:rsidRPr="009509B4" w:rsidRDefault="00EB2AEE" w:rsidP="00347EAB">
      <w:pPr>
        <w:pStyle w:val="Normal1"/>
        <w:spacing w:before="240" w:after="240" w:line="240" w:lineRule="auto"/>
        <w:jc w:val="both"/>
        <w:rPr>
          <w:b/>
          <w:bCs/>
          <w:lang w:val="en-GB"/>
        </w:rPr>
      </w:pPr>
      <w:r w:rsidRPr="009509B4">
        <w:rPr>
          <w:b/>
          <w:bCs/>
          <w:lang w:val="en-GB"/>
        </w:rPr>
        <w:t>Increased cell death in subplate and adjacent cortical layers at the P4 to P5 transition</w:t>
      </w:r>
    </w:p>
    <w:p w14:paraId="3B148C00" w14:textId="392317AD" w:rsidR="00EB2AEE" w:rsidRPr="009509B4" w:rsidRDefault="00EB2AEE" w:rsidP="00A15804">
      <w:pPr>
        <w:pStyle w:val="Normal1"/>
        <w:spacing w:before="240" w:after="240" w:line="480" w:lineRule="auto"/>
        <w:jc w:val="both"/>
      </w:pPr>
      <w:r w:rsidRPr="009509B4">
        <w:rPr>
          <w:lang w:val="en-GB"/>
        </w:rPr>
        <w:t>Subplate neurons are regarded as a transient neuronal population</w:t>
      </w:r>
      <w:r w:rsidR="00FC3B76" w:rsidRPr="009509B4">
        <w:rPr>
          <w:lang w:val="en-GB"/>
        </w:rPr>
        <w:t>,</w:t>
      </w:r>
      <w:r w:rsidRPr="009509B4">
        <w:rPr>
          <w:lang w:val="en-GB"/>
        </w:rPr>
        <w:t xml:space="preserve"> but direct evidence in support of SPN programmed cell death is limited in murine models. One possible explanation is that rapid clearance of apoptotic neurons in the developing rodent brain </w:t>
      </w:r>
      <w:r w:rsidR="00396758" w:rsidRPr="009509B4">
        <w:rPr>
          <w:lang w:val="en-GB"/>
        </w:rPr>
        <w:t xml:space="preserve">might </w:t>
      </w:r>
      <w:r w:rsidRPr="009509B4">
        <w:rPr>
          <w:lang w:val="en-GB"/>
        </w:rPr>
        <w:t xml:space="preserve">preclude histological identification of </w:t>
      </w:r>
      <w:r w:rsidR="00396758" w:rsidRPr="009509B4">
        <w:rPr>
          <w:lang w:val="en-GB"/>
        </w:rPr>
        <w:t>dying</w:t>
      </w:r>
      <w:r w:rsidRPr="009509B4">
        <w:rPr>
          <w:lang w:val="en-GB"/>
        </w:rPr>
        <w:t xml:space="preserve"> cells. Our </w:t>
      </w:r>
      <w:r w:rsidR="005B1E4B" w:rsidRPr="009509B4">
        <w:rPr>
          <w:lang w:val="en-GB"/>
        </w:rPr>
        <w:t xml:space="preserve">morphological and LSPS </w:t>
      </w:r>
      <w:r w:rsidRPr="009509B4">
        <w:rPr>
          <w:lang w:val="en-GB"/>
        </w:rPr>
        <w:t xml:space="preserve">data point to a </w:t>
      </w:r>
      <w:r w:rsidR="00396758" w:rsidRPr="009509B4">
        <w:rPr>
          <w:lang w:val="en-GB"/>
        </w:rPr>
        <w:t xml:space="preserve">possible </w:t>
      </w:r>
      <w:r w:rsidR="005B1E4B" w:rsidRPr="009509B4">
        <w:rPr>
          <w:lang w:val="en-GB"/>
        </w:rPr>
        <w:t>24-hour</w:t>
      </w:r>
      <w:r w:rsidR="00396758" w:rsidRPr="009509B4">
        <w:rPr>
          <w:lang w:val="en-GB"/>
        </w:rPr>
        <w:t xml:space="preserve"> period from P4 to P5</w:t>
      </w:r>
      <w:r w:rsidR="005B1E4B" w:rsidRPr="009509B4">
        <w:rPr>
          <w:lang w:val="en-GB"/>
        </w:rPr>
        <w:t xml:space="preserve"> during there is a change in the make-up of </w:t>
      </w:r>
      <w:r w:rsidR="005B1E4B" w:rsidRPr="009509B4">
        <w:rPr>
          <w:i/>
          <w:iCs/>
          <w:lang w:val="en-GB"/>
        </w:rPr>
        <w:t>Lpar1-EGFP</w:t>
      </w:r>
      <w:r w:rsidR="005B1E4B" w:rsidRPr="009509B4">
        <w:rPr>
          <w:lang w:val="en-GB"/>
        </w:rPr>
        <w:t xml:space="preserve"> SPNs. To test if this is due to cell death, we performed immunohistochemistry at P3-4 and P5-6 to assess (1) the density of EGFP+ </w:t>
      </w:r>
      <w:r w:rsidR="003C336F" w:rsidRPr="009509B4">
        <w:rPr>
          <w:lang w:val="en-GB"/>
        </w:rPr>
        <w:t>cells,</w:t>
      </w:r>
      <w:r w:rsidR="005B1E4B" w:rsidRPr="009509B4">
        <w:rPr>
          <w:lang w:val="en-GB"/>
        </w:rPr>
        <w:t xml:space="preserve"> (2) expression of the apoptotic marker cleaved Caspase-3</w:t>
      </w:r>
      <w:r w:rsidR="00FC3B76" w:rsidRPr="009509B4">
        <w:rPr>
          <w:lang w:val="en-GB"/>
        </w:rPr>
        <w:t xml:space="preserve"> (Casp-3+)</w:t>
      </w:r>
      <w:r w:rsidR="003C336F" w:rsidRPr="009509B4">
        <w:rPr>
          <w:lang w:val="en-GB"/>
        </w:rPr>
        <w:t>,</w:t>
      </w:r>
      <w:r w:rsidR="005B1E4B" w:rsidRPr="009509B4">
        <w:rPr>
          <w:lang w:val="en-GB"/>
        </w:rPr>
        <w:t xml:space="preserve"> (3) pyknotic nuclei as evidenced by DAPI staining</w:t>
      </w:r>
      <w:r w:rsidR="003C336F" w:rsidRPr="009509B4">
        <w:rPr>
          <w:lang w:val="en-GB"/>
        </w:rPr>
        <w:t>,</w:t>
      </w:r>
      <w:r w:rsidR="005B1E4B" w:rsidRPr="009509B4">
        <w:rPr>
          <w:lang w:val="en-GB"/>
        </w:rPr>
        <w:t xml:space="preserve"> (4) TUNEL staining to detect DNA breaks</w:t>
      </w:r>
      <w:r w:rsidR="003C336F" w:rsidRPr="009509B4">
        <w:rPr>
          <w:lang w:val="en-GB"/>
        </w:rPr>
        <w:t xml:space="preserve">, in </w:t>
      </w:r>
      <w:r w:rsidR="003C336F" w:rsidRPr="009509B4">
        <w:rPr>
          <w:i/>
          <w:iCs/>
          <w:lang w:val="en-GB"/>
        </w:rPr>
        <w:t>Lpar1-EGFP</w:t>
      </w:r>
      <w:r w:rsidR="003C336F" w:rsidRPr="009509B4">
        <w:rPr>
          <w:lang w:val="en-GB"/>
        </w:rPr>
        <w:t xml:space="preserve"> SPNs across these 2 time-windows (</w:t>
      </w:r>
      <w:r w:rsidR="003C336F" w:rsidRPr="009509B4">
        <w:rPr>
          <w:b/>
          <w:bCs/>
          <w:lang w:val="en-GB"/>
        </w:rPr>
        <w:t>Figure 4</w:t>
      </w:r>
      <w:r w:rsidR="003C336F" w:rsidRPr="009509B4">
        <w:rPr>
          <w:lang w:val="en-GB"/>
        </w:rPr>
        <w:t>).</w:t>
      </w:r>
      <w:r w:rsidR="00CE1306" w:rsidRPr="009509B4">
        <w:rPr>
          <w:lang w:val="en-GB"/>
        </w:rPr>
        <w:t xml:space="preserve"> </w:t>
      </w:r>
      <w:r w:rsidR="00CE1306" w:rsidRPr="009509B4">
        <w:rPr>
          <w:lang w:val="en-GB"/>
        </w:rPr>
        <w:lastRenderedPageBreak/>
        <w:t>Caspase-3 staining was sparse at both time points</w:t>
      </w:r>
      <w:r w:rsidR="00FC3B76" w:rsidRPr="009509B4">
        <w:rPr>
          <w:lang w:val="en-GB"/>
        </w:rPr>
        <w:t xml:space="preserve"> but associated with pyknotic nuclei (</w:t>
      </w:r>
      <w:r w:rsidR="00FC3B76" w:rsidRPr="009509B4">
        <w:rPr>
          <w:b/>
          <w:bCs/>
          <w:lang w:val="en-GB"/>
        </w:rPr>
        <w:t>Figure 4a,b</w:t>
      </w:r>
      <w:r w:rsidR="00FC3B76" w:rsidRPr="009509B4">
        <w:rPr>
          <w:lang w:val="en-GB"/>
        </w:rPr>
        <w:t>). At P3-4 Casp-3+ cells were</w:t>
      </w:r>
      <w:r w:rsidR="00CE1306" w:rsidRPr="009509B4">
        <w:rPr>
          <w:lang w:val="en-GB"/>
        </w:rPr>
        <w:t xml:space="preserve"> largely restricted to the white matter (</w:t>
      </w:r>
      <w:r w:rsidR="00CE1306" w:rsidRPr="009509B4">
        <w:rPr>
          <w:b/>
          <w:bCs/>
          <w:lang w:val="en-GB"/>
        </w:rPr>
        <w:t>Figure 4a</w:t>
      </w:r>
      <w:r w:rsidR="00CE1306" w:rsidRPr="009509B4">
        <w:rPr>
          <w:lang w:val="en-GB"/>
        </w:rPr>
        <w:t>)</w:t>
      </w:r>
      <w:r w:rsidR="004868FF" w:rsidRPr="009509B4">
        <w:rPr>
          <w:lang w:val="en-GB"/>
        </w:rPr>
        <w:t>,</w:t>
      </w:r>
      <w:r w:rsidR="00CE1306" w:rsidRPr="009509B4">
        <w:rPr>
          <w:lang w:val="en-GB"/>
        </w:rPr>
        <w:t xml:space="preserve"> </w:t>
      </w:r>
      <w:r w:rsidR="004868FF" w:rsidRPr="009509B4">
        <w:rPr>
          <w:lang w:val="en-GB"/>
        </w:rPr>
        <w:t>w</w:t>
      </w:r>
      <w:r w:rsidR="00FC3B76" w:rsidRPr="009509B4">
        <w:rPr>
          <w:lang w:val="en-GB"/>
        </w:rPr>
        <w:t>hereas at P5-6</w:t>
      </w:r>
      <w:r w:rsidR="0097529C" w:rsidRPr="009509B4">
        <w:rPr>
          <w:lang w:val="en-GB"/>
        </w:rPr>
        <w:t xml:space="preserve"> </w:t>
      </w:r>
      <w:r w:rsidR="00A15804" w:rsidRPr="009509B4">
        <w:rPr>
          <w:lang w:val="en-GB"/>
        </w:rPr>
        <w:t>while they</w:t>
      </w:r>
      <w:r w:rsidR="0097529C" w:rsidRPr="009509B4">
        <w:rPr>
          <w:lang w:val="en-GB"/>
        </w:rPr>
        <w:t xml:space="preserve"> were more widely distributed</w:t>
      </w:r>
      <w:r w:rsidR="004868FF" w:rsidRPr="009509B4">
        <w:rPr>
          <w:lang w:val="en-GB"/>
        </w:rPr>
        <w:t xml:space="preserve"> including in the SP.</w:t>
      </w:r>
      <w:r w:rsidR="00FC3B76" w:rsidRPr="009509B4">
        <w:rPr>
          <w:lang w:val="en-GB"/>
        </w:rPr>
        <w:t xml:space="preserve"> </w:t>
      </w:r>
      <w:r w:rsidR="004868FF" w:rsidRPr="009509B4">
        <w:rPr>
          <w:lang w:val="en-GB"/>
        </w:rPr>
        <w:t xml:space="preserve">That said, </w:t>
      </w:r>
      <w:r w:rsidR="00FC3B76" w:rsidRPr="009509B4">
        <w:rPr>
          <w:lang w:val="en-GB"/>
        </w:rPr>
        <w:t>w</w:t>
      </w:r>
      <w:r w:rsidR="00671E87" w:rsidRPr="009509B4">
        <w:rPr>
          <w:lang w:val="en-GB"/>
        </w:rPr>
        <w:t>e</w:t>
      </w:r>
      <w:r w:rsidR="00CE1306" w:rsidRPr="009509B4">
        <w:rPr>
          <w:lang w:val="en-GB"/>
        </w:rPr>
        <w:t xml:space="preserve"> </w:t>
      </w:r>
      <w:r w:rsidR="00FC3B76" w:rsidRPr="009509B4">
        <w:rPr>
          <w:lang w:val="en-GB"/>
        </w:rPr>
        <w:t xml:space="preserve">found </w:t>
      </w:r>
      <w:r w:rsidR="004868FF" w:rsidRPr="009509B4">
        <w:rPr>
          <w:lang w:val="en-GB"/>
        </w:rPr>
        <w:t>only</w:t>
      </w:r>
      <w:r w:rsidR="00FC3B76" w:rsidRPr="009509B4">
        <w:rPr>
          <w:lang w:val="en-GB"/>
        </w:rPr>
        <w:t xml:space="preserve"> a couple of </w:t>
      </w:r>
      <w:r w:rsidR="00671E87" w:rsidRPr="009509B4">
        <w:rPr>
          <w:lang w:val="en-GB"/>
        </w:rPr>
        <w:t>double positive</w:t>
      </w:r>
      <w:r w:rsidR="00CE1306" w:rsidRPr="009509B4">
        <w:rPr>
          <w:lang w:val="en-GB"/>
        </w:rPr>
        <w:t xml:space="preserve"> EGFP+/Casp-3+ </w:t>
      </w:r>
      <w:r w:rsidR="00671E87" w:rsidRPr="009509B4">
        <w:rPr>
          <w:lang w:val="en-GB"/>
        </w:rPr>
        <w:t>SPNs</w:t>
      </w:r>
      <w:r w:rsidR="00FC3B76" w:rsidRPr="009509B4">
        <w:rPr>
          <w:lang w:val="en-GB"/>
        </w:rPr>
        <w:t xml:space="preserve"> </w:t>
      </w:r>
      <w:r w:rsidR="00671E87" w:rsidRPr="009509B4">
        <w:rPr>
          <w:lang w:val="en-GB"/>
        </w:rPr>
        <w:t xml:space="preserve">(n = </w:t>
      </w:r>
      <w:r w:rsidR="00FC3B76" w:rsidRPr="009509B4">
        <w:rPr>
          <w:lang w:val="en-GB"/>
        </w:rPr>
        <w:t xml:space="preserve">2 / </w:t>
      </w:r>
      <w:r w:rsidR="00671E87" w:rsidRPr="009509B4">
        <w:rPr>
          <w:lang w:val="en-GB"/>
        </w:rPr>
        <w:t xml:space="preserve">420 </w:t>
      </w:r>
      <w:proofErr w:type="gramStart"/>
      <w:r w:rsidR="00671E87" w:rsidRPr="009509B4">
        <w:rPr>
          <w:lang w:val="en-GB"/>
        </w:rPr>
        <w:t>cells;</w:t>
      </w:r>
      <w:proofErr w:type="gramEnd"/>
      <w:r w:rsidR="00671E87" w:rsidRPr="009509B4">
        <w:rPr>
          <w:lang w:val="en-GB"/>
        </w:rPr>
        <w:t xml:space="preserve"> </w:t>
      </w:r>
      <w:r w:rsidR="00D02729" w:rsidRPr="009509B4">
        <w:rPr>
          <w:lang w:val="en-GB"/>
        </w:rPr>
        <w:t>5</w:t>
      </w:r>
      <w:r w:rsidR="00671E87" w:rsidRPr="009509B4">
        <w:rPr>
          <w:lang w:val="en-GB"/>
        </w:rPr>
        <w:t xml:space="preserve"> animals)</w:t>
      </w:r>
      <w:r w:rsidR="004868FF" w:rsidRPr="009509B4">
        <w:rPr>
          <w:lang w:val="en-GB"/>
        </w:rPr>
        <w:t>( (</w:t>
      </w:r>
      <w:r w:rsidR="004868FF" w:rsidRPr="009509B4">
        <w:rPr>
          <w:b/>
          <w:bCs/>
          <w:lang w:val="en-GB"/>
        </w:rPr>
        <w:t>Figure 4b</w:t>
      </w:r>
      <w:r w:rsidR="004868FF" w:rsidRPr="009509B4">
        <w:rPr>
          <w:lang w:val="en-GB"/>
        </w:rPr>
        <w:t>)</w:t>
      </w:r>
      <w:r w:rsidR="00671E87" w:rsidRPr="009509B4">
        <w:rPr>
          <w:lang w:val="en-GB"/>
        </w:rPr>
        <w:t xml:space="preserve">. </w:t>
      </w:r>
      <w:r w:rsidR="00FC3B76" w:rsidRPr="009509B4">
        <w:rPr>
          <w:lang w:val="en-GB"/>
        </w:rPr>
        <w:t xml:space="preserve">EGFP+ cells with pyknotic nuclei were </w:t>
      </w:r>
      <w:r w:rsidR="004868FF" w:rsidRPr="009509B4">
        <w:rPr>
          <w:lang w:val="en-GB"/>
        </w:rPr>
        <w:t xml:space="preserve">however </w:t>
      </w:r>
      <w:r w:rsidR="00A15804" w:rsidRPr="009509B4">
        <w:rPr>
          <w:lang w:val="en-GB"/>
        </w:rPr>
        <w:t xml:space="preserve">more </w:t>
      </w:r>
      <w:r w:rsidR="00FC3B76" w:rsidRPr="009509B4">
        <w:rPr>
          <w:lang w:val="en-GB"/>
        </w:rPr>
        <w:t>evident</w:t>
      </w:r>
      <w:r w:rsidR="004868FF" w:rsidRPr="009509B4">
        <w:rPr>
          <w:lang w:val="en-GB"/>
        </w:rPr>
        <w:t>,</w:t>
      </w:r>
      <w:r w:rsidR="00FC3B76" w:rsidRPr="009509B4">
        <w:rPr>
          <w:lang w:val="en-GB"/>
        </w:rPr>
        <w:t xml:space="preserve"> </w:t>
      </w:r>
      <w:r w:rsidR="00D02729" w:rsidRPr="009509B4">
        <w:rPr>
          <w:lang w:val="en-GB"/>
        </w:rPr>
        <w:t xml:space="preserve">but </w:t>
      </w:r>
      <w:r w:rsidR="00D4780B" w:rsidRPr="009509B4">
        <w:rPr>
          <w:lang w:val="en-GB"/>
        </w:rPr>
        <w:t xml:space="preserve">the percentage </w:t>
      </w:r>
      <w:r w:rsidR="00D02729" w:rsidRPr="009509B4">
        <w:rPr>
          <w:lang w:val="en-GB"/>
        </w:rPr>
        <w:t>EGFP+ cells with pyknotic nuclei</w:t>
      </w:r>
      <w:r w:rsidR="00D4780B" w:rsidRPr="009509B4">
        <w:rPr>
          <w:lang w:val="en-GB"/>
        </w:rPr>
        <w:t xml:space="preserve"> did not differ between the two time points</w:t>
      </w:r>
      <w:r w:rsidR="00D02729" w:rsidRPr="009509B4">
        <w:rPr>
          <w:lang w:val="en-GB"/>
        </w:rPr>
        <w:t xml:space="preserve"> (</w:t>
      </w:r>
      <w:r w:rsidR="00D02729" w:rsidRPr="009509B4">
        <w:rPr>
          <w:b/>
          <w:bCs/>
          <w:lang w:val="en-GB"/>
        </w:rPr>
        <w:t>Figure 4c</w:t>
      </w:r>
      <w:r w:rsidR="00D02729" w:rsidRPr="009509B4">
        <w:rPr>
          <w:lang w:val="en-GB"/>
        </w:rPr>
        <w:t>)</w:t>
      </w:r>
      <w:r w:rsidR="00A15804" w:rsidRPr="009509B4">
        <w:rPr>
          <w:lang w:val="en-GB"/>
        </w:rPr>
        <w:t>,</w:t>
      </w:r>
      <w:r w:rsidR="00D02729" w:rsidRPr="009509B4">
        <w:rPr>
          <w:lang w:val="en-GB"/>
        </w:rPr>
        <w:t xml:space="preserve"> despite there being a significant decrease in the density of EGFP+ </w:t>
      </w:r>
      <w:r w:rsidR="00D4780B" w:rsidRPr="009509B4">
        <w:rPr>
          <w:lang w:val="en-GB"/>
        </w:rPr>
        <w:t>SPNs</w:t>
      </w:r>
      <w:r w:rsidR="00174AFC" w:rsidRPr="009509B4">
        <w:rPr>
          <w:lang w:val="en-GB"/>
        </w:rPr>
        <w:t xml:space="preserve"> </w:t>
      </w:r>
      <w:r w:rsidR="00D02729" w:rsidRPr="009509B4">
        <w:rPr>
          <w:lang w:val="en-GB"/>
        </w:rPr>
        <w:t>(</w:t>
      </w:r>
      <w:r w:rsidR="00D02729" w:rsidRPr="009509B4">
        <w:rPr>
          <w:b/>
          <w:bCs/>
          <w:lang w:val="en-GB"/>
        </w:rPr>
        <w:t>Figure 4d</w:t>
      </w:r>
      <w:r w:rsidR="00D02729" w:rsidRPr="009509B4">
        <w:rPr>
          <w:lang w:val="en-GB"/>
        </w:rPr>
        <w:t>).</w:t>
      </w:r>
      <w:r w:rsidR="00174AFC" w:rsidRPr="009509B4">
        <w:rPr>
          <w:lang w:val="en-GB"/>
        </w:rPr>
        <w:t xml:space="preserve"> To further examine the lat</w:t>
      </w:r>
      <w:r w:rsidR="00D4780B" w:rsidRPr="009509B4">
        <w:rPr>
          <w:lang w:val="en-GB"/>
        </w:rPr>
        <w:t>t</w:t>
      </w:r>
      <w:r w:rsidR="00174AFC" w:rsidRPr="009509B4">
        <w:rPr>
          <w:lang w:val="en-GB"/>
        </w:rPr>
        <w:t xml:space="preserve">er </w:t>
      </w:r>
      <w:r w:rsidR="00D4780B" w:rsidRPr="009509B4">
        <w:rPr>
          <w:lang w:val="en-GB"/>
        </w:rPr>
        <w:t>observation,</w:t>
      </w:r>
      <w:r w:rsidR="00174AFC" w:rsidRPr="009509B4">
        <w:rPr>
          <w:lang w:val="en-GB"/>
        </w:rPr>
        <w:t xml:space="preserve"> we performed a TUNEL stain</w:t>
      </w:r>
      <w:r w:rsidR="00352AF1" w:rsidRPr="009509B4">
        <w:rPr>
          <w:lang w:val="en-GB"/>
        </w:rPr>
        <w:t xml:space="preserve"> as an alternative means of visualising apoptotic cells</w:t>
      </w:r>
      <w:r w:rsidR="005708E1" w:rsidRPr="009509B4">
        <w:rPr>
          <w:lang w:val="en-GB"/>
        </w:rPr>
        <w:t xml:space="preserve">. This revealed a similar pattern of programmed cell death to our Casp-3 </w:t>
      </w:r>
      <w:r w:rsidR="0097529C" w:rsidRPr="009509B4">
        <w:rPr>
          <w:lang w:val="en-GB"/>
        </w:rPr>
        <w:t>experiments,</w:t>
      </w:r>
      <w:r w:rsidR="00352AF1" w:rsidRPr="009509B4">
        <w:rPr>
          <w:lang w:val="en-GB"/>
        </w:rPr>
        <w:t xml:space="preserve"> in that</w:t>
      </w:r>
      <w:r w:rsidR="005708E1" w:rsidRPr="009509B4">
        <w:rPr>
          <w:lang w:val="en-GB"/>
        </w:rPr>
        <w:t xml:space="preserve"> </w:t>
      </w:r>
      <w:r w:rsidR="00D4780B" w:rsidRPr="009509B4">
        <w:rPr>
          <w:lang w:val="en-GB"/>
        </w:rPr>
        <w:t>TUNEL</w:t>
      </w:r>
      <w:r w:rsidR="005708E1" w:rsidRPr="009509B4">
        <w:rPr>
          <w:lang w:val="en-GB"/>
        </w:rPr>
        <w:t xml:space="preserve">+ cells </w:t>
      </w:r>
      <w:r w:rsidR="00352AF1" w:rsidRPr="009509B4">
        <w:rPr>
          <w:lang w:val="en-GB"/>
        </w:rPr>
        <w:t xml:space="preserve">were </w:t>
      </w:r>
      <w:r w:rsidR="005708E1" w:rsidRPr="009509B4">
        <w:rPr>
          <w:lang w:val="en-GB"/>
        </w:rPr>
        <w:t>primarily located in the</w:t>
      </w:r>
      <w:r w:rsidR="00D4780B" w:rsidRPr="009509B4">
        <w:rPr>
          <w:lang w:val="en-GB"/>
        </w:rPr>
        <w:t xml:space="preserve"> white matter</w:t>
      </w:r>
      <w:r w:rsidR="00352AF1" w:rsidRPr="009509B4">
        <w:rPr>
          <w:lang w:val="en-GB"/>
        </w:rPr>
        <w:t xml:space="preserve"> at P3-4</w:t>
      </w:r>
      <w:r w:rsidR="00D4780B" w:rsidRPr="009509B4">
        <w:rPr>
          <w:lang w:val="en-GB"/>
        </w:rPr>
        <w:t xml:space="preserve"> (</w:t>
      </w:r>
      <w:r w:rsidR="00D4780B" w:rsidRPr="009509B4">
        <w:rPr>
          <w:b/>
          <w:bCs/>
          <w:lang w:val="en-GB"/>
        </w:rPr>
        <w:t>Figure 4e</w:t>
      </w:r>
      <w:r w:rsidR="00D4780B" w:rsidRPr="009509B4">
        <w:rPr>
          <w:lang w:val="en-GB"/>
        </w:rPr>
        <w:t>)</w:t>
      </w:r>
      <w:r w:rsidR="005708E1" w:rsidRPr="009509B4">
        <w:rPr>
          <w:lang w:val="en-GB"/>
        </w:rPr>
        <w:t xml:space="preserve">. </w:t>
      </w:r>
      <w:r w:rsidR="00A15804" w:rsidRPr="009509B4">
        <w:rPr>
          <w:lang w:val="en-GB"/>
        </w:rPr>
        <w:t>However at</w:t>
      </w:r>
      <w:r w:rsidR="00D4780B" w:rsidRPr="009509B4">
        <w:rPr>
          <w:lang w:val="en-GB"/>
        </w:rPr>
        <w:t xml:space="preserve"> P5-6</w:t>
      </w:r>
      <w:r w:rsidR="005708E1" w:rsidRPr="009509B4">
        <w:rPr>
          <w:lang w:val="en-GB"/>
        </w:rPr>
        <w:t xml:space="preserve">, </w:t>
      </w:r>
      <w:r w:rsidR="00A15804" w:rsidRPr="009509B4">
        <w:rPr>
          <w:lang w:val="en-GB"/>
        </w:rPr>
        <w:t>we observed a</w:t>
      </w:r>
      <w:r w:rsidR="00D4780B" w:rsidRPr="009509B4">
        <w:rPr>
          <w:lang w:val="en-GB"/>
        </w:rPr>
        <w:t xml:space="preserve"> </w:t>
      </w:r>
      <w:r w:rsidR="00A15804" w:rsidRPr="009509B4">
        <w:rPr>
          <w:lang w:val="en-GB"/>
        </w:rPr>
        <w:t xml:space="preserve">significant </w:t>
      </w:r>
      <w:r w:rsidR="00D4780B" w:rsidRPr="009509B4">
        <w:rPr>
          <w:lang w:val="en-GB"/>
        </w:rPr>
        <w:t xml:space="preserve">increase in TUNEL+ </w:t>
      </w:r>
      <w:r w:rsidR="005708E1" w:rsidRPr="009509B4">
        <w:rPr>
          <w:lang w:val="en-GB"/>
        </w:rPr>
        <w:t>profiles</w:t>
      </w:r>
      <w:r w:rsidR="00D4780B" w:rsidRPr="009509B4">
        <w:rPr>
          <w:lang w:val="en-GB"/>
        </w:rPr>
        <w:t xml:space="preserve"> </w:t>
      </w:r>
      <w:r w:rsidR="00352AF1" w:rsidRPr="009509B4">
        <w:rPr>
          <w:lang w:val="en-GB"/>
        </w:rPr>
        <w:t>(</w:t>
      </w:r>
      <w:r w:rsidR="00352AF1" w:rsidRPr="009509B4">
        <w:rPr>
          <w:b/>
          <w:bCs/>
          <w:lang w:val="en-GB"/>
        </w:rPr>
        <w:t>Figure 4f</w:t>
      </w:r>
      <w:r w:rsidR="00352AF1" w:rsidRPr="009509B4">
        <w:rPr>
          <w:lang w:val="en-GB"/>
        </w:rPr>
        <w:t xml:space="preserve">) that </w:t>
      </w:r>
      <w:r w:rsidR="00D4780B" w:rsidRPr="009509B4">
        <w:rPr>
          <w:lang w:val="en-GB"/>
        </w:rPr>
        <w:t>includ</w:t>
      </w:r>
      <w:r w:rsidR="00352AF1" w:rsidRPr="009509B4">
        <w:rPr>
          <w:lang w:val="en-GB"/>
        </w:rPr>
        <w:t>ed</w:t>
      </w:r>
      <w:r w:rsidR="00D4780B" w:rsidRPr="009509B4">
        <w:rPr>
          <w:lang w:val="en-GB"/>
        </w:rPr>
        <w:t xml:space="preserve"> </w:t>
      </w:r>
      <w:r w:rsidR="00352AF1" w:rsidRPr="009509B4">
        <w:rPr>
          <w:i/>
          <w:iCs/>
          <w:lang w:val="en-GB"/>
        </w:rPr>
        <w:t>Lpar1-</w:t>
      </w:r>
      <w:r w:rsidR="00D4780B" w:rsidRPr="009509B4">
        <w:rPr>
          <w:i/>
          <w:iCs/>
          <w:lang w:val="en-GB"/>
        </w:rPr>
        <w:t>EGFP</w:t>
      </w:r>
      <w:r w:rsidR="00D4780B" w:rsidRPr="009509B4">
        <w:rPr>
          <w:lang w:val="en-GB"/>
        </w:rPr>
        <w:t xml:space="preserve"> SPNs (</w:t>
      </w:r>
      <w:r w:rsidR="00D4780B" w:rsidRPr="009509B4">
        <w:rPr>
          <w:b/>
          <w:bCs/>
          <w:lang w:val="en-GB"/>
        </w:rPr>
        <w:t>Figure 4f</w:t>
      </w:r>
      <w:r w:rsidR="005708E1" w:rsidRPr="009509B4">
        <w:rPr>
          <w:b/>
          <w:bCs/>
          <w:lang w:val="en-GB"/>
        </w:rPr>
        <w:t>,g</w:t>
      </w:r>
      <w:r w:rsidR="00D4780B" w:rsidRPr="009509B4">
        <w:rPr>
          <w:lang w:val="en-GB"/>
        </w:rPr>
        <w:t>)</w:t>
      </w:r>
      <w:r w:rsidR="005708E1" w:rsidRPr="009509B4">
        <w:rPr>
          <w:lang w:val="en-GB"/>
        </w:rPr>
        <w:t>.</w:t>
      </w:r>
      <w:r w:rsidR="00D4780B" w:rsidRPr="009509B4">
        <w:rPr>
          <w:lang w:val="en-GB"/>
        </w:rPr>
        <w:t xml:space="preserve"> </w:t>
      </w:r>
      <w:r w:rsidR="00A15804" w:rsidRPr="009509B4">
        <w:rPr>
          <w:lang w:val="en-GB"/>
        </w:rPr>
        <w:t>Moreover</w:t>
      </w:r>
      <w:r w:rsidR="00352AF1" w:rsidRPr="009509B4">
        <w:rPr>
          <w:lang w:val="en-GB"/>
        </w:rPr>
        <w:t xml:space="preserve">, it was evident that this </w:t>
      </w:r>
      <w:r w:rsidR="00A15804" w:rsidRPr="009509B4">
        <w:rPr>
          <w:lang w:val="en-GB"/>
        </w:rPr>
        <w:t xml:space="preserve">increase </w:t>
      </w:r>
      <w:r w:rsidR="00352AF1" w:rsidRPr="009509B4">
        <w:rPr>
          <w:lang w:val="en-GB"/>
        </w:rPr>
        <w:t>was not restricted to the subplate (</w:t>
      </w:r>
      <w:r w:rsidR="00352AF1" w:rsidRPr="009509B4">
        <w:rPr>
          <w:b/>
          <w:bCs/>
          <w:lang w:val="en-GB"/>
        </w:rPr>
        <w:t>Figure 4f</w:t>
      </w:r>
      <w:proofErr w:type="gramStart"/>
      <w:r w:rsidR="00352AF1" w:rsidRPr="009509B4">
        <w:rPr>
          <w:lang w:val="en-GB"/>
        </w:rPr>
        <w:t>)</w:t>
      </w:r>
      <w:proofErr w:type="gramEnd"/>
      <w:r w:rsidR="00352AF1" w:rsidRPr="009509B4">
        <w:rPr>
          <w:lang w:val="en-GB"/>
        </w:rPr>
        <w:t xml:space="preserve"> so we further quantified the density of TUNEL+ profiles across the white matter, subplate and adjacent infragranular layers at both time points</w:t>
      </w:r>
      <w:r w:rsidR="00A15804" w:rsidRPr="009509B4">
        <w:rPr>
          <w:lang w:val="en-GB"/>
        </w:rPr>
        <w:t>;</w:t>
      </w:r>
      <w:r w:rsidR="0097529C" w:rsidRPr="009509B4">
        <w:rPr>
          <w:lang w:val="en-GB"/>
        </w:rPr>
        <w:t xml:space="preserve"> analysis which </w:t>
      </w:r>
      <w:r w:rsidR="00A15804" w:rsidRPr="009509B4">
        <w:rPr>
          <w:lang w:val="en-GB"/>
        </w:rPr>
        <w:t>identified</w:t>
      </w:r>
      <w:r w:rsidR="0097529C" w:rsidRPr="009509B4">
        <w:rPr>
          <w:lang w:val="en-GB"/>
        </w:rPr>
        <w:t xml:space="preserve"> a surge in cell death at </w:t>
      </w:r>
      <w:r w:rsidR="00A15804" w:rsidRPr="009509B4">
        <w:rPr>
          <w:lang w:val="en-GB"/>
        </w:rPr>
        <w:t>this later time point</w:t>
      </w:r>
      <w:r w:rsidR="0097529C" w:rsidRPr="009509B4">
        <w:rPr>
          <w:lang w:val="en-GB"/>
        </w:rPr>
        <w:t xml:space="preserve"> across the cortical layers</w:t>
      </w:r>
      <w:r w:rsidR="00A15804" w:rsidRPr="009509B4">
        <w:rPr>
          <w:lang w:val="en-GB"/>
        </w:rPr>
        <w:t xml:space="preserve"> sampled</w:t>
      </w:r>
      <w:r w:rsidR="00352AF1" w:rsidRPr="009509B4">
        <w:rPr>
          <w:lang w:val="en-GB"/>
        </w:rPr>
        <w:t xml:space="preserve"> (</w:t>
      </w:r>
      <w:r w:rsidR="00352AF1" w:rsidRPr="009509B4">
        <w:rPr>
          <w:b/>
          <w:bCs/>
          <w:lang w:val="en-GB"/>
        </w:rPr>
        <w:t>Figure 4h</w:t>
      </w:r>
      <w:r w:rsidR="00352AF1" w:rsidRPr="009509B4">
        <w:rPr>
          <w:lang w:val="en-GB"/>
        </w:rPr>
        <w:t>).</w:t>
      </w:r>
      <w:r w:rsidR="00A15804" w:rsidRPr="009509B4">
        <w:rPr>
          <w:lang w:val="en-GB"/>
        </w:rPr>
        <w:t xml:space="preserve"> Overall, this suggests that while a </w:t>
      </w:r>
      <w:r w:rsidR="004868FF" w:rsidRPr="009509B4">
        <w:rPr>
          <w:lang w:val="en-GB"/>
        </w:rPr>
        <w:t xml:space="preserve">small </w:t>
      </w:r>
      <w:r w:rsidR="00A15804" w:rsidRPr="009509B4">
        <w:rPr>
          <w:lang w:val="en-GB"/>
        </w:rPr>
        <w:t xml:space="preserve">proportion of </w:t>
      </w:r>
      <w:r w:rsidR="00A15804" w:rsidRPr="009509B4">
        <w:rPr>
          <w:i/>
          <w:iCs/>
          <w:lang w:val="en-GB"/>
        </w:rPr>
        <w:t>Lpar1-EGFP</w:t>
      </w:r>
      <w:r w:rsidR="00A15804" w:rsidRPr="009509B4">
        <w:rPr>
          <w:lang w:val="en-GB"/>
        </w:rPr>
        <w:t xml:space="preserve"> SPNs undergo cell death at the transition between P4 and P5, this is not specific to subplate and likely represent a wider reconfiguration of the circuit at the transition to columnar signalling </w:t>
      </w:r>
      <w:r w:rsidR="00A15804" w:rsidRPr="009509B4">
        <w:t>in S1BF at this time</w:t>
      </w:r>
      <w:r w:rsidR="00A15804" w:rsidRPr="009509B4">
        <w:fldChar w:fldCharType="begin"/>
      </w:r>
      <w:r w:rsidR="00A15804" w:rsidRPr="009509B4">
        <w:instrText xml:space="preserve"> ADDIN EN.CITE &lt;EndNote&gt;&lt;Cite&gt;&lt;Author&gt;Dupont&lt;/Author&gt;&lt;Year&gt;2006&lt;/Year&gt;&lt;RecNum&gt;108&lt;/RecNum&gt;&lt;DisplayText&gt;&lt;style face="superscript"&gt;25&lt;/style&gt;&lt;/DisplayText&gt;&lt;record&gt;&lt;rec-number&gt;108&lt;/rec-number&gt;&lt;foreign-keys&gt;&lt;key app="EN" db-id="r9x2avfe5rdv57etpz7p9exs0apfpxsred0v" timestamp="1432204889"&gt;108&lt;/key&gt;&lt;/foreign-keys&gt;&lt;ref-type name="Journal Article"&gt;17&lt;/ref-type&gt;&lt;contributors&gt;&lt;authors&gt;&lt;author&gt;Dupont, E.&lt;/author&gt;&lt;author&gt;Hanganu, I. L.&lt;/author&gt;&lt;author&gt;Kilb, W.&lt;/author&gt;&lt;author&gt;Hirsch, S.&lt;/author&gt;&lt;author&gt;Luhmann, H. J.&lt;/author&gt;&lt;/authors&gt;&lt;/contributors&gt;&lt;auth-address&gt;Institute of Physiology and Pathophysiology, Johannes Gutenberg University of Mainz, Duesbergweg 6, D-55128 Mainz, Germany.&lt;/auth-address&gt;&lt;titles&gt;&lt;title&gt;Rapid developmental switch in the mechanisms driving early cortical columnar networks&lt;/title&gt;&lt;secondary-title&gt;Nature&lt;/secondary-title&gt;&lt;alt-title&gt;Nature&lt;/alt-title&gt;&lt;/titles&gt;&lt;periodical&gt;&lt;full-title&gt;Nature&lt;/full-title&gt;&lt;abbr-1&gt;Nature&lt;/abbr-1&gt;&lt;/periodical&gt;&lt;alt-periodical&gt;&lt;full-title&gt;Nature&lt;/full-title&gt;&lt;abbr-1&gt;Nature&lt;/abbr-1&gt;&lt;/alt-periodical&gt;&lt;pages&gt;79-83&lt;/pages&gt;&lt;volume&gt;439&lt;/volume&gt;&lt;number&gt;7072&lt;/number&gt;&lt;keywords&gt;&lt;keyword&gt;Action Potentials/drug effects&lt;/keyword&gt;&lt;keyword&gt;Animals&lt;/keyword&gt;&lt;keyword&gt;Animals, Newborn&lt;/keyword&gt;&lt;keyword&gt;Carbachol/pharmacology&lt;/keyword&gt;&lt;keyword&gt;Electrophysiology&lt;/keyword&gt;&lt;keyword&gt;Gap Junctions/physiology&lt;/keyword&gt;&lt;keyword&gt;Mice&lt;/keyword&gt;&lt;keyword&gt;Mice, Inbred C57BL&lt;/keyword&gt;&lt;keyword&gt;Neurons/drug effects/metabolism/*physiology&lt;/keyword&gt;&lt;keyword&gt;Receptors, N-Methyl-D-Aspartate/metabolism&lt;/keyword&gt;&lt;keyword&gt;Somatosensory Cortex/cytology/drug effects/*growth &amp;amp; development/*physiology&lt;/keyword&gt;&lt;keyword&gt;Synapses/physiology&lt;/keyword&gt;&lt;/keywords&gt;&lt;dates&gt;&lt;year&gt;2006&lt;/year&gt;&lt;pub-dates&gt;&lt;date&gt;Jan 5&lt;/date&gt;&lt;/pub-dates&gt;&lt;/dates&gt;&lt;isbn&gt;1476-4687 (Electronic)&amp;#xD;0028-0836 (Linking)&lt;/isbn&gt;&lt;accession-num&gt;16327778&lt;/accession-num&gt;&lt;urls&gt;&lt;related-urls&gt;&lt;url&gt;http://www.ncbi.nlm.nih.gov/pubmed/16327778&lt;/url&gt;&lt;/related-urls&gt;&lt;/urls&gt;&lt;electronic-resource-num&gt;10.1038/nature04264&lt;/electronic-resource-num&gt;&lt;/record&gt;&lt;/Cite&gt;&lt;/EndNote&gt;</w:instrText>
      </w:r>
      <w:r w:rsidR="00A15804" w:rsidRPr="009509B4">
        <w:fldChar w:fldCharType="separate"/>
      </w:r>
      <w:r w:rsidR="00A15804" w:rsidRPr="009509B4">
        <w:rPr>
          <w:noProof/>
          <w:vertAlign w:val="superscript"/>
        </w:rPr>
        <w:t>25</w:t>
      </w:r>
      <w:r w:rsidR="00A15804" w:rsidRPr="009509B4">
        <w:fldChar w:fldCharType="end"/>
      </w:r>
      <w:r w:rsidR="00A15804" w:rsidRPr="009509B4">
        <w:t>.</w:t>
      </w:r>
    </w:p>
    <w:p w14:paraId="2F9BDE58" w14:textId="77777777" w:rsidR="00EB2AEE" w:rsidRPr="009509B4" w:rsidRDefault="00EB2AEE" w:rsidP="001561EF">
      <w:pPr>
        <w:pStyle w:val="Normal1"/>
        <w:spacing w:before="240" w:after="240" w:line="480" w:lineRule="auto"/>
        <w:jc w:val="both"/>
      </w:pPr>
    </w:p>
    <w:p w14:paraId="6ED2CF79" w14:textId="77777777" w:rsidR="00A15804" w:rsidRPr="009509B4" w:rsidRDefault="00A15804">
      <w:pPr>
        <w:rPr>
          <w:b/>
        </w:rPr>
      </w:pPr>
      <w:r w:rsidRPr="009509B4">
        <w:rPr>
          <w:b/>
        </w:rPr>
        <w:br w:type="page"/>
      </w:r>
    </w:p>
    <w:p w14:paraId="0000001D" w14:textId="207CCD0B" w:rsidR="00BF09BB" w:rsidRPr="009509B4" w:rsidRDefault="00905BF2">
      <w:pPr>
        <w:pStyle w:val="Normal1"/>
        <w:spacing w:before="240" w:after="240" w:line="480" w:lineRule="auto"/>
        <w:rPr>
          <w:b/>
        </w:rPr>
      </w:pPr>
      <w:r w:rsidRPr="009509B4">
        <w:rPr>
          <w:b/>
        </w:rPr>
        <w:lastRenderedPageBreak/>
        <w:t>Lpar1-EGFP SPNs receive distinct sources of GABAergic input including translaminar input from SST+ interneurons</w:t>
      </w:r>
    </w:p>
    <w:p w14:paraId="0E36EAD4" w14:textId="4F10B159" w:rsidR="00ED1530" w:rsidRPr="009509B4" w:rsidRDefault="00905BF2" w:rsidP="00D6382A">
      <w:pPr>
        <w:pStyle w:val="Normal1"/>
        <w:spacing w:before="240" w:after="240" w:line="480" w:lineRule="auto"/>
        <w:jc w:val="both"/>
      </w:pPr>
      <w:r w:rsidRPr="009509B4">
        <w:t xml:space="preserve">To understand if </w:t>
      </w:r>
      <w:r w:rsidR="00A15804" w:rsidRPr="009509B4">
        <w:rPr>
          <w:lang w:val="en-GB"/>
        </w:rPr>
        <w:t xml:space="preserve">the observed changes </w:t>
      </w:r>
      <w:r w:rsidR="004C3BBF" w:rsidRPr="009509B4">
        <w:rPr>
          <w:lang w:val="en-GB"/>
        </w:rPr>
        <w:t>around the P4 to P5</w:t>
      </w:r>
      <w:r w:rsidR="00A15804" w:rsidRPr="009509B4">
        <w:rPr>
          <w:lang w:val="en-GB"/>
        </w:rPr>
        <w:t xml:space="preserve"> </w:t>
      </w:r>
      <w:r w:rsidR="004C3BBF" w:rsidRPr="009509B4">
        <w:rPr>
          <w:lang w:val="en-GB"/>
        </w:rPr>
        <w:t xml:space="preserve">transition </w:t>
      </w:r>
      <w:r w:rsidRPr="009509B4">
        <w:t>also involves early GABAergic circuits</w:t>
      </w:r>
      <w:r w:rsidR="00AF07DB" w:rsidRPr="009509B4">
        <w:t>,</w:t>
      </w:r>
      <w:r w:rsidRPr="009509B4">
        <w:t xml:space="preserve"> we repeated our LSPS experimental strategy with the cell voltage clamped at the reversal potential for glutamate (E</w:t>
      </w:r>
      <w:r w:rsidRPr="009509B4">
        <w:rPr>
          <w:vertAlign w:val="subscript"/>
        </w:rPr>
        <w:t>Glut</w:t>
      </w:r>
      <w:r w:rsidRPr="009509B4">
        <w:t>)(</w:t>
      </w:r>
      <w:r w:rsidRPr="009509B4">
        <w:rPr>
          <w:b/>
        </w:rPr>
        <w:t xml:space="preserve">Figure </w:t>
      </w:r>
      <w:r w:rsidR="004868FF" w:rsidRPr="009509B4">
        <w:rPr>
          <w:b/>
          <w:lang w:val="en-GB"/>
        </w:rPr>
        <w:t>5</w:t>
      </w:r>
      <w:r w:rsidRPr="009509B4">
        <w:rPr>
          <w:b/>
        </w:rPr>
        <w:t>a,b</w:t>
      </w:r>
      <w:r w:rsidRPr="009509B4">
        <w:t xml:space="preserve">). SPNs were pooled into two groups based on age: SPNs recorded prior to the P5 transition (P1-4; </w:t>
      </w:r>
      <w:r w:rsidRPr="009509B4">
        <w:rPr>
          <w:b/>
        </w:rPr>
        <w:t xml:space="preserve">Figure </w:t>
      </w:r>
      <w:r w:rsidR="004868FF" w:rsidRPr="009509B4">
        <w:rPr>
          <w:b/>
          <w:lang w:val="en-GB"/>
        </w:rPr>
        <w:t>5</w:t>
      </w:r>
      <w:r w:rsidRPr="009509B4">
        <w:rPr>
          <w:b/>
        </w:rPr>
        <w:t>c-e</w:t>
      </w:r>
      <w:r w:rsidRPr="009509B4">
        <w:t xml:space="preserve">) and P5 onward (P5-8; </w:t>
      </w:r>
      <w:r w:rsidRPr="009509B4">
        <w:rPr>
          <w:b/>
        </w:rPr>
        <w:t xml:space="preserve">Figure </w:t>
      </w:r>
      <w:r w:rsidR="004868FF" w:rsidRPr="009509B4">
        <w:rPr>
          <w:b/>
          <w:lang w:val="en-GB"/>
        </w:rPr>
        <w:t>5</w:t>
      </w:r>
      <w:r w:rsidRPr="009509B4">
        <w:rPr>
          <w:b/>
        </w:rPr>
        <w:t>f-h</w:t>
      </w:r>
      <w:r w:rsidRPr="009509B4">
        <w:t>). Similar to our previous assessment of glutamatergic input, it was evident that SPNs received either local (</w:t>
      </w:r>
      <w:r w:rsidRPr="009509B4">
        <w:rPr>
          <w:b/>
        </w:rPr>
        <w:t xml:space="preserve">Figure </w:t>
      </w:r>
      <w:r w:rsidR="004868FF" w:rsidRPr="009509B4">
        <w:rPr>
          <w:b/>
          <w:lang w:val="en-GB"/>
        </w:rPr>
        <w:t>5</w:t>
      </w:r>
      <w:r w:rsidRPr="009509B4">
        <w:rPr>
          <w:b/>
        </w:rPr>
        <w:t>c,f</w:t>
      </w:r>
      <w:r w:rsidRPr="009509B4">
        <w:t>) or translaminar input (</w:t>
      </w:r>
      <w:r w:rsidRPr="009509B4">
        <w:rPr>
          <w:b/>
        </w:rPr>
        <w:t xml:space="preserve">Figure </w:t>
      </w:r>
      <w:r w:rsidR="004868FF" w:rsidRPr="009509B4">
        <w:rPr>
          <w:b/>
          <w:lang w:val="en-GB"/>
        </w:rPr>
        <w:t>5</w:t>
      </w:r>
      <w:r w:rsidRPr="009509B4">
        <w:rPr>
          <w:b/>
        </w:rPr>
        <w:t>d,g</w:t>
      </w:r>
      <w:r w:rsidRPr="009509B4">
        <w:t>) across both time windows. Prior to P5, SPNs with local (</w:t>
      </w:r>
      <w:r w:rsidRPr="009509B4">
        <w:rPr>
          <w:b/>
        </w:rPr>
        <w:t xml:space="preserve">Figure </w:t>
      </w:r>
      <w:r w:rsidR="00C053B1" w:rsidRPr="009509B4">
        <w:rPr>
          <w:b/>
          <w:lang w:val="en-GB"/>
        </w:rPr>
        <w:t>5</w:t>
      </w:r>
      <w:r w:rsidRPr="009509B4">
        <w:rPr>
          <w:b/>
        </w:rPr>
        <w:t>c</w:t>
      </w:r>
      <w:r w:rsidRPr="009509B4">
        <w:t>) and translaminar (</w:t>
      </w:r>
      <w:r w:rsidRPr="009509B4">
        <w:rPr>
          <w:b/>
        </w:rPr>
        <w:t xml:space="preserve">Figure </w:t>
      </w:r>
      <w:r w:rsidR="00C053B1" w:rsidRPr="009509B4">
        <w:rPr>
          <w:b/>
          <w:lang w:val="en-GB"/>
        </w:rPr>
        <w:t>5</w:t>
      </w:r>
      <w:r w:rsidRPr="009509B4">
        <w:rPr>
          <w:b/>
        </w:rPr>
        <w:t>d</w:t>
      </w:r>
      <w:r w:rsidRPr="009509B4">
        <w:t xml:space="preserve">) </w:t>
      </w:r>
      <w:r w:rsidR="00744F64" w:rsidRPr="009509B4">
        <w:rPr>
          <w:lang w:val="en-GB"/>
        </w:rPr>
        <w:t xml:space="preserve">input </w:t>
      </w:r>
      <w:r w:rsidRPr="009509B4">
        <w:t>were evident in similar numbers with the latter receiving prominent columnar input from L5 (</w:t>
      </w:r>
      <w:r w:rsidRPr="009509B4">
        <w:rPr>
          <w:b/>
        </w:rPr>
        <w:t xml:space="preserve">Figure </w:t>
      </w:r>
      <w:r w:rsidR="00C053B1" w:rsidRPr="009509B4">
        <w:rPr>
          <w:b/>
          <w:lang w:val="en-GB"/>
        </w:rPr>
        <w:t>5</w:t>
      </w:r>
      <w:r w:rsidRPr="009509B4">
        <w:rPr>
          <w:b/>
        </w:rPr>
        <w:t>b,d,e</w:t>
      </w:r>
      <w:r w:rsidRPr="009509B4">
        <w:t>). Local GABAergic input was distributed through SP and adjacent L6a (</w:t>
      </w:r>
      <w:r w:rsidRPr="009509B4">
        <w:rPr>
          <w:b/>
        </w:rPr>
        <w:t xml:space="preserve">Figure </w:t>
      </w:r>
      <w:r w:rsidR="00C053B1" w:rsidRPr="009509B4">
        <w:rPr>
          <w:b/>
          <w:lang w:val="en-GB"/>
        </w:rPr>
        <w:t>5</w:t>
      </w:r>
      <w:r w:rsidRPr="009509B4">
        <w:rPr>
          <w:b/>
        </w:rPr>
        <w:t>c</w:t>
      </w:r>
      <w:r w:rsidRPr="009509B4">
        <w:t>). The average translaminar input (</w:t>
      </w:r>
      <w:r w:rsidRPr="009509B4">
        <w:rPr>
          <w:b/>
        </w:rPr>
        <w:t xml:space="preserve">Figure </w:t>
      </w:r>
      <w:r w:rsidR="00C053B1" w:rsidRPr="009509B4">
        <w:rPr>
          <w:b/>
          <w:lang w:val="en-GB"/>
        </w:rPr>
        <w:t>5</w:t>
      </w:r>
      <w:r w:rsidRPr="009509B4">
        <w:rPr>
          <w:b/>
        </w:rPr>
        <w:t>e</w:t>
      </w:r>
      <w:r w:rsidRPr="009509B4">
        <w:t>) revealed largely complementary distributions in GABAergic input for these two populations. From P5 onward we observed primarily local GABAergic synaptic input onto SPNs (n=11/16)(</w:t>
      </w:r>
      <w:r w:rsidRPr="009509B4">
        <w:rPr>
          <w:b/>
        </w:rPr>
        <w:t xml:space="preserve">Figure </w:t>
      </w:r>
      <w:r w:rsidR="00C053B1" w:rsidRPr="009509B4">
        <w:rPr>
          <w:b/>
          <w:lang w:val="en-GB"/>
        </w:rPr>
        <w:t>5</w:t>
      </w:r>
      <w:r w:rsidRPr="009509B4">
        <w:rPr>
          <w:b/>
        </w:rPr>
        <w:t>f</w:t>
      </w:r>
      <w:r w:rsidRPr="009509B4">
        <w:t>) with the source of translaminar GABAergic input highly variable in location resulting in a diffuse average input profile (</w:t>
      </w:r>
      <w:r w:rsidRPr="009509B4">
        <w:rPr>
          <w:b/>
        </w:rPr>
        <w:t xml:space="preserve">Figure </w:t>
      </w:r>
      <w:r w:rsidR="00C053B1" w:rsidRPr="009509B4">
        <w:rPr>
          <w:b/>
          <w:lang w:val="en-GB"/>
        </w:rPr>
        <w:t>5</w:t>
      </w:r>
      <w:r w:rsidRPr="009509B4">
        <w:rPr>
          <w:b/>
        </w:rPr>
        <w:t>g</w:t>
      </w:r>
      <w:r w:rsidRPr="009509B4">
        <w:t>) with a more-or-less even distribution across the depth of cortex (</w:t>
      </w:r>
      <w:r w:rsidRPr="009509B4">
        <w:rPr>
          <w:b/>
        </w:rPr>
        <w:t xml:space="preserve">Figure </w:t>
      </w:r>
      <w:r w:rsidR="00C053B1" w:rsidRPr="009509B4">
        <w:rPr>
          <w:b/>
          <w:lang w:val="en-GB"/>
        </w:rPr>
        <w:t>5</w:t>
      </w:r>
      <w:r w:rsidRPr="009509B4">
        <w:rPr>
          <w:b/>
        </w:rPr>
        <w:t>h</w:t>
      </w:r>
      <w:r w:rsidRPr="009509B4">
        <w:t>). Unlike glutamatergic input, the horizontal or columnar input was evenly spread for GABAergic input with the exception of translaminar input from P1-P4 (</w:t>
      </w:r>
      <w:r w:rsidRPr="009509B4">
        <w:rPr>
          <w:b/>
        </w:rPr>
        <w:t xml:space="preserve">Figure </w:t>
      </w:r>
      <w:r w:rsidR="00C053B1" w:rsidRPr="009509B4">
        <w:rPr>
          <w:b/>
          <w:lang w:val="en-GB"/>
        </w:rPr>
        <w:t>5</w:t>
      </w:r>
      <w:r w:rsidRPr="009509B4">
        <w:rPr>
          <w:b/>
        </w:rPr>
        <w:t>i,j</w:t>
      </w:r>
      <w:r w:rsidRPr="009509B4">
        <w:t>). Indeed translaminar GABAergic input onto SPNs prior to the emergence of whisker barrels at ~P5 was highly focused</w:t>
      </w:r>
      <w:r w:rsidR="0064438C" w:rsidRPr="009509B4">
        <w:t xml:space="preserve"> within the immediate column</w:t>
      </w:r>
      <w:r w:rsidRPr="009509B4">
        <w:t xml:space="preserve"> (</w:t>
      </w:r>
      <w:r w:rsidRPr="009509B4">
        <w:rPr>
          <w:b/>
        </w:rPr>
        <w:t xml:space="preserve">Figure </w:t>
      </w:r>
      <w:r w:rsidR="00C053B1" w:rsidRPr="009509B4">
        <w:rPr>
          <w:b/>
          <w:lang w:val="en-GB"/>
        </w:rPr>
        <w:t>5</w:t>
      </w:r>
      <w:r w:rsidRPr="009509B4">
        <w:rPr>
          <w:b/>
        </w:rPr>
        <w:t>i</w:t>
      </w:r>
      <w:r w:rsidRPr="009509B4">
        <w:t>).</w:t>
      </w:r>
      <w:r w:rsidR="00D91472" w:rsidRPr="009509B4">
        <w:rPr>
          <w:lang w:val="en-GB"/>
        </w:rPr>
        <w:t xml:space="preserve"> Recordings in the early time window yielded 7 morphologies of which 4 were fusiform cells </w:t>
      </w:r>
      <w:r w:rsidR="00C053B1" w:rsidRPr="009509B4">
        <w:rPr>
          <w:lang w:val="en-GB"/>
        </w:rPr>
        <w:t>that</w:t>
      </w:r>
      <w:r w:rsidR="00D91472" w:rsidRPr="009509B4">
        <w:rPr>
          <w:lang w:val="en-GB"/>
        </w:rPr>
        <w:t xml:space="preserve"> received translaminar input; the remaining 3 </w:t>
      </w:r>
      <w:r w:rsidR="00C053B1" w:rsidRPr="009509B4">
        <w:rPr>
          <w:lang w:val="en-GB"/>
        </w:rPr>
        <w:t xml:space="preserve"> recovered neurons </w:t>
      </w:r>
      <w:r w:rsidR="00D91472" w:rsidRPr="009509B4">
        <w:rPr>
          <w:lang w:val="en-GB"/>
        </w:rPr>
        <w:t xml:space="preserve">were the pyramidal subtype of which 2 received local input </w:t>
      </w:r>
      <w:r w:rsidRPr="009509B4">
        <w:t>(</w:t>
      </w:r>
      <w:r w:rsidRPr="009509B4">
        <w:rPr>
          <w:b/>
        </w:rPr>
        <w:t xml:space="preserve">Figure </w:t>
      </w:r>
      <w:r w:rsidR="00C053B1" w:rsidRPr="009509B4">
        <w:rPr>
          <w:b/>
          <w:lang w:val="en-GB"/>
        </w:rPr>
        <w:t>5</w:t>
      </w:r>
      <w:r w:rsidRPr="009509B4">
        <w:rPr>
          <w:b/>
        </w:rPr>
        <w:t>k</w:t>
      </w:r>
      <w:r w:rsidRPr="009509B4">
        <w:t>)</w:t>
      </w:r>
      <w:r w:rsidR="00D91472" w:rsidRPr="009509B4">
        <w:rPr>
          <w:lang w:val="en-GB"/>
        </w:rPr>
        <w:t>.</w:t>
      </w:r>
      <w:r w:rsidRPr="009509B4">
        <w:t xml:space="preserve"> </w:t>
      </w:r>
      <w:r w:rsidR="00D91472" w:rsidRPr="009509B4">
        <w:rPr>
          <w:lang w:val="en-GB"/>
        </w:rPr>
        <w:t xml:space="preserve">At the later age (P5-P8), we only recovered pyramidal </w:t>
      </w:r>
      <w:r w:rsidRPr="009509B4">
        <w:t>SPN morphologies for both local and translaminar GABAergic input (n=4).</w:t>
      </w:r>
    </w:p>
    <w:p w14:paraId="0000001F" w14:textId="091FD7F1" w:rsidR="00F601D3" w:rsidRPr="009509B4" w:rsidRDefault="00F601D3">
      <w:pPr>
        <w:pStyle w:val="Normal1"/>
        <w:spacing w:before="240" w:after="240" w:line="480" w:lineRule="auto"/>
        <w:jc w:val="both"/>
      </w:pPr>
      <w:r w:rsidRPr="009509B4">
        <w:t xml:space="preserve">Somatostatin (SST+) interneurons form a key component of early postnatal translaminar </w:t>
      </w:r>
      <w:r w:rsidR="00905BF2" w:rsidRPr="009509B4">
        <w:t>circuits</w:t>
      </w:r>
      <w:r w:rsidR="00DE646E" w:rsidRPr="009509B4">
        <w:fldChar w:fldCharType="begin">
          <w:fldData xml:space="preserve">PEVuZE5vdGU+PENpdGU+PEF1dGhvcj5NYXJxdWVzLVNtaXRoPC9BdXRob3I+PFllYXI+MjAxNjwv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</w:fldData>
        </w:fldChar>
      </w:r>
      <w:r w:rsidR="00CC1C78" w:rsidRPr="009509B4">
        <w:instrText xml:space="preserve"> ADDIN EN.CITE </w:instrText>
      </w:r>
      <w:r w:rsidR="00CC1C78" w:rsidRPr="009509B4">
        <w:fldChar w:fldCharType="begin">
          <w:fldData xml:space="preserve">PEVuZE5vdGU+PENpdGU+PEF1dGhvcj5NYXJxdWVzLVNtaXRoPC9BdXRob3I+PFllYXI+MjAxNjwv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</w:fldData>
        </w:fldChar>
      </w:r>
      <w:r w:rsidR="00CC1C78" w:rsidRPr="009509B4">
        <w:instrText xml:space="preserve"> ADDIN EN.CITE.DATA </w:instrText>
      </w:r>
      <w:r w:rsidR="00CC1C78" w:rsidRPr="009509B4">
        <w:fldChar w:fldCharType="end"/>
      </w:r>
      <w:r w:rsidR="00DE646E" w:rsidRPr="009509B4">
        <w:fldChar w:fldCharType="separate"/>
      </w:r>
      <w:r w:rsidR="00CC1C78" w:rsidRPr="009509B4">
        <w:rPr>
          <w:noProof/>
          <w:vertAlign w:val="superscript"/>
        </w:rPr>
        <w:t>2, 28</w:t>
      </w:r>
      <w:r w:rsidR="00DE646E" w:rsidRPr="009509B4">
        <w:fldChar w:fldCharType="end"/>
      </w:r>
      <w:r w:rsidR="00DE646E" w:rsidRPr="009509B4">
        <w:t xml:space="preserve"> </w:t>
      </w:r>
      <w:r w:rsidR="00905BF2" w:rsidRPr="009509B4">
        <w:t>and have been shown to drive synapse and circuit maturation</w:t>
      </w:r>
      <w:r w:rsidR="00DE646E" w:rsidRPr="009509B4">
        <w:fldChar w:fldCharType="begin">
          <w:fldData xml:space="preserve">PEVuZE5vdGU+PENpdGU+PEF1dGhvcj5PaDwvQXV0aG9yPjxZZWFyPjIwMTY8L1llYXI+PFJlY051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</w:fldData>
        </w:fldChar>
      </w:r>
      <w:r w:rsidR="00CC1C78" w:rsidRPr="009509B4">
        <w:instrText xml:space="preserve"> ADDIN EN.CITE </w:instrText>
      </w:r>
      <w:r w:rsidR="00CC1C78" w:rsidRPr="009509B4">
        <w:fldChar w:fldCharType="begin">
          <w:fldData xml:space="preserve">PEVuZE5vdGU+PENpdGU+PEF1dGhvcj5PaDwvQXV0aG9yPjxZZWFyPjIwMTY8L1llYXI+PFJlY051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</w:fldData>
        </w:fldChar>
      </w:r>
      <w:r w:rsidR="00CC1C78" w:rsidRPr="009509B4">
        <w:instrText xml:space="preserve"> ADDIN EN.CITE.DATA </w:instrText>
      </w:r>
      <w:r w:rsidR="00CC1C78" w:rsidRPr="009509B4">
        <w:fldChar w:fldCharType="end"/>
      </w:r>
      <w:r w:rsidR="00DE646E" w:rsidRPr="009509B4">
        <w:fldChar w:fldCharType="separate"/>
      </w:r>
      <w:r w:rsidR="00CC1C78" w:rsidRPr="009509B4">
        <w:rPr>
          <w:noProof/>
          <w:vertAlign w:val="superscript"/>
        </w:rPr>
        <w:t>29, 30</w:t>
      </w:r>
      <w:r w:rsidR="00DE646E" w:rsidRPr="009509B4">
        <w:fldChar w:fldCharType="end"/>
      </w:r>
      <w:r w:rsidR="00905BF2" w:rsidRPr="009509B4">
        <w:t xml:space="preserve">. To test if </w:t>
      </w:r>
      <w:r w:rsidR="00DE646E" w:rsidRPr="009509B4">
        <w:t>these</w:t>
      </w:r>
      <w:r w:rsidR="00905BF2" w:rsidRPr="009509B4">
        <w:t xml:space="preserve"> interneurons</w:t>
      </w:r>
      <w:r w:rsidR="00EA7C44" w:rsidRPr="009509B4">
        <w:rPr>
          <w:lang w:val="en-GB"/>
        </w:rPr>
        <w:t xml:space="preserve"> (INs)</w:t>
      </w:r>
      <w:r w:rsidR="00905BF2" w:rsidRPr="009509B4">
        <w:t xml:space="preserve"> influence SPNs and the circuit transition observed around P5 we first </w:t>
      </w:r>
      <w:r w:rsidR="00905BF2" w:rsidRPr="009509B4">
        <w:lastRenderedPageBreak/>
        <w:t>conditionally expressed Channelrhodopsin2 (ChR2) in SST+ interneu</w:t>
      </w:r>
      <w:r w:rsidR="00347EAB" w:rsidRPr="009509B4">
        <w:t>rons by crossing mice homozygous</w:t>
      </w:r>
      <w:r w:rsidR="00905BF2" w:rsidRPr="009509B4">
        <w:t xml:space="preserve"> for the </w:t>
      </w:r>
      <w:r w:rsidR="00905BF2" w:rsidRPr="009509B4">
        <w:rPr>
          <w:i/>
        </w:rPr>
        <w:t>Ai32</w:t>
      </w:r>
      <w:r w:rsidR="00905BF2" w:rsidRPr="009509B4">
        <w:t xml:space="preserve"> (ChR2) reporter allele onto our </w:t>
      </w:r>
      <w:r w:rsidR="00905BF2" w:rsidRPr="009509B4">
        <w:rPr>
          <w:i/>
        </w:rPr>
        <w:t>Lpar1-EGFP</w:t>
      </w:r>
      <w:r w:rsidR="00905BF2" w:rsidRPr="009509B4">
        <w:t xml:space="preserve"> bac</w:t>
      </w:r>
      <w:r w:rsidR="00347EAB" w:rsidRPr="009509B4">
        <w:t>kground that was also homozygous</w:t>
      </w:r>
      <w:r w:rsidR="00905BF2" w:rsidRPr="009509B4">
        <w:t xml:space="preserve"> for the </w:t>
      </w:r>
      <w:r w:rsidR="00905BF2" w:rsidRPr="009509B4">
        <w:rPr>
          <w:i/>
        </w:rPr>
        <w:t>SST-Cre</w:t>
      </w:r>
      <w:r w:rsidR="00905BF2" w:rsidRPr="009509B4">
        <w:t xml:space="preserve"> driver line to generate </w:t>
      </w:r>
      <w:r w:rsidR="00905BF2" w:rsidRPr="009509B4">
        <w:rPr>
          <w:i/>
        </w:rPr>
        <w:t>Lpar1-EGFP;SSTCre;Ai32</w:t>
      </w:r>
      <w:r w:rsidR="00905BF2" w:rsidRPr="009509B4">
        <w:t xml:space="preserve"> offspring. We then used wide field blue light (47</w:t>
      </w:r>
      <w:r w:rsidR="00242E54" w:rsidRPr="009509B4">
        <w:t>0</w:t>
      </w:r>
      <w:r w:rsidR="00905BF2" w:rsidRPr="009509B4">
        <w:t xml:space="preserve">nm) illumination to evoke SST+ </w:t>
      </w:r>
      <w:r w:rsidR="00EA7C44" w:rsidRPr="009509B4">
        <w:rPr>
          <w:lang w:val="en-GB"/>
        </w:rPr>
        <w:t>IN</w:t>
      </w:r>
      <w:r w:rsidR="00EA7C44" w:rsidRPr="009509B4">
        <w:t xml:space="preserve"> </w:t>
      </w:r>
      <w:r w:rsidR="00905BF2" w:rsidRPr="009509B4">
        <w:t xml:space="preserve">IPSCs in EGFP+ SPNs voltage clamped at </w:t>
      </w:r>
      <w:r w:rsidR="00242E54" w:rsidRPr="009509B4">
        <w:t>E</w:t>
      </w:r>
      <w:r w:rsidR="00242E54" w:rsidRPr="009509B4">
        <w:rPr>
          <w:vertAlign w:val="subscript"/>
        </w:rPr>
        <w:t>Glut</w:t>
      </w:r>
      <w:r w:rsidR="00242E54" w:rsidRPr="009509B4">
        <w:t xml:space="preserve"> </w:t>
      </w:r>
      <w:r w:rsidR="00905BF2" w:rsidRPr="009509B4">
        <w:t>at P3-4 (n=7) and P5-6 (n=5). We observed a</w:t>
      </w:r>
      <w:r w:rsidR="00347EAB" w:rsidRPr="009509B4">
        <w:t>n</w:t>
      </w:r>
      <w:r w:rsidR="00905BF2" w:rsidRPr="009509B4">
        <w:t xml:space="preserve"> increase in IPSC amplitude across all laser powers tested greater or equal to minimal stimulation in the P5-6 when compared to the P3-4 time window (</w:t>
      </w:r>
      <w:r w:rsidR="00905BF2" w:rsidRPr="009509B4">
        <w:rPr>
          <w:b/>
        </w:rPr>
        <w:t xml:space="preserve">Figure </w:t>
      </w:r>
      <w:r w:rsidR="00C053B1" w:rsidRPr="009509B4">
        <w:rPr>
          <w:b/>
          <w:lang w:val="en-GB"/>
        </w:rPr>
        <w:t>6</w:t>
      </w:r>
      <w:r w:rsidR="00905BF2" w:rsidRPr="009509B4">
        <w:rPr>
          <w:b/>
        </w:rPr>
        <w:t>a</w:t>
      </w:r>
      <w:r w:rsidR="00905BF2" w:rsidRPr="009509B4">
        <w:t>). To test if the increase in amplitude was a result of either increased quantal size or number of innervations we repeated these experiments in ACSF in which extracellular Ca</w:t>
      </w:r>
      <w:r w:rsidR="00905BF2" w:rsidRPr="009509B4">
        <w:rPr>
          <w:vertAlign w:val="superscript"/>
        </w:rPr>
        <w:t>2+</w:t>
      </w:r>
      <w:r w:rsidR="00905BF2" w:rsidRPr="009509B4">
        <w:t xml:space="preserve"> was replaced with strontium (Sr</w:t>
      </w:r>
      <w:r w:rsidR="00905BF2" w:rsidRPr="009509B4">
        <w:rPr>
          <w:vertAlign w:val="superscript"/>
        </w:rPr>
        <w:t>2+</w:t>
      </w:r>
      <w:r w:rsidR="00905BF2" w:rsidRPr="009509B4">
        <w:t>). Incubation with ACSF containing Sr</w:t>
      </w:r>
      <w:r w:rsidR="00905BF2" w:rsidRPr="009509B4">
        <w:rPr>
          <w:vertAlign w:val="superscript"/>
        </w:rPr>
        <w:t>2+</w:t>
      </w:r>
      <w:r w:rsidR="00905BF2" w:rsidRPr="009509B4">
        <w:t xml:space="preserve"> (Sr-ACSF) leads to asynchronous vesicular release at the presynaptic terminal providing a reasonable estimate of quantal size</w:t>
      </w:r>
      <w:r w:rsidR="00D449D9" w:rsidRPr="009509B4">
        <w:fldChar w:fldCharType="begin">
          <w:fldData xml:space="preserve">PEVuZE5vdGU+PENpdGU+PEF1dGhvcj5PbGlldDwvQXV0aG9yPjxZZWFyPjE5OTY8L1llYXI+PFJl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</w:fldData>
        </w:fldChar>
      </w:r>
      <w:r w:rsidR="00CC1C78" w:rsidRPr="009509B4">
        <w:instrText xml:space="preserve"> ADDIN EN.CITE </w:instrText>
      </w:r>
      <w:r w:rsidR="00CC1C78" w:rsidRPr="009509B4">
        <w:fldChar w:fldCharType="begin">
          <w:fldData xml:space="preserve">PEVuZE5vdGU+PENpdGU+PEF1dGhvcj5PbGlldDwvQXV0aG9yPjxZZWFyPjE5OTY8L1llYXI+PFJl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</w:fldData>
        </w:fldChar>
      </w:r>
      <w:r w:rsidR="00CC1C78" w:rsidRPr="009509B4">
        <w:instrText xml:space="preserve"> ADDIN EN.CITE.DATA </w:instrText>
      </w:r>
      <w:r w:rsidR="00CC1C78" w:rsidRPr="009509B4">
        <w:fldChar w:fldCharType="end"/>
      </w:r>
      <w:r w:rsidR="00D449D9" w:rsidRPr="009509B4">
        <w:fldChar w:fldCharType="separate"/>
      </w:r>
      <w:r w:rsidR="00CC1C78" w:rsidRPr="009509B4">
        <w:rPr>
          <w:noProof/>
          <w:vertAlign w:val="superscript"/>
        </w:rPr>
        <w:t>31, 32</w:t>
      </w:r>
      <w:r w:rsidR="00D449D9" w:rsidRPr="009509B4">
        <w:fldChar w:fldCharType="end"/>
      </w:r>
      <w:r w:rsidR="00905BF2" w:rsidRPr="009509B4">
        <w:t>. In our hands incubation of neonatal SPNs in Sr-ACSF resulted in asynchronous release observed at minimal stimulation (</w:t>
      </w:r>
      <w:r w:rsidR="00905BF2" w:rsidRPr="009509B4">
        <w:rPr>
          <w:b/>
        </w:rPr>
        <w:t xml:space="preserve">Figure </w:t>
      </w:r>
      <w:r w:rsidR="00C053B1" w:rsidRPr="009509B4">
        <w:rPr>
          <w:b/>
          <w:lang w:val="en-GB"/>
        </w:rPr>
        <w:t>6</w:t>
      </w:r>
      <w:r w:rsidR="00905BF2" w:rsidRPr="009509B4">
        <w:rPr>
          <w:b/>
        </w:rPr>
        <w:t>b</w:t>
      </w:r>
      <w:r w:rsidR="00905BF2" w:rsidRPr="009509B4">
        <w:t>) and a significant difference in ChR2-dependent IPSC amplitude between control and S</w:t>
      </w:r>
      <w:r w:rsidR="00D449D9" w:rsidRPr="009509B4">
        <w:t>r-</w:t>
      </w:r>
      <w:r w:rsidR="00905BF2" w:rsidRPr="009509B4">
        <w:t>ACSF conditions (</w:t>
      </w:r>
      <w:r w:rsidR="00905BF2" w:rsidRPr="009509B4">
        <w:rPr>
          <w:b/>
        </w:rPr>
        <w:t xml:space="preserve">Figure </w:t>
      </w:r>
      <w:r w:rsidR="00C053B1" w:rsidRPr="009509B4">
        <w:rPr>
          <w:b/>
          <w:lang w:val="en-GB"/>
        </w:rPr>
        <w:t>6</w:t>
      </w:r>
      <w:r w:rsidR="00905BF2" w:rsidRPr="009509B4">
        <w:rPr>
          <w:b/>
        </w:rPr>
        <w:t>c</w:t>
      </w:r>
      <w:r w:rsidR="00905BF2" w:rsidRPr="009509B4">
        <w:t>). However we observed no difference in the amplitude of IPSCs recorded in Sr-ACSF between P3-4 and P5-6 time windows (</w:t>
      </w:r>
      <w:r w:rsidR="00905BF2" w:rsidRPr="009509B4">
        <w:rPr>
          <w:b/>
        </w:rPr>
        <w:t xml:space="preserve">Figure </w:t>
      </w:r>
      <w:r w:rsidR="00C053B1" w:rsidRPr="009509B4">
        <w:rPr>
          <w:b/>
          <w:lang w:val="en-GB"/>
        </w:rPr>
        <w:t>6</w:t>
      </w:r>
      <w:r w:rsidR="00905BF2" w:rsidRPr="009509B4">
        <w:rPr>
          <w:b/>
        </w:rPr>
        <w:t>d</w:t>
      </w:r>
      <w:r w:rsidR="00905BF2" w:rsidRPr="009509B4">
        <w:t>) despite the significant difference in amplitude under control conditions (</w:t>
      </w:r>
      <w:r w:rsidR="00905BF2" w:rsidRPr="009509B4">
        <w:rPr>
          <w:b/>
        </w:rPr>
        <w:t xml:space="preserve">Figure </w:t>
      </w:r>
      <w:r w:rsidR="00C053B1" w:rsidRPr="009509B4">
        <w:rPr>
          <w:b/>
          <w:lang w:val="en-GB"/>
        </w:rPr>
        <w:t>6</w:t>
      </w:r>
      <w:r w:rsidR="00905BF2" w:rsidRPr="009509B4">
        <w:rPr>
          <w:b/>
        </w:rPr>
        <w:t>b,c</w:t>
      </w:r>
      <w:r w:rsidR="00905BF2" w:rsidRPr="009509B4">
        <w:t xml:space="preserve">). This suggests the observed increase in amplitude at this time point results from an increase in innervation by SST+ </w:t>
      </w:r>
      <w:r w:rsidR="00EA7C44" w:rsidRPr="009509B4">
        <w:rPr>
          <w:lang w:val="en-GB"/>
        </w:rPr>
        <w:t>INs</w:t>
      </w:r>
      <w:r w:rsidR="00EA7C44" w:rsidRPr="009509B4">
        <w:t xml:space="preserve"> </w:t>
      </w:r>
      <w:r w:rsidR="00905BF2" w:rsidRPr="009509B4">
        <w:t>rather than an increase in quantal size.</w:t>
      </w:r>
    </w:p>
    <w:p w14:paraId="00000020" w14:textId="750D6CD4" w:rsidR="00BF09BB" w:rsidRPr="009509B4" w:rsidRDefault="00905BF2">
      <w:pPr>
        <w:pStyle w:val="Normal1"/>
        <w:spacing w:before="240" w:after="240" w:line="480" w:lineRule="auto"/>
        <w:jc w:val="both"/>
      </w:pPr>
      <w:r w:rsidRPr="009509B4">
        <w:t>Having established that SPNs received SST+ interneuron input through the first postnatal week, we next employed conditional expression of the P2</w:t>
      </w:r>
      <w:r w:rsidR="004D7BE1" w:rsidRPr="009509B4">
        <w:rPr>
          <w:lang w:val="en-GB"/>
        </w:rPr>
        <w:t>x</w:t>
      </w:r>
      <w:r w:rsidRPr="009509B4">
        <w:t>2 receptor – an optogenetic actuator that we have previously used in conjunction with uncaging of ATP</w:t>
      </w:r>
      <w:r w:rsidR="00E872ED" w:rsidRPr="009509B4">
        <w:fldChar w:fldCharType="begin"/>
      </w:r>
      <w:r w:rsidR="00CC1C78" w:rsidRPr="009509B4">
        <w:instrText xml:space="preserve"> ADDIN EN.CITE &lt;EndNote&gt;&lt;Cite&gt;&lt;Author&gt;Anastasiades&lt;/Author&gt;&lt;Year&gt;2016&lt;/Year&gt;&lt;RecNum&gt;176&lt;/RecNum&gt;&lt;DisplayText&gt;&lt;style face="superscript"&gt;28&lt;/style&gt;&lt;/DisplayText&gt;&lt;record&gt;&lt;rec-number&gt;176&lt;/rec-number&gt;&lt;foreign-keys&gt;&lt;key app="EN" db-id="r9x2avfe5rdv57etpz7p9exs0apfpxsred0v" timestamp="1463481742"&gt;176&lt;/key&gt;&lt;/foreign-keys&gt;&lt;ref-type name="Journal Article"&gt;17&lt;/ref-type&gt;&lt;contributors&gt;&lt;authors&gt;&lt;author&gt;Anastasiades, P. G.&lt;/author&gt;&lt;author&gt;Marques-Smith, A.&lt;/author&gt;&lt;author&gt;Lyngholm, D.&lt;/author&gt;&lt;author&gt;Lickiss, T.&lt;/author&gt;&lt;author&gt;Raffiq, S.&lt;/author&gt;&lt;author&gt;Katzel, D.&lt;/author&gt;&lt;author&gt;Miesenbock, G.&lt;/author&gt;&lt;author&gt;Butt, S. J.&lt;/author&gt;&lt;/authors&gt;&lt;/contributors&gt;&lt;auth-address&gt;Department of Physiology, Anatomy and Genetics, University of Oxford, South Parks Road, Oxford OX1 3QX, UK.&amp;#xD;Centre for Neuroscience, Imperial College Faculty of Medicine, Hammersmith Hospital, Imperial College London, London W12 0NN, UK.&amp;#xD;Department of Clinical and Experimental Epilepsy, Institute of Neurology, University College London, Queen Square, London WC1N 3BG, UK.&amp;#xD;Centre for Neural Circuits and Behaviour, University of Oxford, Oxford OX1 3SR, UK.&lt;/auth-address&gt;&lt;titles&gt;&lt;title&gt;GABAergic interneurons form transient layer-specific circuits in early postnatal neocortex&lt;/title&gt;&lt;secondary-title&gt;Nat Commun&lt;/secondary-title&gt;&lt;/titles&gt;&lt;periodical&gt;&lt;full-title&gt;Nat Commun&lt;/full-title&gt;&lt;/periodical&gt;&lt;pages&gt;10584&lt;/pages&gt;&lt;volume&gt;7&lt;/volume&gt;&lt;dates&gt;&lt;year&gt;2016&lt;/year&gt;&lt;/dates&gt;&lt;isbn&gt;2041-1723 (Electronic)&amp;#xD;2041-1723 (Linking)&lt;/isbn&gt;&lt;accession-num&gt;26843463&lt;/accession-num&gt;&lt;urls&gt;&lt;related-urls&gt;&lt;url&gt;http://www.ncbi.nlm.nih.gov/pubmed/26843463&lt;/url&gt;&lt;/related-urls&gt;&lt;/urls&gt;&lt;custom2&gt;PMC4743032&lt;/custom2&gt;&lt;electronic-resource-num&gt;10.1038/ncomms10584&lt;/electronic-resource-num&gt;&lt;/record&gt;&lt;/Cite&gt;&lt;/EndNote&gt;</w:instrText>
      </w:r>
      <w:r w:rsidR="00E872ED" w:rsidRPr="009509B4">
        <w:fldChar w:fldCharType="separate"/>
      </w:r>
      <w:r w:rsidR="00CC1C78" w:rsidRPr="009509B4">
        <w:rPr>
          <w:noProof/>
          <w:vertAlign w:val="superscript"/>
        </w:rPr>
        <w:t>28</w:t>
      </w:r>
      <w:r w:rsidR="00E872ED" w:rsidRPr="009509B4">
        <w:fldChar w:fldCharType="end"/>
      </w:r>
      <w:r w:rsidRPr="009509B4">
        <w:t xml:space="preserve">, that allows us to map the somatic location of presynaptic SST+ interneurons. </w:t>
      </w:r>
      <w:r w:rsidR="00EA7C44" w:rsidRPr="009509B4">
        <w:rPr>
          <w:lang w:val="en-GB"/>
        </w:rPr>
        <w:t xml:space="preserve">We performed </w:t>
      </w:r>
      <w:r w:rsidRPr="009509B4">
        <w:t xml:space="preserve">LSPS uncaging of ATP over the 50µm spaced pseudorandom grid </w:t>
      </w:r>
      <w:r w:rsidR="00EA7C44" w:rsidRPr="009509B4">
        <w:rPr>
          <w:lang w:val="en-GB"/>
        </w:rPr>
        <w:t xml:space="preserve">to assess if the </w:t>
      </w:r>
      <w:r w:rsidR="00544137" w:rsidRPr="009509B4">
        <w:rPr>
          <w:lang w:val="en-GB"/>
        </w:rPr>
        <w:t xml:space="preserve">L5 </w:t>
      </w:r>
      <w:r w:rsidR="00EA7C44" w:rsidRPr="009509B4">
        <w:rPr>
          <w:lang w:val="en-GB"/>
        </w:rPr>
        <w:t xml:space="preserve">translaminar input observed from P1-P4 originated from SST+ </w:t>
      </w:r>
      <w:proofErr w:type="spellStart"/>
      <w:r w:rsidR="00EA7C44" w:rsidRPr="009509B4">
        <w:rPr>
          <w:lang w:val="en-GB"/>
        </w:rPr>
        <w:t>INs.</w:t>
      </w:r>
      <w:proofErr w:type="spellEnd"/>
      <w:r w:rsidR="00EA7C44" w:rsidRPr="009509B4">
        <w:rPr>
          <w:lang w:val="en-GB"/>
        </w:rPr>
        <w:t xml:space="preserve"> Our analysis </w:t>
      </w:r>
      <w:r w:rsidRPr="009509B4">
        <w:t xml:space="preserve">revealed two distinct input profiles for SPNs </w:t>
      </w:r>
      <w:r w:rsidR="00544137" w:rsidRPr="009509B4">
        <w:rPr>
          <w:lang w:val="en-GB"/>
        </w:rPr>
        <w:t xml:space="preserve">at this time </w:t>
      </w:r>
      <w:r w:rsidRPr="009509B4">
        <w:t>(</w:t>
      </w:r>
      <w:r w:rsidRPr="009509B4">
        <w:rPr>
          <w:b/>
        </w:rPr>
        <w:t xml:space="preserve">Figure </w:t>
      </w:r>
      <w:r w:rsidR="00C053B1" w:rsidRPr="009509B4">
        <w:rPr>
          <w:b/>
          <w:lang w:val="en-GB"/>
        </w:rPr>
        <w:t>6</w:t>
      </w:r>
      <w:r w:rsidRPr="009509B4">
        <w:rPr>
          <w:b/>
        </w:rPr>
        <w:t>e</w:t>
      </w:r>
      <w:r w:rsidR="006847A4" w:rsidRPr="009509B4">
        <w:rPr>
          <w:b/>
          <w:lang w:val="en-GB"/>
        </w:rPr>
        <w:t>,f</w:t>
      </w:r>
      <w:r w:rsidRPr="009509B4">
        <w:t xml:space="preserve">): local SP/L6a </w:t>
      </w:r>
      <w:r w:rsidRPr="009509B4">
        <w:rPr>
          <w:i/>
        </w:rPr>
        <w:t>versus</w:t>
      </w:r>
      <w:r w:rsidRPr="009509B4">
        <w:t xml:space="preserve"> translaminar infragranular SST+ interneuron input. Similar to our previous findings with both glutamatergic and global GABAergic input, local input SPNs were pyramidal cells (3/3 recovered morphologies) </w:t>
      </w:r>
      <w:r w:rsidRPr="009509B4">
        <w:lastRenderedPageBreak/>
        <w:t>whereas SPNs that received translaminar synaptic input were predominantly fusiform (2/3). The presence of GABAergic input onto SPNs from infragranular SST+ interneuron</w:t>
      </w:r>
      <w:r w:rsidR="00347EAB" w:rsidRPr="009509B4">
        <w:t>s</w:t>
      </w:r>
      <w:r w:rsidRPr="009509B4">
        <w:t xml:space="preserve"> precedes our previously reported reciprocal connection between these SST+ cells and L4 spiny stellate neurons during the L4 critical period for plasticity</w:t>
      </w:r>
      <w:r w:rsidR="001D4011" w:rsidRPr="009509B4">
        <w:rPr>
          <w:lang w:val="en-GB"/>
        </w:rPr>
        <w:t xml:space="preserve"> (</w:t>
      </w:r>
      <w:r w:rsidR="00A63116" w:rsidRPr="009509B4">
        <w:rPr>
          <w:lang w:val="en-GB"/>
        </w:rPr>
        <w:t>P4-P9)</w:t>
      </w:r>
      <w:r w:rsidR="00E252F9" w:rsidRPr="009509B4">
        <w:fldChar w:fldCharType="begin"/>
      </w:r>
      <w:r w:rsidR="00E252F9" w:rsidRPr="009509B4">
        <w:instrText xml:space="preserve"> ADDIN EN.CITE &lt;EndNote&gt;&lt;Cite&gt;&lt;Author&gt;Marques-Smith&lt;/Author&gt;&lt;Year&gt;2016&lt;/Year&gt;&lt;RecNum&gt;175&lt;/RecNum&gt;&lt;DisplayText&gt;&lt;style face="superscript"&gt;2&lt;/style&gt;&lt;/DisplayText&gt;&lt;record&gt;&lt;rec-number&gt;175&lt;/rec-number&gt;&lt;foreign-keys&gt;&lt;key app="EN" db-id="r9x2avfe5rdv57etpz7p9exs0apfpxsred0v" timestamp="1463481742"&gt;175&lt;/key&gt;&lt;/foreign-keys&gt;&lt;ref-type name="Journal Article"&gt;17&lt;/ref-type&gt;&lt;contributors&gt;&lt;authors&gt;&lt;author&gt;Marques-Smith, A.&lt;/author&gt;&lt;author&gt;Lyngholm, D.&lt;/author&gt;&lt;author&gt;Kaufmann, A. K.&lt;/author&gt;&lt;author&gt;Stacey, J. A.&lt;/author&gt;&lt;author&gt;Hoerder-Suabedissen, A.&lt;/author&gt;&lt;author&gt;Becker, E. B.&lt;/author&gt;&lt;author&gt;Wilson, M. C.&lt;/author&gt;&lt;author&gt;Molnar, Z.&lt;/author&gt;&lt;author&gt;Butt, S. J.&lt;/author&gt;&lt;/authors&gt;&lt;/contributors&gt;&lt;auth-address&gt;Department of Physiology, Anatomy, and Genetics, University of Oxford, Oxford OX1 3QX, UK.&amp;#xD;Department of Neurosciences, University of New Mexico Health Sciences Center, Albuquerque, NM 87131, USA.&amp;#xD;Department of Physiology, Anatomy, and Genetics, University of Oxford, Oxford OX1 3QX, UK. Electronic address: simon.butt@dpag.ox.ac.uk.&lt;/auth-address&gt;&lt;titles&gt;&lt;title&gt;A Transient Translaminar GABAergic Interneuron Circuit Connects Thalamocortical Recipient Layers in Neonatal Somatosensory Cortex&lt;/title&gt;&lt;secondary-title&gt;Neuron&lt;/secondary-title&gt;&lt;/titles&gt;&lt;periodical&gt;&lt;full-title&gt;Neuron&lt;/full-title&gt;&lt;abbr-1&gt;Neuron&lt;/abbr-1&gt;&lt;/periodical&gt;&lt;pages&gt;536-49&lt;/pages&gt;&lt;volume&gt;89&lt;/volume&gt;&lt;number&gt;3&lt;/number&gt;&lt;dates&gt;&lt;year&gt;2016&lt;/year&gt;&lt;pub-dates&gt;&lt;date&gt;Feb 3&lt;/date&gt;&lt;/pub-dates&gt;&lt;/dates&gt;&lt;isbn&gt;1097-4199 (Electronic)&amp;#xD;0896-6273 (Linking)&lt;/isbn&gt;&lt;accession-num&gt;26844833&lt;/accession-num&gt;&lt;urls&gt;&lt;related-urls&gt;&lt;url&gt;http://www.ncbi.nlm.nih.gov/pubmed/26844833&lt;/url&gt;&lt;/related-urls&gt;&lt;/urls&gt;&lt;custom2&gt;PMC4742537&lt;/custom2&gt;&lt;electronic-resource-num&gt;10.1016/j.neuron.2016.01.015&lt;/electronic-resource-num&gt;&lt;/record&gt;&lt;/Cite&gt;&lt;/EndNote&gt;</w:instrText>
      </w:r>
      <w:r w:rsidR="00E252F9" w:rsidRPr="009509B4">
        <w:fldChar w:fldCharType="separate"/>
      </w:r>
      <w:r w:rsidR="00E252F9" w:rsidRPr="009509B4">
        <w:rPr>
          <w:noProof/>
          <w:vertAlign w:val="superscript"/>
        </w:rPr>
        <w:t>2</w:t>
      </w:r>
      <w:r w:rsidR="00E252F9" w:rsidRPr="009509B4">
        <w:fldChar w:fldCharType="end"/>
      </w:r>
      <w:r w:rsidRPr="009509B4">
        <w:t xml:space="preserve"> and then onto L2/3 pyramidal cells during the emergence of L4 to L2/3 feed-forward connections</w:t>
      </w:r>
      <w:r w:rsidR="00E252F9" w:rsidRPr="009509B4">
        <w:fldChar w:fldCharType="begin">
          <w:fldData xml:space="preserve">PEVuZE5vdGU+PENpdGU+PEF1dGhvcj5BbmFzdGFzaWFkZXM8L0F1dGhvcj48WWVhcj4yMDE2PC9Z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</w:fldData>
        </w:fldChar>
      </w:r>
      <w:r w:rsidR="00C053B1" w:rsidRPr="009509B4">
        <w:instrText xml:space="preserve"> ADDIN EN.CITE </w:instrText>
      </w:r>
      <w:r w:rsidR="00C053B1" w:rsidRPr="009509B4">
        <w:fldChar w:fldCharType="begin">
          <w:fldData xml:space="preserve">PEVuZE5vdGU+PENpdGU+PEF1dGhvcj5BbmFzdGFzaWFkZXM8L0F1dGhvcj48WWVhcj4yMDE2PC9Z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</w:fldData>
        </w:fldChar>
      </w:r>
      <w:r w:rsidR="00C053B1" w:rsidRPr="009509B4">
        <w:instrText xml:space="preserve"> ADDIN EN.CITE.DATA </w:instrText>
      </w:r>
      <w:r w:rsidR="00C053B1" w:rsidRPr="009509B4">
        <w:fldChar w:fldCharType="end"/>
      </w:r>
      <w:r w:rsidR="00E252F9" w:rsidRPr="009509B4">
        <w:fldChar w:fldCharType="separate"/>
      </w:r>
      <w:r w:rsidR="00C053B1" w:rsidRPr="009509B4">
        <w:rPr>
          <w:noProof/>
          <w:vertAlign w:val="superscript"/>
        </w:rPr>
        <w:t>28, 33</w:t>
      </w:r>
      <w:r w:rsidR="00E252F9" w:rsidRPr="009509B4">
        <w:fldChar w:fldCharType="end"/>
      </w:r>
      <w:r w:rsidRPr="009509B4">
        <w:t>. Taken together, this evidence suggests that infragranular SST+ interneurons sequentially innervate thalamo-recipient layers through early postnatal life in S1BF.</w:t>
      </w:r>
    </w:p>
    <w:p w14:paraId="1FAF1849" w14:textId="77777777" w:rsidR="004F7F0E" w:rsidRPr="009509B4" w:rsidRDefault="004F7F0E">
      <w:pPr>
        <w:pStyle w:val="Normal1"/>
        <w:spacing w:before="240" w:after="240" w:line="480" w:lineRule="auto"/>
        <w:rPr>
          <w:b/>
        </w:rPr>
      </w:pPr>
    </w:p>
    <w:p w14:paraId="00000021" w14:textId="77777777" w:rsidR="00BF09BB" w:rsidRPr="009509B4" w:rsidRDefault="00905BF2">
      <w:pPr>
        <w:pStyle w:val="Normal1"/>
        <w:spacing w:before="240" w:after="240" w:line="480" w:lineRule="auto"/>
        <w:rPr>
          <w:b/>
        </w:rPr>
      </w:pPr>
      <w:r w:rsidRPr="009509B4">
        <w:rPr>
          <w:b/>
        </w:rPr>
        <w:t xml:space="preserve">Sparse thalamocortical input onto early postnatal </w:t>
      </w:r>
      <w:r w:rsidRPr="009509B4">
        <w:rPr>
          <w:b/>
          <w:i/>
        </w:rPr>
        <w:t>Lpar1-EGFP</w:t>
      </w:r>
      <w:r w:rsidRPr="009509B4">
        <w:rPr>
          <w:b/>
        </w:rPr>
        <w:t xml:space="preserve"> SPNs in S1BF</w:t>
      </w:r>
    </w:p>
    <w:p w14:paraId="3FC27451" w14:textId="061659C2" w:rsidR="00F601D3" w:rsidRPr="009509B4" w:rsidRDefault="00905BF2" w:rsidP="00F601D3">
      <w:pPr>
        <w:pStyle w:val="Normal1"/>
        <w:spacing w:before="240" w:after="240" w:line="480" w:lineRule="auto"/>
        <w:jc w:val="both"/>
      </w:pPr>
      <w:r w:rsidRPr="009509B4">
        <w:t xml:space="preserve">SPNs are thought to play an important role in early thalamic integration in primary sensory cortices. To assess the role that </w:t>
      </w:r>
      <w:r w:rsidRPr="009509B4">
        <w:rPr>
          <w:i/>
        </w:rPr>
        <w:t>Lpar1-EGFP</w:t>
      </w:r>
      <w:r w:rsidRPr="009509B4">
        <w:t xml:space="preserve"> SPNs play in the early sensory circuit we first used electrical stimulation of the </w:t>
      </w:r>
      <w:r w:rsidR="004C1B1E" w:rsidRPr="009509B4">
        <w:t xml:space="preserve">ventrobasal complex </w:t>
      </w:r>
      <w:r w:rsidRPr="009509B4">
        <w:t>(V</w:t>
      </w:r>
      <w:r w:rsidR="004C1B1E" w:rsidRPr="009509B4">
        <w:t>B</w:t>
      </w:r>
      <w:r w:rsidRPr="009509B4">
        <w:t xml:space="preserve">) of the thalamus while recording from EGFP+ SPNs in acute </w:t>
      </w:r>
      <w:r w:rsidRPr="009509B4">
        <w:rPr>
          <w:i/>
        </w:rPr>
        <w:t>in vitro</w:t>
      </w:r>
      <w:r w:rsidRPr="009509B4">
        <w:t xml:space="preserve"> thalamocortical slice preparation (</w:t>
      </w:r>
      <w:r w:rsidRPr="009509B4">
        <w:rPr>
          <w:b/>
        </w:rPr>
        <w:t xml:space="preserve">Figure </w:t>
      </w:r>
      <w:r w:rsidR="00C053B1" w:rsidRPr="009509B4">
        <w:rPr>
          <w:b/>
          <w:lang w:val="en-GB"/>
        </w:rPr>
        <w:t>7</w:t>
      </w:r>
      <w:r w:rsidRPr="009509B4">
        <w:rPr>
          <w:b/>
        </w:rPr>
        <w:t>a</w:t>
      </w:r>
      <w:r w:rsidR="00E252F9" w:rsidRPr="009509B4">
        <w:t xml:space="preserve">). Electrical stimulation </w:t>
      </w:r>
      <w:r w:rsidRPr="009509B4">
        <w:t>evoked excitatory postsynaptic currents (EPSCs) in the majority (76%) of SPNs recorded across the time window studied</w:t>
      </w:r>
      <w:r w:rsidR="00772597" w:rsidRPr="009509B4">
        <w:rPr>
          <w:lang w:val="en-GB"/>
        </w:rPr>
        <w:t>,</w:t>
      </w:r>
      <w:r w:rsidRPr="009509B4">
        <w:t xml:space="preserve"> although there was a drop in incidence between the P</w:t>
      </w:r>
      <w:r w:rsidR="00FA6231" w:rsidRPr="009509B4">
        <w:rPr>
          <w:lang w:val="en-GB"/>
        </w:rPr>
        <w:t>1</w:t>
      </w:r>
      <w:r w:rsidRPr="009509B4">
        <w:t>-4 and P5-</w:t>
      </w:r>
      <w:r w:rsidR="00FA6231" w:rsidRPr="009509B4">
        <w:rPr>
          <w:lang w:val="en-GB"/>
        </w:rPr>
        <w:t>8</w:t>
      </w:r>
      <w:r w:rsidRPr="009509B4">
        <w:t xml:space="preserve"> (</w:t>
      </w:r>
      <w:r w:rsidR="00FA6231" w:rsidRPr="009509B4">
        <w:t xml:space="preserve">chi-square </w:t>
      </w:r>
      <w:r w:rsidR="00FA6231" w:rsidRPr="009509B4">
        <w:rPr>
          <w:lang w:val="en-GB"/>
        </w:rPr>
        <w:t>test</w:t>
      </w:r>
      <w:r w:rsidR="00FA6231" w:rsidRPr="009509B4">
        <w:t xml:space="preserve"> X2 (1, N = 56) = 5.364, p = 0.021</w:t>
      </w:r>
      <w:r w:rsidRPr="009509B4">
        <w:t>) time window (</w:t>
      </w:r>
      <w:r w:rsidRPr="009509B4">
        <w:rPr>
          <w:b/>
        </w:rPr>
        <w:t xml:space="preserve">Figure </w:t>
      </w:r>
      <w:r w:rsidR="00C053B1" w:rsidRPr="009509B4">
        <w:rPr>
          <w:b/>
          <w:lang w:val="en-GB"/>
        </w:rPr>
        <w:t>7</w:t>
      </w:r>
      <w:r w:rsidRPr="009509B4">
        <w:rPr>
          <w:b/>
        </w:rPr>
        <w:t>b</w:t>
      </w:r>
      <w:r w:rsidRPr="009509B4">
        <w:t>)</w:t>
      </w:r>
      <w:r w:rsidR="007E16D0" w:rsidRPr="009509B4">
        <w:t>; an absence of thalamic input onto a</w:t>
      </w:r>
      <w:r w:rsidR="00347EAB" w:rsidRPr="009509B4">
        <w:t>ny</w:t>
      </w:r>
      <w:r w:rsidR="007E16D0" w:rsidRPr="009509B4">
        <w:t xml:space="preserve"> given SPNs was only recorded if TC-EPSCs were observed in other SPNs or layer 4 neurons in the same thalamocortical slice.</w:t>
      </w:r>
      <w:r w:rsidRPr="009509B4">
        <w:t xml:space="preserve"> </w:t>
      </w:r>
      <w:r w:rsidR="00772597" w:rsidRPr="009509B4">
        <w:rPr>
          <w:lang w:val="en-GB"/>
        </w:rPr>
        <w:t xml:space="preserve">We observed no antidromic potentials in recorded EGFP+ SPNs. </w:t>
      </w:r>
      <w:r w:rsidRPr="009509B4">
        <w:t>Analysis of the amplitude of the minimal electrical stimulation EPSC (</w:t>
      </w:r>
      <w:r w:rsidRPr="009509B4">
        <w:rPr>
          <w:b/>
        </w:rPr>
        <w:t xml:space="preserve">Figure </w:t>
      </w:r>
      <w:r w:rsidR="00C053B1" w:rsidRPr="009509B4">
        <w:rPr>
          <w:b/>
          <w:lang w:val="en-GB"/>
        </w:rPr>
        <w:t>7</w:t>
      </w:r>
      <w:r w:rsidRPr="009509B4">
        <w:rPr>
          <w:b/>
        </w:rPr>
        <w:t>c</w:t>
      </w:r>
      <w:r w:rsidRPr="009509B4">
        <w:t>) identified a significant change in variance between these times but no difference in amplitude (P = 0.08; two-tailed t-test, t=1.92, df=11.19). To further identify putative thalamocortical EPSCs (TC-EPSCs) we recorded the latency of the evoked EPSC, jitter (standard deviation in latency, ms), and amplitude for the minimal stimulation EPSC for 53 SPNs. All EPSCs with a latency &gt;10ms and/or jitter &gt;1.0ms (</w:t>
      </w:r>
      <w:r w:rsidRPr="009509B4">
        <w:rPr>
          <w:b/>
        </w:rPr>
        <w:t xml:space="preserve">Figure </w:t>
      </w:r>
      <w:r w:rsidR="00C053B1" w:rsidRPr="009509B4">
        <w:rPr>
          <w:b/>
          <w:lang w:val="en-GB"/>
        </w:rPr>
        <w:t>7</w:t>
      </w:r>
      <w:r w:rsidRPr="009509B4">
        <w:rPr>
          <w:b/>
        </w:rPr>
        <w:t>d</w:t>
      </w:r>
      <w:r w:rsidRPr="009509B4">
        <w:t>) were then excluded from our analysis leaving 32 SPNs that could be further divided into two populations based</w:t>
      </w:r>
      <w:r w:rsidR="00347EAB" w:rsidRPr="009509B4">
        <w:t xml:space="preserve"> on</w:t>
      </w:r>
      <w:r w:rsidRPr="009509B4">
        <w:t xml:space="preserve"> 10-90% rise time and amplitude (</w:t>
      </w:r>
      <w:r w:rsidRPr="009509B4">
        <w:rPr>
          <w:b/>
        </w:rPr>
        <w:t xml:space="preserve">Figure </w:t>
      </w:r>
      <w:r w:rsidR="00C053B1" w:rsidRPr="009509B4">
        <w:rPr>
          <w:b/>
          <w:lang w:val="en-GB"/>
        </w:rPr>
        <w:t>7</w:t>
      </w:r>
      <w:r w:rsidRPr="009509B4">
        <w:rPr>
          <w:b/>
        </w:rPr>
        <w:t>e</w:t>
      </w:r>
      <w:r w:rsidRPr="009509B4">
        <w:t xml:space="preserve">): type 1 (n=9), large </w:t>
      </w:r>
      <w:r w:rsidRPr="009509B4">
        <w:lastRenderedPageBreak/>
        <w:t xml:space="preserve">amplitude (55.3 </w:t>
      </w:r>
      <w:r w:rsidR="00B248BE" w:rsidRPr="009509B4">
        <w:t>pA</w:t>
      </w:r>
      <w:r w:rsidRPr="009509B4">
        <w:t xml:space="preserve"> ± SD 14.3), low jitter (0.20 ms ± SD 0.07), </w:t>
      </w:r>
      <w:r w:rsidRPr="009509B4">
        <w:rPr>
          <w:i/>
        </w:rPr>
        <w:t>versus</w:t>
      </w:r>
      <w:r w:rsidRPr="009509B4">
        <w:t xml:space="preserve"> type 2 (n=23), small amplitude (14.9 mV ± SD 5.8), high jitter (0.41 ms ± SD 0.17) EPSCs (</w:t>
      </w:r>
      <w:r w:rsidRPr="009509B4">
        <w:rPr>
          <w:b/>
        </w:rPr>
        <w:t xml:space="preserve">Figure </w:t>
      </w:r>
      <w:r w:rsidR="00C053B1" w:rsidRPr="009509B4">
        <w:rPr>
          <w:b/>
          <w:lang w:val="en-GB"/>
        </w:rPr>
        <w:t>7</w:t>
      </w:r>
      <w:r w:rsidRPr="009509B4">
        <w:rPr>
          <w:b/>
        </w:rPr>
        <w:t>f</w:t>
      </w:r>
      <w:r w:rsidRPr="009509B4">
        <w:t>). Whether both populations represent TC-EPSCs</w:t>
      </w:r>
      <w:r w:rsidR="00F429C6" w:rsidRPr="009509B4">
        <w:fldChar w:fldCharType="begin">
          <w:fldData xml:space="preserve">PEVuZE5vdGU+PENpdGU+PEF1dGhvcj5HaWw8L0F1dGhvcj48WWVhcj4xOTk5PC9ZZWFyPjxSZWNO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</w:fldData>
        </w:fldChar>
      </w:r>
      <w:r w:rsidR="00B61240" w:rsidRPr="009509B4">
        <w:instrText xml:space="preserve"> ADDIN EN.CITE </w:instrText>
      </w:r>
      <w:r w:rsidR="00B61240" w:rsidRPr="009509B4">
        <w:fldChar w:fldCharType="begin">
          <w:fldData xml:space="preserve">PEVuZE5vdGU+PENpdGU+PEF1dGhvcj5HaWw8L0F1dGhvcj48WWVhcj4xOTk5PC9ZZWFyPjxSZWNO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</w:fldData>
        </w:fldChar>
      </w:r>
      <w:r w:rsidR="00B61240" w:rsidRPr="009509B4">
        <w:instrText xml:space="preserve"> ADDIN EN.CITE.DATA </w:instrText>
      </w:r>
      <w:r w:rsidR="00B61240" w:rsidRPr="009509B4">
        <w:fldChar w:fldCharType="end"/>
      </w:r>
      <w:r w:rsidR="00F429C6" w:rsidRPr="009509B4">
        <w:fldChar w:fldCharType="separate"/>
      </w:r>
      <w:r w:rsidR="00B61240" w:rsidRPr="009509B4">
        <w:rPr>
          <w:noProof/>
          <w:vertAlign w:val="superscript"/>
        </w:rPr>
        <w:t>32, 34</w:t>
      </w:r>
      <w:r w:rsidR="00F429C6" w:rsidRPr="009509B4">
        <w:fldChar w:fldCharType="end"/>
      </w:r>
      <w:r w:rsidRPr="009509B4">
        <w:t xml:space="preserve"> was unclear from our electrical stimulation of V</w:t>
      </w:r>
      <w:r w:rsidR="004C1B1E" w:rsidRPr="009509B4">
        <w:t>B</w:t>
      </w:r>
      <w:r w:rsidRPr="009509B4">
        <w:t xml:space="preserve"> in part because </w:t>
      </w:r>
      <w:r w:rsidR="00B248BE" w:rsidRPr="009509B4">
        <w:t xml:space="preserve">both </w:t>
      </w:r>
      <w:r w:rsidR="00C053B1" w:rsidRPr="009509B4">
        <w:rPr>
          <w:lang w:val="en-GB"/>
        </w:rPr>
        <w:t xml:space="preserve">EPSC types </w:t>
      </w:r>
      <w:r w:rsidR="00B248BE" w:rsidRPr="009509B4">
        <w:t xml:space="preserve">conform to a </w:t>
      </w:r>
      <w:r w:rsidRPr="009509B4">
        <w:t xml:space="preserve">previous </w:t>
      </w:r>
      <w:r w:rsidR="008A4B0A" w:rsidRPr="009509B4">
        <w:t>criteria</w:t>
      </w:r>
      <w:r w:rsidR="00B248BE" w:rsidRPr="009509B4">
        <w:t xml:space="preserve"> used to </w:t>
      </w:r>
      <w:r w:rsidRPr="009509B4">
        <w:t>distinguish TC-EPSCs from antidromic cortico-thalamic EPSCs</w:t>
      </w:r>
      <w:r w:rsidR="00C053B1" w:rsidRPr="009509B4">
        <w:rPr>
          <w:lang w:val="en-GB"/>
        </w:rPr>
        <w:t>,</w:t>
      </w:r>
      <w:r w:rsidRPr="009509B4">
        <w:t xml:space="preserve"> </w:t>
      </w:r>
      <w:r w:rsidR="00B248BE" w:rsidRPr="009509B4">
        <w:t>namely that</w:t>
      </w:r>
      <w:r w:rsidR="004C1B1E" w:rsidRPr="009509B4">
        <w:t xml:space="preserve"> TC-EPSCs exhibit</w:t>
      </w:r>
      <w:r w:rsidRPr="009509B4">
        <w:t xml:space="preserve"> stand</w:t>
      </w:r>
      <w:r w:rsidR="00F429C6" w:rsidRPr="009509B4">
        <w:t xml:space="preserve">ard deviation in jitter &lt;1.0ms </w:t>
      </w:r>
      <w:r w:rsidR="00F429C6" w:rsidRPr="009509B4">
        <w:fldChar w:fldCharType="begin">
          <w:fldData xml:space="preserve">PEVuZE5vdGU+PENpdGU+PEF1dGhvcj5Sb3NlPC9BdXRob3I+PFllYXI+MjAwNTwvWWVhcj48UmVj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</w:fldData>
        </w:fldChar>
      </w:r>
      <w:r w:rsidR="00B61240" w:rsidRPr="009509B4">
        <w:instrText xml:space="preserve"> ADDIN EN.CITE </w:instrText>
      </w:r>
      <w:r w:rsidR="00B61240" w:rsidRPr="009509B4">
        <w:fldChar w:fldCharType="begin">
          <w:fldData xml:space="preserve">PEVuZE5vdGU+PENpdGU+PEF1dGhvcj5Sb3NlPC9BdXRob3I+PFllYXI+MjAwNTwvWWVhcj48UmVj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</w:fldData>
        </w:fldChar>
      </w:r>
      <w:r w:rsidR="00B61240" w:rsidRPr="009509B4">
        <w:instrText xml:space="preserve"> ADDIN EN.CITE.DATA </w:instrText>
      </w:r>
      <w:r w:rsidR="00B61240" w:rsidRPr="009509B4">
        <w:fldChar w:fldCharType="end"/>
      </w:r>
      <w:r w:rsidR="00F429C6" w:rsidRPr="009509B4">
        <w:fldChar w:fldCharType="separate"/>
      </w:r>
      <w:r w:rsidR="00B61240" w:rsidRPr="009509B4">
        <w:rPr>
          <w:noProof/>
          <w:vertAlign w:val="superscript"/>
        </w:rPr>
        <w:t>35</w:t>
      </w:r>
      <w:r w:rsidR="00F429C6" w:rsidRPr="009509B4">
        <w:fldChar w:fldCharType="end"/>
      </w:r>
      <w:r w:rsidRPr="009509B4">
        <w:t xml:space="preserve">. </w:t>
      </w:r>
      <w:r w:rsidR="00B248BE" w:rsidRPr="009509B4">
        <w:t>However t</w:t>
      </w:r>
      <w:r w:rsidRPr="009509B4">
        <w:t>halamic connectivity could be as low as 17% if type 1 EPSCs recorded in SPNs represent true orthodromic TC-EPSCs; considerably lower than connectivity reported in previous studies of SP in early postnatal ages.</w:t>
      </w:r>
    </w:p>
    <w:p w14:paraId="1FC5FFD6" w14:textId="21B5F40C" w:rsidR="00F601D3" w:rsidRPr="009509B4" w:rsidRDefault="00F601D3" w:rsidP="000C3396">
      <w:pPr>
        <w:pStyle w:val="Normal1"/>
        <w:spacing w:before="240" w:after="240" w:line="240" w:lineRule="auto"/>
        <w:jc w:val="both"/>
      </w:pPr>
    </w:p>
    <w:p w14:paraId="00000023" w14:textId="64126A62" w:rsidR="00BF09BB" w:rsidRPr="009509B4" w:rsidRDefault="00905BF2">
      <w:pPr>
        <w:pStyle w:val="Normal1"/>
        <w:spacing w:before="240" w:after="240" w:line="480" w:lineRule="auto"/>
        <w:jc w:val="both"/>
      </w:pPr>
      <w:r w:rsidRPr="009509B4">
        <w:t xml:space="preserve">Given the disparity with previous reports we decided to employ optogenetics in parallel with electrical simulation of </w:t>
      </w:r>
      <w:r w:rsidR="004C1B1E" w:rsidRPr="009509B4">
        <w:t>VB</w:t>
      </w:r>
      <w:r w:rsidRPr="009509B4">
        <w:t xml:space="preserve"> to unequivocally identify EPSCs arising from thalamic input (</w:t>
      </w:r>
      <w:r w:rsidRPr="009509B4">
        <w:rPr>
          <w:b/>
        </w:rPr>
        <w:t xml:space="preserve">Figure </w:t>
      </w:r>
      <w:r w:rsidR="00C053B1" w:rsidRPr="009509B4">
        <w:rPr>
          <w:b/>
          <w:lang w:val="en-GB"/>
        </w:rPr>
        <w:t>7</w:t>
      </w:r>
      <w:r w:rsidRPr="009509B4">
        <w:rPr>
          <w:b/>
        </w:rPr>
        <w:t>g</w:t>
      </w:r>
      <w:r w:rsidRPr="009509B4">
        <w:t xml:space="preserve">). We conditionally expressed ChR2 in thalamic nuclei using the </w:t>
      </w:r>
      <w:r w:rsidRPr="009509B4">
        <w:rPr>
          <w:i/>
        </w:rPr>
        <w:t>Olig3</w:t>
      </w:r>
      <w:r w:rsidRPr="009509B4">
        <w:t xml:space="preserve"> Cre driver line that </w:t>
      </w:r>
      <w:r w:rsidR="00946C50" w:rsidRPr="009509B4">
        <w:t>causes recombination</w:t>
      </w:r>
      <w:r w:rsidRPr="009509B4">
        <w:t xml:space="preserve"> throughout the thalamus early in development</w:t>
      </w:r>
      <w:r w:rsidR="00F90DF1" w:rsidRPr="009509B4">
        <w:fldChar w:fldCharType="begin">
          <w:fldData xml:space="preserve">PEVuZE5vdGU+PENpdGU+PEF1dGhvcj5WdWU8L0F1dGhvcj48WWVhcj4yMDA3PC9ZZWFyPjxSZWNO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</w:fldData>
        </w:fldChar>
      </w:r>
      <w:r w:rsidR="00B61240" w:rsidRPr="009509B4">
        <w:instrText xml:space="preserve"> ADDIN EN.CITE </w:instrText>
      </w:r>
      <w:r w:rsidR="00B61240" w:rsidRPr="009509B4">
        <w:fldChar w:fldCharType="begin">
          <w:fldData xml:space="preserve">PEVuZE5vdGU+PENpdGU+PEF1dGhvcj5WdWU8L0F1dGhvcj48WWVhcj4yMDA3PC9ZZWFyPjxSZWNO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</w:fldData>
        </w:fldChar>
      </w:r>
      <w:r w:rsidR="00B61240" w:rsidRPr="009509B4">
        <w:instrText xml:space="preserve"> ADDIN EN.CITE.DATA </w:instrText>
      </w:r>
      <w:r w:rsidR="00B61240" w:rsidRPr="009509B4">
        <w:fldChar w:fldCharType="end"/>
      </w:r>
      <w:r w:rsidR="00F90DF1" w:rsidRPr="009509B4">
        <w:fldChar w:fldCharType="separate"/>
      </w:r>
      <w:r w:rsidR="00B61240" w:rsidRPr="009509B4">
        <w:rPr>
          <w:noProof/>
          <w:vertAlign w:val="superscript"/>
        </w:rPr>
        <w:t>36, 37</w:t>
      </w:r>
      <w:r w:rsidR="00F90DF1" w:rsidRPr="009509B4">
        <w:fldChar w:fldCharType="end"/>
      </w:r>
      <w:r w:rsidRPr="009509B4">
        <w:t xml:space="preserve">. To </w:t>
      </w:r>
      <w:r w:rsidR="00862359" w:rsidRPr="009509B4">
        <w:t xml:space="preserve">validate </w:t>
      </w:r>
      <w:r w:rsidRPr="009509B4">
        <w:t xml:space="preserve">our optogenetic strategy at early postnatal ages, we first recorded from thalamic relay neurons in </w:t>
      </w:r>
      <w:r w:rsidRPr="009509B4">
        <w:rPr>
          <w:i/>
        </w:rPr>
        <w:t>Lpar1-EGFP;Olig3 Cre;Ai32</w:t>
      </w:r>
      <w:r w:rsidRPr="009509B4">
        <w:t xml:space="preserve"> mice and established that we could evoke (1) reliable inward currents in whole cell patch clamp mode in response to blue, 47</w:t>
      </w:r>
      <w:r w:rsidR="00242E54" w:rsidRPr="009509B4">
        <w:t>0</w:t>
      </w:r>
      <w:r w:rsidRPr="009509B4">
        <w:t>nm light (</w:t>
      </w:r>
      <w:r w:rsidRPr="009509B4">
        <w:rPr>
          <w:b/>
        </w:rPr>
        <w:t xml:space="preserve">Figure </w:t>
      </w:r>
      <w:r w:rsidR="00C053B1" w:rsidRPr="009509B4">
        <w:rPr>
          <w:b/>
          <w:lang w:val="en-GB"/>
        </w:rPr>
        <w:t>7</w:t>
      </w:r>
      <w:r w:rsidRPr="009509B4">
        <w:rPr>
          <w:b/>
        </w:rPr>
        <w:t>h</w:t>
      </w:r>
      <w:r w:rsidRPr="009509B4">
        <w:t>, top panel), and (2) time-locked action potentials in cell-attached mode (</w:t>
      </w:r>
      <w:r w:rsidRPr="009509B4">
        <w:rPr>
          <w:b/>
        </w:rPr>
        <w:t xml:space="preserve">Figure </w:t>
      </w:r>
      <w:r w:rsidR="00C053B1" w:rsidRPr="009509B4">
        <w:rPr>
          <w:b/>
          <w:lang w:val="en-GB"/>
        </w:rPr>
        <w:t>7</w:t>
      </w:r>
      <w:r w:rsidRPr="009509B4">
        <w:rPr>
          <w:b/>
        </w:rPr>
        <w:t>h</w:t>
      </w:r>
      <w:r w:rsidRPr="009509B4">
        <w:t xml:space="preserve">, bottom panel) from the earliest time points recorded (P1)(n=5 </w:t>
      </w:r>
      <w:r w:rsidR="004C1B1E" w:rsidRPr="009509B4">
        <w:t>VB</w:t>
      </w:r>
      <w:r w:rsidRPr="009509B4">
        <w:t xml:space="preserve"> cells). We then recorded </w:t>
      </w:r>
      <w:r w:rsidRPr="009509B4">
        <w:rPr>
          <w:i/>
        </w:rPr>
        <w:t>Lpar1-EGFP</w:t>
      </w:r>
      <w:r w:rsidRPr="009509B4">
        <w:t xml:space="preserve"> SPNs and tested for TC-EPSCs using both electrical and light stimulation protocols. Across the whole time window tested (P1-8) we obtained recordings under both stimulation protocols in 19 EGFP+ cells. Of these, 9 cells across all ages tested (P1-8) had short latency, low jitter </w:t>
      </w:r>
      <w:r w:rsidR="00FC4B82" w:rsidRPr="009509B4">
        <w:t xml:space="preserve">(&lt;1ms) </w:t>
      </w:r>
      <w:r w:rsidRPr="009509B4">
        <w:t>EPSCs in response to electrical stimulation (type 1 and 2)(</w:t>
      </w:r>
      <w:r w:rsidRPr="009509B4">
        <w:rPr>
          <w:b/>
        </w:rPr>
        <w:t xml:space="preserve">Figure </w:t>
      </w:r>
      <w:r w:rsidR="00C053B1" w:rsidRPr="009509B4">
        <w:rPr>
          <w:b/>
          <w:lang w:val="en-GB"/>
        </w:rPr>
        <w:t>7</w:t>
      </w:r>
      <w:r w:rsidRPr="009509B4">
        <w:rPr>
          <w:b/>
        </w:rPr>
        <w:t>i)</w:t>
      </w:r>
      <w:r w:rsidRPr="009509B4">
        <w:t xml:space="preserve">. However only 2 cells (11% of </w:t>
      </w:r>
      <w:r w:rsidRPr="009509B4">
        <w:rPr>
          <w:i/>
        </w:rPr>
        <w:t>Lpar1-EGFP</w:t>
      </w:r>
      <w:r w:rsidRPr="009509B4">
        <w:t xml:space="preserve"> SPNs), with properties consistent with type 1 EPSCs, exhibited responses to both 47</w:t>
      </w:r>
      <w:r w:rsidR="00242E54" w:rsidRPr="009509B4">
        <w:t>0</w:t>
      </w:r>
      <w:r w:rsidRPr="009509B4">
        <w:t xml:space="preserve">nm light and electrical stimulation; no EGFP+ cells showed synaptic responses to light alone. </w:t>
      </w:r>
      <w:r w:rsidR="004711D2" w:rsidRPr="009509B4">
        <w:rPr>
          <w:lang w:val="en-GB"/>
        </w:rPr>
        <w:t xml:space="preserve">To establish if </w:t>
      </w:r>
      <w:r w:rsidR="00872041" w:rsidRPr="009509B4">
        <w:rPr>
          <w:lang w:val="en-GB"/>
        </w:rPr>
        <w:t>sparse</w:t>
      </w:r>
      <w:r w:rsidR="004711D2" w:rsidRPr="009509B4">
        <w:rPr>
          <w:lang w:val="en-GB"/>
        </w:rPr>
        <w:t xml:space="preserve"> </w:t>
      </w:r>
      <w:r w:rsidR="00872041" w:rsidRPr="009509B4">
        <w:rPr>
          <w:lang w:val="en-GB"/>
        </w:rPr>
        <w:t xml:space="preserve">thalamocortical connectivity </w:t>
      </w:r>
      <w:r w:rsidR="004711D2" w:rsidRPr="009509B4">
        <w:rPr>
          <w:lang w:val="en-GB"/>
        </w:rPr>
        <w:t xml:space="preserve">is a property of the </w:t>
      </w:r>
      <w:r w:rsidR="004711D2" w:rsidRPr="009509B4">
        <w:rPr>
          <w:i/>
          <w:iCs/>
          <w:lang w:val="en-GB"/>
        </w:rPr>
        <w:t>Lpar1-EGFP</w:t>
      </w:r>
      <w:r w:rsidR="004711D2" w:rsidRPr="009509B4">
        <w:rPr>
          <w:lang w:val="en-GB"/>
        </w:rPr>
        <w:t xml:space="preserve"> </w:t>
      </w:r>
      <w:r w:rsidR="00C053B1" w:rsidRPr="009509B4">
        <w:rPr>
          <w:lang w:val="en-GB"/>
        </w:rPr>
        <w:t>subtypes</w:t>
      </w:r>
      <w:r w:rsidR="00872041" w:rsidRPr="009509B4">
        <w:rPr>
          <w:lang w:val="en-GB"/>
        </w:rPr>
        <w:t xml:space="preserve"> alone</w:t>
      </w:r>
      <w:r w:rsidR="004711D2" w:rsidRPr="009509B4">
        <w:rPr>
          <w:lang w:val="en-GB"/>
        </w:rPr>
        <w:t xml:space="preserve">, we then recorded from </w:t>
      </w:r>
      <w:r w:rsidR="004711D2" w:rsidRPr="009509B4">
        <w:t>non-EGFP+ SPNs</w:t>
      </w:r>
      <w:r w:rsidR="000207A6" w:rsidRPr="009509B4">
        <w:rPr>
          <w:lang w:val="en-GB"/>
        </w:rPr>
        <w:t xml:space="preserve">. </w:t>
      </w:r>
      <w:r w:rsidR="004711D2" w:rsidRPr="009509B4">
        <w:rPr>
          <w:lang w:val="en-GB"/>
        </w:rPr>
        <w:t>Using our combined electrical and optogenetic stimulation strategy, w</w:t>
      </w:r>
      <w:r w:rsidR="000207A6" w:rsidRPr="009509B4">
        <w:rPr>
          <w:lang w:val="en-GB"/>
        </w:rPr>
        <w:t xml:space="preserve">e </w:t>
      </w:r>
      <w:r w:rsidR="004711D2" w:rsidRPr="009509B4">
        <w:rPr>
          <w:lang w:val="en-GB"/>
        </w:rPr>
        <w:t>identified thalamic input onto</w:t>
      </w:r>
      <w:r w:rsidR="000207A6" w:rsidRPr="009509B4">
        <w:rPr>
          <w:lang w:val="en-GB"/>
        </w:rPr>
        <w:t xml:space="preserve"> </w:t>
      </w:r>
      <w:r w:rsidR="00872041" w:rsidRPr="009509B4">
        <w:rPr>
          <w:lang w:val="en-GB"/>
        </w:rPr>
        <w:t xml:space="preserve">only </w:t>
      </w:r>
      <w:r w:rsidR="000207A6" w:rsidRPr="009509B4">
        <w:rPr>
          <w:lang w:val="en-GB"/>
        </w:rPr>
        <w:lastRenderedPageBreak/>
        <w:t xml:space="preserve">3 </w:t>
      </w:r>
      <w:r w:rsidR="00872041" w:rsidRPr="009509B4">
        <w:rPr>
          <w:lang w:val="en-GB"/>
        </w:rPr>
        <w:t xml:space="preserve">out </w:t>
      </w:r>
      <w:r w:rsidR="000207A6" w:rsidRPr="009509B4">
        <w:rPr>
          <w:lang w:val="en-GB"/>
        </w:rPr>
        <w:t>of 1</w:t>
      </w:r>
      <w:r w:rsidR="004649B1" w:rsidRPr="009509B4">
        <w:rPr>
          <w:lang w:val="en-GB"/>
        </w:rPr>
        <w:t>5</w:t>
      </w:r>
      <w:r w:rsidR="000207A6" w:rsidRPr="009509B4">
        <w:rPr>
          <w:lang w:val="en-GB"/>
        </w:rPr>
        <w:t xml:space="preserve"> </w:t>
      </w:r>
      <w:r w:rsidR="004711D2" w:rsidRPr="009509B4">
        <w:rPr>
          <w:lang w:val="en-GB"/>
        </w:rPr>
        <w:t xml:space="preserve">(27%) </w:t>
      </w:r>
      <w:r w:rsidR="000207A6" w:rsidRPr="009509B4">
        <w:rPr>
          <w:lang w:val="en-GB"/>
        </w:rPr>
        <w:t>non-EGFP+ SPNs</w:t>
      </w:r>
      <w:r w:rsidRPr="009509B4">
        <w:t xml:space="preserve"> in the </w:t>
      </w:r>
      <w:r w:rsidR="004711D2" w:rsidRPr="009509B4">
        <w:rPr>
          <w:lang w:val="en-GB"/>
        </w:rPr>
        <w:t>P1-P4 time window</w:t>
      </w:r>
      <w:r w:rsidRPr="009509B4">
        <w:t>.</w:t>
      </w:r>
      <w:r w:rsidR="00772597" w:rsidRPr="009509B4">
        <w:rPr>
          <w:lang w:val="en-GB"/>
        </w:rPr>
        <w:t xml:space="preserve"> We therefore believe that the majority of EPSCs observed after electrical stimulation, termed type 2 here, arise from antidromic activation of cortico-thalamic projection neurons. </w:t>
      </w:r>
      <w:r w:rsidRPr="009509B4">
        <w:t xml:space="preserve">Taken together these data suggest that </w:t>
      </w:r>
      <w:r w:rsidRPr="009509B4">
        <w:rPr>
          <w:i/>
        </w:rPr>
        <w:t>Lpar1-EGFP</w:t>
      </w:r>
      <w:r w:rsidRPr="009509B4">
        <w:t xml:space="preserve"> SPNs </w:t>
      </w:r>
      <w:r w:rsidR="008A4B0A" w:rsidRPr="009509B4">
        <w:t xml:space="preserve">in S1BF </w:t>
      </w:r>
      <w:r w:rsidRPr="009509B4">
        <w:t>receive</w:t>
      </w:r>
      <w:r w:rsidR="00772597" w:rsidRPr="009509B4">
        <w:rPr>
          <w:lang w:val="en-GB"/>
        </w:rPr>
        <w:t xml:space="preserve"> both</w:t>
      </w:r>
      <w:r w:rsidRPr="009509B4">
        <w:t xml:space="preserve"> thalamic</w:t>
      </w:r>
      <w:r w:rsidR="00772597" w:rsidRPr="009509B4">
        <w:rPr>
          <w:lang w:val="en-GB"/>
        </w:rPr>
        <w:t xml:space="preserve"> and cortico-thalamic</w:t>
      </w:r>
      <w:r w:rsidRPr="009509B4">
        <w:t xml:space="preserve"> input in the first postnatal week</w:t>
      </w:r>
      <w:r w:rsidR="00772597" w:rsidRPr="009509B4">
        <w:rPr>
          <w:lang w:val="en-GB"/>
        </w:rPr>
        <w:t>,</w:t>
      </w:r>
      <w:r w:rsidRPr="009509B4">
        <w:t xml:space="preserve"> but </w:t>
      </w:r>
      <w:r w:rsidR="00FC4B82" w:rsidRPr="009509B4">
        <w:t xml:space="preserve">that </w:t>
      </w:r>
      <w:r w:rsidR="00772597" w:rsidRPr="009509B4">
        <w:rPr>
          <w:lang w:val="en-GB"/>
        </w:rPr>
        <w:t xml:space="preserve">the former </w:t>
      </w:r>
      <w:r w:rsidRPr="009509B4">
        <w:t>is relatively sparse</w:t>
      </w:r>
      <w:r w:rsidR="00F47828" w:rsidRPr="009509B4">
        <w:rPr>
          <w:lang w:val="en-GB"/>
        </w:rPr>
        <w:t>, contacting only a small subset of the total population</w:t>
      </w:r>
      <w:r w:rsidRPr="009509B4">
        <w:t>.</w:t>
      </w:r>
    </w:p>
    <w:p w14:paraId="5F6D405F" w14:textId="77777777" w:rsidR="00A66E7C" w:rsidRPr="009509B4" w:rsidRDefault="00A66E7C">
      <w:pPr>
        <w:rPr>
          <w:b/>
        </w:rPr>
      </w:pPr>
      <w:r w:rsidRPr="009509B4">
        <w:rPr>
          <w:b/>
        </w:rPr>
        <w:br w:type="page"/>
      </w:r>
    </w:p>
    <w:p w14:paraId="00000027" w14:textId="1514F0F9" w:rsidR="00BF09BB" w:rsidRPr="009509B4" w:rsidRDefault="00905BF2">
      <w:pPr>
        <w:pStyle w:val="Normal1"/>
        <w:spacing w:line="480" w:lineRule="auto"/>
        <w:rPr>
          <w:b/>
        </w:rPr>
      </w:pPr>
      <w:r w:rsidRPr="009509B4">
        <w:rPr>
          <w:b/>
        </w:rPr>
        <w:lastRenderedPageBreak/>
        <w:t>DISCUSSION</w:t>
      </w:r>
    </w:p>
    <w:p w14:paraId="5E85E913" w14:textId="406B529C" w:rsidR="000C3396" w:rsidRPr="009509B4" w:rsidRDefault="00905BF2" w:rsidP="00886CAE">
      <w:pPr>
        <w:pStyle w:val="Normal1"/>
        <w:spacing w:before="240" w:after="240" w:line="480" w:lineRule="auto"/>
        <w:jc w:val="both"/>
      </w:pPr>
      <w:r w:rsidRPr="009509B4">
        <w:t xml:space="preserve">We have recorded from a genetically identified population of subplate neuron (SPN) through the first postnatal week to establish the contribution of this cell type to early circuits of somatosensory whisker barrel cortex (S1BF). Our data reveal that the </w:t>
      </w:r>
      <w:r w:rsidRPr="009509B4">
        <w:rPr>
          <w:i/>
        </w:rPr>
        <w:t>Lpar1-EGFP</w:t>
      </w:r>
      <w:r w:rsidRPr="009509B4">
        <w:t xml:space="preserve"> </w:t>
      </w:r>
      <w:r w:rsidR="0054032B" w:rsidRPr="009509B4">
        <w:rPr>
          <w:lang w:val="en-GB"/>
        </w:rPr>
        <w:t xml:space="preserve">SPN </w:t>
      </w:r>
      <w:r w:rsidRPr="009509B4">
        <w:t xml:space="preserve">population </w:t>
      </w:r>
      <w:r w:rsidR="0054032B" w:rsidRPr="009509B4">
        <w:rPr>
          <w:lang w:val="en-GB"/>
        </w:rPr>
        <w:t>comprises of</w:t>
      </w:r>
      <w:r w:rsidR="0054032B" w:rsidRPr="009509B4">
        <w:t xml:space="preserve"> </w:t>
      </w:r>
      <w:r w:rsidRPr="009509B4">
        <w:t xml:space="preserve">two distinct subtypes with different </w:t>
      </w:r>
      <w:r w:rsidR="00207812" w:rsidRPr="009509B4">
        <w:t xml:space="preserve">somatodendritic morphologies and with </w:t>
      </w:r>
      <w:r w:rsidR="004A4DE2" w:rsidRPr="009509B4">
        <w:t>afferent input</w:t>
      </w:r>
      <w:r w:rsidRPr="009509B4">
        <w:t xml:space="preserve"> </w:t>
      </w:r>
      <w:r w:rsidR="00C7450F" w:rsidRPr="009509B4">
        <w:rPr>
          <w:lang w:val="en-GB"/>
        </w:rPr>
        <w:t>throughout</w:t>
      </w:r>
      <w:r w:rsidR="00C7450F" w:rsidRPr="009509B4">
        <w:t xml:space="preserve"> </w:t>
      </w:r>
      <w:r w:rsidRPr="009509B4">
        <w:t xml:space="preserve">the first 4 postnatal days (P1-4): first, pyramidal SPNs that receive primarily local input at this stage from the subplate (SP) </w:t>
      </w:r>
      <w:r w:rsidR="00BC22E6" w:rsidRPr="009509B4">
        <w:t>network</w:t>
      </w:r>
      <w:r w:rsidRPr="009509B4">
        <w:t>, but whose axons traverse across all the layers of cortex to project horizontally via layer 1 (</w:t>
      </w:r>
      <w:r w:rsidRPr="009509B4">
        <w:rPr>
          <w:b/>
        </w:rPr>
        <w:t xml:space="preserve">Figure </w:t>
      </w:r>
      <w:r w:rsidR="00872041" w:rsidRPr="009509B4">
        <w:rPr>
          <w:b/>
          <w:lang w:val="en-GB"/>
        </w:rPr>
        <w:t>8</w:t>
      </w:r>
      <w:r w:rsidRPr="009509B4">
        <w:rPr>
          <w:b/>
        </w:rPr>
        <w:t>a</w:t>
      </w:r>
      <w:r w:rsidRPr="009509B4">
        <w:t xml:space="preserve">). Second, fusiform SPNs that receive translaminar input from more superficial cortical layers but whose axons are largely confined to the immediate layer and therefore output to the SP </w:t>
      </w:r>
      <w:r w:rsidR="008A4B0A" w:rsidRPr="009509B4">
        <w:t>network</w:t>
      </w:r>
      <w:r w:rsidRPr="009509B4">
        <w:t xml:space="preserve"> (</w:t>
      </w:r>
      <w:r w:rsidRPr="009509B4">
        <w:rPr>
          <w:b/>
        </w:rPr>
        <w:t xml:space="preserve">Figure </w:t>
      </w:r>
      <w:r w:rsidR="00872041" w:rsidRPr="009509B4">
        <w:rPr>
          <w:b/>
          <w:lang w:val="en-GB"/>
        </w:rPr>
        <w:t>8</w:t>
      </w:r>
      <w:r w:rsidRPr="009509B4">
        <w:rPr>
          <w:b/>
        </w:rPr>
        <w:t>b</w:t>
      </w:r>
      <w:r w:rsidRPr="009509B4">
        <w:t xml:space="preserve">). Fusiform SPNs receive glutamatergic input from the cortical plate, </w:t>
      </w:r>
      <w:r w:rsidR="00242E54" w:rsidRPr="009509B4">
        <w:t xml:space="preserve">including </w:t>
      </w:r>
      <w:r w:rsidRPr="009509B4">
        <w:t>putative layer 4, as well as GABAergic input from infragranular SST+ interneurons; two signalling centers that form reciprocal connections through the L4 critical period of plasticity in S1BF</w:t>
      </w:r>
      <w:r w:rsidR="00F310DB" w:rsidRPr="009509B4">
        <w:fldChar w:fldCharType="begin"/>
      </w:r>
      <w:r w:rsidR="00F310DB" w:rsidRPr="009509B4">
        <w:instrText xml:space="preserve"> ADDIN EN.CITE &lt;EndNote&gt;&lt;Cite&gt;&lt;Author&gt;Marques-Smith&lt;/Author&gt;&lt;Year&gt;2016&lt;/Year&gt;&lt;RecNum&gt;175&lt;/RecNum&gt;&lt;DisplayText&gt;&lt;style face="superscript"&gt;2&lt;/style&gt;&lt;/DisplayText&gt;&lt;record&gt;&lt;rec-number&gt;175&lt;/rec-number&gt;&lt;foreign-keys&gt;&lt;key app="EN" db-id="r9x2avfe5rdv57etpz7p9exs0apfpxsred0v" timestamp="1463481742"&gt;175&lt;/key&gt;&lt;/foreign-keys&gt;&lt;ref-type name="Journal Article"&gt;17&lt;/ref-type&gt;&lt;contributors&gt;&lt;authors&gt;&lt;author&gt;Marques-Smith, A.&lt;/author&gt;&lt;author&gt;Lyngholm, D.&lt;/author&gt;&lt;author&gt;Kaufmann, A. K.&lt;/author&gt;&lt;author&gt;Stacey, J. A.&lt;/author&gt;&lt;author&gt;Hoerder-Suabedissen, A.&lt;/author&gt;&lt;author&gt;Becker, E. B.&lt;/author&gt;&lt;author&gt;Wilson, M. C.&lt;/author&gt;&lt;author&gt;Molnar, Z.&lt;/author&gt;&lt;author&gt;Butt, S. J.&lt;/author&gt;&lt;/authors&gt;&lt;/contributors&gt;&lt;auth-address&gt;Department of Physiology, Anatomy, and Genetics, University of Oxford, Oxford OX1 3QX, UK.&amp;#xD;Department of Neurosciences, University of New Mexico Health Sciences Center, Albuquerque, NM 87131, USA.&amp;#xD;Department of Physiology, Anatomy, and Genetics, University of Oxford, Oxford OX1 3QX, UK. Electronic address: simon.butt@dpag.ox.ac.uk.&lt;/auth-address&gt;&lt;titles&gt;&lt;title&gt;A Transient Translaminar GABAergic Interneuron Circuit Connects Thalamocortical Recipient Layers in Neonatal Somatosensory Cortex&lt;/title&gt;&lt;secondary-title&gt;Neuron&lt;/secondary-title&gt;&lt;/titles&gt;&lt;periodical&gt;&lt;full-title&gt;Neuron&lt;/full-title&gt;&lt;abbr-1&gt;Neuron&lt;/abbr-1&gt;&lt;/periodical&gt;&lt;pages&gt;536-49&lt;/pages&gt;&lt;volume&gt;89&lt;/volume&gt;&lt;number&gt;3&lt;/number&gt;&lt;dates&gt;&lt;year&gt;2016&lt;/year&gt;&lt;pub-dates&gt;&lt;date&gt;Feb 3&lt;/date&gt;&lt;/pub-dates&gt;&lt;/dates&gt;&lt;isbn&gt;1097-4199 (Electronic)&amp;#xD;0896-6273 (Linking)&lt;/isbn&gt;&lt;accession-num&gt;26844833&lt;/accession-num&gt;&lt;urls&gt;&lt;related-urls&gt;&lt;url&gt;http://www.ncbi.nlm.nih.gov/pubmed/26844833&lt;/url&gt;&lt;/related-urls&gt;&lt;/urls&gt;&lt;custom2&gt;PMC4742537&lt;/custom2&gt;&lt;electronic-resource-num&gt;10.1016/j.neuron.2016.01.015&lt;/electronic-resource-num&gt;&lt;/record&gt;&lt;/Cite&gt;&lt;/EndNote&gt;</w:instrText>
      </w:r>
      <w:r w:rsidR="00F310DB" w:rsidRPr="009509B4">
        <w:fldChar w:fldCharType="separate"/>
      </w:r>
      <w:r w:rsidR="00F310DB" w:rsidRPr="009509B4">
        <w:rPr>
          <w:noProof/>
          <w:vertAlign w:val="superscript"/>
        </w:rPr>
        <w:t>2</w:t>
      </w:r>
      <w:r w:rsidR="00F310DB" w:rsidRPr="009509B4">
        <w:fldChar w:fldCharType="end"/>
      </w:r>
      <w:r w:rsidRPr="009509B4">
        <w:t>. During the later period (P5-8)</w:t>
      </w:r>
      <w:r w:rsidR="00025D00" w:rsidRPr="009509B4">
        <w:rPr>
          <w:lang w:val="en-GB"/>
        </w:rPr>
        <w:t>, the onset of which coincides with an increase in cell death across cortical layers,</w:t>
      </w:r>
      <w:r w:rsidRPr="009509B4">
        <w:t xml:space="preserve"> fusiform cells are encountered in significantly reduced numbers – indeed are absent in the P7-8 window. The remaining pyramidal SPNs are evenly split between those that are still dominated by local inputs and those that acquire an array of diverse inputs from across cortical layers, located both in the immediate and adjacent cortical columns. This diversification of synaptic input fits with the rapid transition to columnar signalling previously reported at P5</w:t>
      </w:r>
      <w:r w:rsidR="00F310DB" w:rsidRPr="009509B4">
        <w:t xml:space="preserve"> </w:t>
      </w:r>
      <w:r w:rsidR="00F310DB" w:rsidRPr="009509B4">
        <w:fldChar w:fldCharType="begin"/>
      </w:r>
      <w:r w:rsidR="00CC1C78" w:rsidRPr="009509B4">
        <w:instrText xml:space="preserve"> ADDIN EN.CITE &lt;EndNote&gt;&lt;Cite&gt;&lt;Author&gt;Dupont&lt;/Author&gt;&lt;Year&gt;2006&lt;/Year&gt;&lt;RecNum&gt;108&lt;/RecNum&gt;&lt;DisplayText&gt;&lt;style face="superscript"&gt;25&lt;/style&gt;&lt;/DisplayText&gt;&lt;record&gt;&lt;rec-number&gt;108&lt;/rec-number&gt;&lt;foreign-keys&gt;&lt;key app="EN" db-id="r9x2avfe5rdv57etpz7p9exs0apfpxsred0v" timestamp="1432204889"&gt;108&lt;/key&gt;&lt;/foreign-keys&gt;&lt;ref-type name="Journal Article"&gt;17&lt;/ref-type&gt;&lt;contributors&gt;&lt;authors&gt;&lt;author&gt;Dupont, E.&lt;/author&gt;&lt;author&gt;Hanganu, I. L.&lt;/author&gt;&lt;author&gt;Kilb, W.&lt;/author&gt;&lt;author&gt;Hirsch, S.&lt;/author&gt;&lt;author&gt;Luhmann, H. J.&lt;/author&gt;&lt;/authors&gt;&lt;/contributors&gt;&lt;auth-address&gt;Institute of Physiology and Pathophysiology, Johannes Gutenberg University of Mainz, Duesbergweg 6, D-55128 Mainz, Germany.&lt;/auth-address&gt;&lt;titles&gt;&lt;title&gt;Rapid developmental switch in the mechanisms driving early cortical columnar networks&lt;/title&gt;&lt;secondary-title&gt;Nature&lt;/secondary-title&gt;&lt;alt-title&gt;Nature&lt;/alt-title&gt;&lt;/titles&gt;&lt;periodical&gt;&lt;full-title&gt;Nature&lt;/full-title&gt;&lt;abbr-1&gt;Nature&lt;/abbr-1&gt;&lt;/periodical&gt;&lt;alt-periodical&gt;&lt;full-title&gt;Nature&lt;/full-title&gt;&lt;abbr-1&gt;Nature&lt;/abbr-1&gt;&lt;/alt-periodical&gt;&lt;pages&gt;79-83&lt;/pages&gt;&lt;volume&gt;439&lt;/volume&gt;&lt;number&gt;7072&lt;/number&gt;&lt;keywords&gt;&lt;keyword&gt;Action Potentials/drug effects&lt;/keyword&gt;&lt;keyword&gt;Animals&lt;/keyword&gt;&lt;keyword&gt;Animals, Newborn&lt;/keyword&gt;&lt;keyword&gt;Carbachol/pharmacology&lt;/keyword&gt;&lt;keyword&gt;Electrophysiology&lt;/keyword&gt;&lt;keyword&gt;Gap Junctions/physiology&lt;/keyword&gt;&lt;keyword&gt;Mice&lt;/keyword&gt;&lt;keyword&gt;Mice, Inbred C57BL&lt;/keyword&gt;&lt;keyword&gt;Neurons/drug effects/metabolism/*physiology&lt;/keyword&gt;&lt;keyword&gt;Receptors, N-Methyl-D-Aspartate/metabolism&lt;/keyword&gt;&lt;keyword&gt;Somatosensory Cortex/cytology/drug effects/*growth &amp;amp; development/*physiology&lt;/keyword&gt;&lt;keyword&gt;Synapses/physiology&lt;/keyword&gt;&lt;/keywords&gt;&lt;dates&gt;&lt;year&gt;2006&lt;/year&gt;&lt;pub-dates&gt;&lt;date&gt;Jan 5&lt;/date&gt;&lt;/pub-dates&gt;&lt;/dates&gt;&lt;isbn&gt;1476-4687 (Electronic)&amp;#xD;0028-0836 (Linking)&lt;/isbn&gt;&lt;accession-num&gt;16327778&lt;/accession-num&gt;&lt;urls&gt;&lt;related-urls&gt;&lt;url&gt;http://www.ncbi.nlm.nih.gov/pubmed/16327778&lt;/url&gt;&lt;/related-urls&gt;&lt;/urls&gt;&lt;electronic-resource-num&gt;10.1038/nature04264&lt;/electronic-resource-num&gt;&lt;/record&gt;&lt;/Cite&gt;&lt;/EndNote&gt;</w:instrText>
      </w:r>
      <w:r w:rsidR="00F310DB" w:rsidRPr="009509B4">
        <w:fldChar w:fldCharType="separate"/>
      </w:r>
      <w:r w:rsidR="00CC1C78" w:rsidRPr="009509B4">
        <w:rPr>
          <w:noProof/>
          <w:vertAlign w:val="superscript"/>
        </w:rPr>
        <w:t>25</w:t>
      </w:r>
      <w:r w:rsidR="00F310DB" w:rsidRPr="009509B4">
        <w:fldChar w:fldCharType="end"/>
      </w:r>
      <w:r w:rsidRPr="009509B4">
        <w:t xml:space="preserve">, and suggests that this time point </w:t>
      </w:r>
      <w:r w:rsidR="00FC4B82" w:rsidRPr="009509B4">
        <w:t>represents</w:t>
      </w:r>
      <w:r w:rsidRPr="009509B4">
        <w:t xml:space="preserve"> the switch from transient SP to layer 6b (L6b)</w:t>
      </w:r>
      <w:r w:rsidR="00997ACC" w:rsidRPr="009509B4">
        <w:t xml:space="preserve"> </w:t>
      </w:r>
      <w:r w:rsidR="00997ACC" w:rsidRPr="009509B4">
        <w:fldChar w:fldCharType="begin"/>
      </w:r>
      <w:r w:rsidR="008225DD" w:rsidRPr="009509B4">
        <w:instrText xml:space="preserve"> ADDIN EN.CITE &lt;EndNote&gt;&lt;Cite&gt;&lt;Author&gt;Zolnik&lt;/Author&gt;&lt;Year&gt;2020&lt;/Year&gt;&lt;RecNum&gt;361&lt;/RecNum&gt;&lt;DisplayText&gt;&lt;style face="superscript"&gt;13&lt;/style&gt;&lt;/DisplayText&gt;&lt;record&gt;&lt;rec-number&gt;361&lt;/rec-number&gt;&lt;foreign-keys&gt;&lt;key app="EN" db-id="r9x2avfe5rdv57etpz7p9exs0apfpxsred0v" timestamp="1587572842"&gt;361&lt;/key&gt;&lt;/foreign-keys&gt;&lt;ref-type name="Journal Article"&gt;17&lt;/ref-type&gt;&lt;contributors&gt;&lt;authors&gt;&lt;author&gt;Zolnik, T. A.&lt;/author&gt;&lt;author&gt;Ledderose, J.&lt;/author&gt;&lt;author&gt;Toumazou, M.&lt;/author&gt;&lt;author&gt;Trimbuch, T.&lt;/author&gt;&lt;author&gt;Oram, T.&lt;/author&gt;&lt;author&gt;Rosenmund, C.&lt;/author&gt;&lt;author&gt;Eickholt, B. J.&lt;/author&gt;&lt;author&gt;Sachdev, R. N. S.&lt;/author&gt;&lt;author&gt;Larkum, M. E.&lt;/author&gt;&lt;/authors&gt;&lt;/contributors&gt;&lt;auth-address&gt;Institute for Biology, Humboldt-Universitat zu Berlin, Berlin, Germany.&amp;#xD;Institute for Biology, Humboldt-Universitat zu Berlin, Berlin, Germany; Neuroscience Research Center, Charite-Universitatsmedizin Berlin, Berlin, Germany.&amp;#xD;Neuroscience Research Center, Charite-Universitatsmedizin Berlin, Berlin, Germany.&amp;#xD;Janelia Research Campus, Ashburn, VA, USA.&amp;#xD;Institute for Biology, Humboldt-Universitat zu Berlin, Berlin, Germany. Electronic address: matthew.larkum@hu-berlin.de.&lt;/auth-address&gt;&lt;titles&gt;&lt;title&gt;Layer 6b Is Driven by Intracortical Long-Range Projection Neurons&lt;/title&gt;&lt;secondary-title&gt;Cell Rep&lt;/secondary-title&gt;&lt;/titles&gt;&lt;periodical&gt;&lt;full-title&gt;Cell Rep&lt;/full-title&gt;&lt;abbr-1&gt;Cell reports&lt;/abbr-1&gt;&lt;/periodical&gt;&lt;pages&gt;3492-3505 e5&lt;/pages&gt;&lt;volume&gt;30&lt;/volume&gt;&lt;number&gt;10&lt;/number&gt;&lt;keywords&gt;&lt;keyword&gt;cortex&lt;/keyword&gt;&lt;keyword&gt;layer 6&lt;/keyword&gt;&lt;keyword&gt;layer 6b&lt;/keyword&gt;&lt;keyword&gt;long-range&lt;/keyword&gt;&lt;keyword&gt;thalamus&lt;/keyword&gt;&lt;/keywords&gt;&lt;dates&gt;&lt;year&gt;2020&lt;/year&gt;&lt;pub-dates&gt;&lt;date&gt;Mar 10&lt;/date&gt;&lt;/pub-dates&gt;&lt;/dates&gt;&lt;isbn&gt;2211-1247 (Electronic)&lt;/isbn&gt;&lt;accession-num&gt;32160552&lt;/accession-num&gt;&lt;urls&gt;&lt;related-urls&gt;&lt;url&gt;https://www.ncbi.nlm.nih.gov/pubmed/32160552&lt;/url&gt;&lt;/related-urls&gt;&lt;/urls&gt;&lt;electronic-resource-num&gt;10.1016/j.celrep.2020.02.044&lt;/electronic-resource-num&gt;&lt;/record&gt;&lt;/Cite&gt;&lt;/EndNote&gt;</w:instrText>
      </w:r>
      <w:r w:rsidR="00997ACC" w:rsidRPr="009509B4">
        <w:fldChar w:fldCharType="separate"/>
      </w:r>
      <w:r w:rsidR="008225DD" w:rsidRPr="009509B4">
        <w:rPr>
          <w:noProof/>
          <w:vertAlign w:val="superscript"/>
        </w:rPr>
        <w:t>13</w:t>
      </w:r>
      <w:r w:rsidR="00997ACC" w:rsidRPr="009509B4">
        <w:fldChar w:fldCharType="end"/>
      </w:r>
      <w:r w:rsidRPr="009509B4">
        <w:t xml:space="preserve"> in S1BF.</w:t>
      </w:r>
    </w:p>
    <w:p w14:paraId="00000029" w14:textId="63100793" w:rsidR="00BF09BB" w:rsidRPr="009509B4" w:rsidRDefault="00511375">
      <w:pPr>
        <w:pStyle w:val="Normal1"/>
        <w:spacing w:before="240" w:after="240" w:line="480" w:lineRule="auto"/>
        <w:jc w:val="both"/>
      </w:pPr>
      <w:r w:rsidRPr="009509B4">
        <w:t>Our study identifies that</w:t>
      </w:r>
      <w:r w:rsidR="00905BF2" w:rsidRPr="009509B4">
        <w:t xml:space="preserve"> </w:t>
      </w:r>
      <w:r w:rsidR="00905BF2" w:rsidRPr="009509B4">
        <w:rPr>
          <w:i/>
        </w:rPr>
        <w:t xml:space="preserve">Lpar1-EGFP </w:t>
      </w:r>
      <w:r w:rsidR="00905BF2" w:rsidRPr="009509B4">
        <w:t xml:space="preserve">SPNs </w:t>
      </w:r>
      <w:r w:rsidR="00242E54" w:rsidRPr="009509B4">
        <w:t>in S1BF</w:t>
      </w:r>
      <w:r w:rsidRPr="009509B4">
        <w:t xml:space="preserve"> have an additional novel function that</w:t>
      </w:r>
      <w:r w:rsidR="00242E54" w:rsidRPr="009509B4">
        <w:t xml:space="preserve"> </w:t>
      </w:r>
      <w:r w:rsidR="00905BF2" w:rsidRPr="009509B4">
        <w:t>do</w:t>
      </w:r>
      <w:r w:rsidRPr="009509B4">
        <w:t>es</w:t>
      </w:r>
      <w:r w:rsidR="00905BF2" w:rsidRPr="009509B4">
        <w:t xml:space="preserve"> not conform to the canonical model for SPNs established </w:t>
      </w:r>
      <w:r w:rsidR="008A4B0A" w:rsidRPr="009509B4">
        <w:t>across sensory cortices</w:t>
      </w:r>
      <w:r w:rsidR="00905BF2" w:rsidRPr="009509B4">
        <w:t xml:space="preserve">, wherein SPNs act as relay </w:t>
      </w:r>
      <w:r w:rsidR="00F310DB" w:rsidRPr="009509B4">
        <w:t xml:space="preserve">cells for thalamic input to L4 </w:t>
      </w:r>
      <w:r w:rsidR="00F310DB" w:rsidRPr="009509B4">
        <w:fldChar w:fldCharType="begin">
          <w:fldData xml:space="preserve">PEVuZE5vdGU+PENpdGU+PEF1dGhvcj5BbGxlbmRvZXJmZXI8L0F1dGhvcj48WWVhcj4xOTk0PC9Z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</w:fldData>
        </w:fldChar>
      </w:r>
      <w:r w:rsidR="008A4B0A" w:rsidRPr="009509B4">
        <w:instrText xml:space="preserve"> ADDIN EN.CITE </w:instrText>
      </w:r>
      <w:r w:rsidR="008A4B0A" w:rsidRPr="009509B4">
        <w:fldChar w:fldCharType="begin">
          <w:fldData xml:space="preserve">PEVuZE5vdGU+PENpdGU+PEF1dGhvcj5BbGxlbmRvZXJmZXI8L0F1dGhvcj48WWVhcj4xOTk0PC9Z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</w:fldData>
        </w:fldChar>
      </w:r>
      <w:r w:rsidR="008A4B0A" w:rsidRPr="009509B4">
        <w:instrText xml:space="preserve"> ADDIN EN.CITE.DATA </w:instrText>
      </w:r>
      <w:r w:rsidR="008A4B0A" w:rsidRPr="009509B4">
        <w:fldChar w:fldCharType="end"/>
      </w:r>
      <w:r w:rsidR="00F310DB" w:rsidRPr="009509B4">
        <w:fldChar w:fldCharType="separate"/>
      </w:r>
      <w:r w:rsidR="008A4B0A" w:rsidRPr="009509B4">
        <w:rPr>
          <w:noProof/>
          <w:vertAlign w:val="superscript"/>
        </w:rPr>
        <w:t>1, 4, 38</w:t>
      </w:r>
      <w:r w:rsidR="00F310DB" w:rsidRPr="009509B4">
        <w:fldChar w:fldCharType="end"/>
      </w:r>
      <w:r w:rsidR="00905BF2" w:rsidRPr="009509B4">
        <w:t xml:space="preserve">. We have tested thalamic engagement with </w:t>
      </w:r>
      <w:r w:rsidR="00905BF2" w:rsidRPr="009509B4">
        <w:rPr>
          <w:i/>
        </w:rPr>
        <w:t>Lpar1-EGFP</w:t>
      </w:r>
      <w:r w:rsidR="00905BF2" w:rsidRPr="009509B4">
        <w:t xml:space="preserve"> SPNs using </w:t>
      </w:r>
      <w:r w:rsidRPr="009509B4">
        <w:t xml:space="preserve">combined </w:t>
      </w:r>
      <w:r w:rsidR="00905BF2" w:rsidRPr="009509B4">
        <w:t xml:space="preserve">electrical and optogenetic stimulation of thalamic afferent fibres and found that the incidence of connectivity onto postnatal </w:t>
      </w:r>
      <w:r w:rsidR="00946C50" w:rsidRPr="009509B4">
        <w:rPr>
          <w:i/>
        </w:rPr>
        <w:t>Lpar1-EGFP</w:t>
      </w:r>
      <w:r w:rsidR="00946C50" w:rsidRPr="009509B4">
        <w:t xml:space="preserve"> </w:t>
      </w:r>
      <w:r w:rsidR="00905BF2" w:rsidRPr="009509B4">
        <w:t>SPNs to be as low as 11%</w:t>
      </w:r>
      <w:r w:rsidR="00E13A21" w:rsidRPr="009509B4">
        <w:t xml:space="preserve"> in thalamocortical slices that otherwise showed good </w:t>
      </w:r>
      <w:r w:rsidR="00E13A21" w:rsidRPr="009509B4">
        <w:lastRenderedPageBreak/>
        <w:t>preservation of connectivity</w:t>
      </w:r>
      <w:r w:rsidR="00905BF2" w:rsidRPr="009509B4">
        <w:t>. This is at odds with a number of previous studies reliant exclusively on electrical stimulation</w:t>
      </w:r>
      <w:r w:rsidR="00F310DB" w:rsidRPr="009509B4">
        <w:fldChar w:fldCharType="begin">
          <w:fldData xml:space="preserve">PEVuZE5vdGU+PENpdGU+PEF1dGhvcj5GcmlhdWY8L0F1dGhvcj48WWVhcj4xOTkwPC9ZZWFyPjxS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</w:fldData>
        </w:fldChar>
      </w:r>
      <w:r w:rsidR="00B61240" w:rsidRPr="009509B4">
        <w:instrText xml:space="preserve"> ADDIN EN.CITE </w:instrText>
      </w:r>
      <w:r w:rsidR="00B61240" w:rsidRPr="009509B4">
        <w:fldChar w:fldCharType="begin">
          <w:fldData xml:space="preserve">PEVuZE5vdGU+PENpdGU+PEF1dGhvcj5GcmlhdWY8L0F1dGhvcj48WWVhcj4xOTkwPC9ZZWFyPjxS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</w:fldData>
        </w:fldChar>
      </w:r>
      <w:r w:rsidR="00B61240" w:rsidRPr="009509B4">
        <w:instrText xml:space="preserve"> ADDIN EN.CITE.DATA </w:instrText>
      </w:r>
      <w:r w:rsidR="00B61240" w:rsidRPr="009509B4">
        <w:fldChar w:fldCharType="end"/>
      </w:r>
      <w:r w:rsidR="00F310DB" w:rsidRPr="009509B4">
        <w:fldChar w:fldCharType="separate"/>
      </w:r>
      <w:r w:rsidR="00B61240" w:rsidRPr="009509B4">
        <w:rPr>
          <w:noProof/>
          <w:vertAlign w:val="superscript"/>
        </w:rPr>
        <w:t>18, 39</w:t>
      </w:r>
      <w:r w:rsidR="00F310DB" w:rsidRPr="009509B4">
        <w:fldChar w:fldCharType="end"/>
      </w:r>
      <w:r w:rsidR="00905BF2" w:rsidRPr="009509B4">
        <w:t xml:space="preserve"> which obtained levels of connectivity approaching our initial electrical stimulation paradigm. </w:t>
      </w:r>
      <w:r w:rsidR="00025D00" w:rsidRPr="009509B4">
        <w:rPr>
          <w:lang w:val="en-GB"/>
        </w:rPr>
        <w:t>Recordings from non-</w:t>
      </w:r>
      <w:r w:rsidR="00025D00" w:rsidRPr="009509B4">
        <w:t xml:space="preserve"> </w:t>
      </w:r>
      <w:r w:rsidR="00905BF2" w:rsidRPr="009509B4">
        <w:rPr>
          <w:i/>
        </w:rPr>
        <w:t>Lpar1-EGFP</w:t>
      </w:r>
      <w:r w:rsidR="00905BF2" w:rsidRPr="009509B4">
        <w:t xml:space="preserve"> </w:t>
      </w:r>
      <w:r w:rsidR="00025D00" w:rsidRPr="009509B4">
        <w:rPr>
          <w:lang w:val="en-GB"/>
        </w:rPr>
        <w:t>subplate neurons suggest that this is not a property of this genetically defined population alone. As such</w:t>
      </w:r>
      <w:r w:rsidR="00905BF2" w:rsidRPr="009509B4">
        <w:t xml:space="preserve">, it is </w:t>
      </w:r>
      <w:proofErr w:type="gramStart"/>
      <w:r w:rsidR="00905BF2" w:rsidRPr="009509B4">
        <w:t>definitely worth</w:t>
      </w:r>
      <w:proofErr w:type="gramEnd"/>
      <w:r w:rsidR="00905BF2" w:rsidRPr="009509B4">
        <w:t xml:space="preserve"> revisiting </w:t>
      </w:r>
      <w:r w:rsidR="004F7F0E" w:rsidRPr="009509B4">
        <w:t>perinatal</w:t>
      </w:r>
      <w:r w:rsidR="00792415" w:rsidRPr="009509B4">
        <w:t xml:space="preserve"> </w:t>
      </w:r>
      <w:r w:rsidR="00905BF2" w:rsidRPr="009509B4">
        <w:t xml:space="preserve">thalamic engagement with the cortex using optogenetic approaches given that conditional expression of ChR2 </w:t>
      </w:r>
      <w:r w:rsidR="0069375B" w:rsidRPr="009509B4">
        <w:t>in thalamic nuclei allows</w:t>
      </w:r>
      <w:r w:rsidR="00905BF2" w:rsidRPr="009509B4">
        <w:t xml:space="preserve"> </w:t>
      </w:r>
      <w:r w:rsidR="0069375B" w:rsidRPr="009509B4">
        <w:t>unequivocal discrimination of</w:t>
      </w:r>
      <w:r w:rsidR="00905BF2" w:rsidRPr="009509B4">
        <w:t xml:space="preserve"> thalamocortical </w:t>
      </w:r>
      <w:r w:rsidR="0069375B" w:rsidRPr="009509B4">
        <w:t>versus</w:t>
      </w:r>
      <w:r w:rsidR="00905BF2" w:rsidRPr="009509B4">
        <w:t xml:space="preserve"> corticothalamic input</w:t>
      </w:r>
      <w:r w:rsidR="008A4B0A" w:rsidRPr="009509B4">
        <w:t xml:space="preserve"> without possible antidromic activation</w:t>
      </w:r>
      <w:r w:rsidR="00905BF2" w:rsidRPr="009509B4">
        <w:t>. Differences in the level of thalamic engagement aside, our data are consistent with the model that thalamic i</w:t>
      </w:r>
      <w:r w:rsidR="008A4B0A" w:rsidRPr="009509B4">
        <w:t>nput is amplified via the subplate network</w:t>
      </w:r>
      <w:r w:rsidR="0069375B" w:rsidRPr="009509B4">
        <w:fldChar w:fldCharType="begin"/>
      </w:r>
      <w:r w:rsidR="00B61240" w:rsidRPr="009509B4">
        <w:instrText xml:space="preserve"> ADDIN EN.CITE &lt;EndNote&gt;&lt;Cite&gt;&lt;Author&gt;Luhmann&lt;/Author&gt;&lt;Year&gt;2009&lt;/Year&gt;&lt;RecNum&gt;139&lt;/RecNum&gt;&lt;DisplayText&gt;&lt;style face="superscript"&gt;40&lt;/style&gt;&lt;/DisplayText&gt;&lt;record&gt;&lt;rec-number&gt;139&lt;/rec-number&gt;&lt;foreign-keys&gt;&lt;key app="EN" db-id="r9x2avfe5rdv57etpz7p9exs0apfpxsred0v" timestamp="1439887624"&gt;139&lt;/key&gt;&lt;/foreign-keys&gt;&lt;ref-type name="Journal Article"&gt;17&lt;/ref-type&gt;&lt;contributors&gt;&lt;authors&gt;&lt;author&gt;Luhmann, H. J.&lt;/author&gt;&lt;author&gt;Kilb, W.&lt;/author&gt;&lt;author&gt;Hanganu-Opatz, I. L.&lt;/author&gt;&lt;/authors&gt;&lt;/contributors&gt;&lt;auth-address&gt;Institute of Physiology and Pathophysiology, University Medical Center, Johannes Gutenberg University Mainz Mainz, Germany.&lt;/auth-address&gt;&lt;titles&gt;&lt;title&gt;Subplate cells: amplifiers of neuronal activity in the developing cerebral cortex&lt;/title&gt;&lt;secondary-title&gt;Front Neuroanat&lt;/secondary-title&gt;&lt;/titles&gt;&lt;periodical&gt;&lt;full-title&gt;Front Neuroanat&lt;/full-title&gt;&lt;/periodical&gt;&lt;pages&gt;19&lt;/pages&gt;&lt;volume&gt;3&lt;/volume&gt;&lt;keywords&gt;&lt;keyword&gt;Gaba&lt;/keyword&gt;&lt;keyword&gt;Nmda&lt;/keyword&gt;&lt;keyword&gt;development&lt;/keyword&gt;&lt;keyword&gt;electrophysiology&lt;/keyword&gt;&lt;keyword&gt;glutamate&lt;/keyword&gt;&lt;keyword&gt;microciruitry&lt;/keyword&gt;&lt;keyword&gt;neocortex&lt;/keyword&gt;&lt;keyword&gt;subplate&lt;/keyword&gt;&lt;/keywords&gt;&lt;dates&gt;&lt;year&gt;2009&lt;/year&gt;&lt;/dates&gt;&lt;isbn&gt;1662-5129 (Electronic)&amp;#xD;1662-5129 (Linking)&lt;/isbn&gt;&lt;accession-num&gt;19862346&lt;/accession-num&gt;&lt;urls&gt;&lt;related-urls&gt;&lt;url&gt;http://www.ncbi.nlm.nih.gov/pubmed/19862346&lt;/url&gt;&lt;/related-urls&gt;&lt;/urls&gt;&lt;custom2&gt;PMC2766272&lt;/custom2&gt;&lt;electronic-resource-num&gt;10.3389/neuro.05.019.2009&lt;/electronic-resource-num&gt;&lt;/record&gt;&lt;/Cite&gt;&lt;/EndNote&gt;</w:instrText>
      </w:r>
      <w:r w:rsidR="0069375B" w:rsidRPr="009509B4">
        <w:fldChar w:fldCharType="separate"/>
      </w:r>
      <w:r w:rsidR="00B61240" w:rsidRPr="009509B4">
        <w:rPr>
          <w:noProof/>
          <w:vertAlign w:val="superscript"/>
        </w:rPr>
        <w:t>40</w:t>
      </w:r>
      <w:r w:rsidR="0069375B" w:rsidRPr="009509B4">
        <w:fldChar w:fldCharType="end"/>
      </w:r>
      <w:r w:rsidR="00905BF2" w:rsidRPr="009509B4">
        <w:t xml:space="preserve"> and onward communicated via pyramidal SPNs to more superficial layers of cortex via layer 1.</w:t>
      </w:r>
      <w:r w:rsidR="00B374D0" w:rsidRPr="009509B4">
        <w:rPr>
          <w:lang w:val="en-GB"/>
        </w:rPr>
        <w:t xml:space="preserve"> Indeed, our study builds on </w:t>
      </w:r>
      <w:proofErr w:type="gramStart"/>
      <w:r w:rsidR="00B374D0" w:rsidRPr="009509B4">
        <w:rPr>
          <w:lang w:val="en-GB"/>
        </w:rPr>
        <w:t>a number of</w:t>
      </w:r>
      <w:proofErr w:type="gramEnd"/>
      <w:r w:rsidR="00B374D0" w:rsidRPr="009509B4">
        <w:rPr>
          <w:lang w:val="en-GB"/>
        </w:rPr>
        <w:t xml:space="preserve"> studies that advanced our understanding of the role of subplate from a simple staging post for initial thalamic innervation to a critical mediator of plasticity and amplifier of thalamic input; a role that is fulfilled by two distinct morphological subtypes. However how this amplified signal is relayed to the overlying cortex is unclear beyond that it is likely mediated by the pyramidal subtype with axons ramifying in the marginal zone. </w:t>
      </w:r>
      <w:r w:rsidR="00905BF2" w:rsidRPr="009509B4">
        <w:t xml:space="preserve">None of our recovered morphologies suggest dense innervation of L4 </w:t>
      </w:r>
      <w:r w:rsidR="00905BF2" w:rsidRPr="009509B4">
        <w:rPr>
          <w:i/>
        </w:rPr>
        <w:t>per s</w:t>
      </w:r>
      <w:r w:rsidR="00905BF2" w:rsidRPr="009509B4">
        <w:t xml:space="preserve">e by this particular genetically-defined </w:t>
      </w:r>
      <w:r w:rsidR="00FD03EE" w:rsidRPr="009509B4">
        <w:rPr>
          <w:lang w:val="en-GB"/>
        </w:rPr>
        <w:t>sub</w:t>
      </w:r>
      <w:r w:rsidR="00905BF2" w:rsidRPr="009509B4">
        <w:t>population of SPN</w:t>
      </w:r>
      <w:r w:rsidR="0069375B" w:rsidRPr="009509B4">
        <w:fldChar w:fldCharType="begin"/>
      </w:r>
      <w:r w:rsidR="00B61240" w:rsidRPr="009509B4">
        <w:instrText xml:space="preserve"> ADDIN EN.CITE &lt;EndNote&gt;&lt;Cite&gt;&lt;Author&gt;Friauf&lt;/Author&gt;&lt;Year&gt;1990&lt;/Year&gt;&lt;RecNum&gt;140&lt;/RecNum&gt;&lt;DisplayText&gt;&lt;style face="superscript"&gt;39&lt;/style&gt;&lt;/DisplayText&gt;&lt;record&gt;&lt;rec-number&gt;140&lt;/rec-number&gt;&lt;foreign-keys&gt;&lt;key app="EN" db-id="r9x2avfe5rdv57etpz7p9exs0apfpxsred0v" timestamp="1439889101"&gt;140&lt;/key&gt;&lt;/foreign-keys&gt;&lt;ref-type name="Journal Article"&gt;17&lt;/ref-type&gt;&lt;contributors&gt;&lt;authors&gt;&lt;author&gt;Friauf, E.&lt;/author&gt;&lt;author&gt;McConnell, S. K.&lt;/author&gt;&lt;author&gt;Shatz, C. J.&lt;/author&gt;&lt;/authors&gt;&lt;/contributors&gt;&lt;auth-address&gt;Department of Neurobiology, Stanford University School of Medicine, California 94305.&lt;/auth-address&gt;&lt;titles&gt;&lt;title&gt;Functional synaptic circuits in the subplate during fetal and early postnatal development of cat visual cortex&lt;/title&gt;&lt;secondary-title&gt;J Neurosci&lt;/secondary-title&gt;&lt;/titles&gt;&lt;periodical&gt;&lt;full-title&gt;J Neurosci&lt;/full-title&gt;&lt;abbr-1&gt;The Journal of neuroscience : the official journal of the Society for Neuroscience&lt;/abbr-1&gt;&lt;/periodical&gt;&lt;pages&gt;2601-13&lt;/pages&gt;&lt;volume&gt;10&lt;/volume&gt;&lt;number&gt;8&lt;/number&gt;&lt;keywords&gt;&lt;keyword&gt;Animals&lt;/keyword&gt;&lt;keyword&gt;Animals, Newborn/growth &amp;amp; development/*physiology&lt;/keyword&gt;&lt;keyword&gt;Axons/physiology&lt;/keyword&gt;&lt;keyword&gt;Cats/embryology/growth &amp;amp; development&lt;/keyword&gt;&lt;keyword&gt;Electrophysiology&lt;/keyword&gt;&lt;keyword&gt;Fetus/*physiology&lt;/keyword&gt;&lt;keyword&gt;In Vitro Techniques&lt;/keyword&gt;&lt;keyword&gt;Neural Pathways/physiology&lt;/keyword&gt;&lt;keyword&gt;Neurons/physiology/ultrastructure&lt;/keyword&gt;&lt;keyword&gt;Synapses/*physiology&lt;/keyword&gt;&lt;keyword&gt;Thalamus/ultrastructure&lt;/keyword&gt;&lt;keyword&gt;Visual Cortex/embryology/growth &amp;amp; development/*physiology&lt;/keyword&gt;&lt;/keywords&gt;&lt;dates&gt;&lt;year&gt;1990&lt;/year&gt;&lt;pub-dates&gt;&lt;date&gt;Aug&lt;/date&gt;&lt;/pub-dates&gt;&lt;/dates&gt;&lt;isbn&gt;0270-6474 (Print)&amp;#xD;0270-6474 (Linking)&lt;/isbn&gt;&lt;accession-num&gt;2388080&lt;/accession-num&gt;&lt;urls&gt;&lt;related-urls&gt;&lt;url&gt;http://www.ncbi.nlm.nih.gov/pubmed/2388080&lt;/url&gt;&lt;/related-urls&gt;&lt;/urls&gt;&lt;/record&gt;&lt;/Cite&gt;&lt;/EndNote&gt;</w:instrText>
      </w:r>
      <w:r w:rsidR="0069375B" w:rsidRPr="009509B4">
        <w:fldChar w:fldCharType="separate"/>
      </w:r>
      <w:r w:rsidR="00B61240" w:rsidRPr="009509B4">
        <w:rPr>
          <w:noProof/>
          <w:vertAlign w:val="superscript"/>
        </w:rPr>
        <w:t>39</w:t>
      </w:r>
      <w:r w:rsidR="0069375B" w:rsidRPr="009509B4">
        <w:fldChar w:fldCharType="end"/>
      </w:r>
      <w:r w:rsidR="00905BF2" w:rsidRPr="009509B4">
        <w:t>. Indeed this and our extensive mapping of S1BF using LSPS through ea</w:t>
      </w:r>
      <w:r w:rsidR="0069375B" w:rsidRPr="009509B4">
        <w:t>rly postnatal life</w:t>
      </w:r>
      <w:r w:rsidR="0069375B" w:rsidRPr="009509B4">
        <w:fldChar w:fldCharType="begin">
          <w:fldData xml:space="preserve">PEVuZE5vdGU+PENpdGU+PEF1dGhvcj5BbmFzdGFzaWFkZXM8L0F1dGhvcj48WWVhcj4yMDE2PC9Z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</w:fldData>
        </w:fldChar>
      </w:r>
      <w:r w:rsidR="00B61240" w:rsidRPr="009509B4">
        <w:instrText xml:space="preserve"> ADDIN EN.CITE </w:instrText>
      </w:r>
      <w:r w:rsidR="00B61240" w:rsidRPr="009509B4">
        <w:fldChar w:fldCharType="begin">
          <w:fldData xml:space="preserve">PEVuZE5vdGU+PENpdGU+PEF1dGhvcj5BbmFzdGFzaWFkZXM8L0F1dGhvcj48WWVhcj4yMDE2PC9Z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</w:fldData>
        </w:fldChar>
      </w:r>
      <w:r w:rsidR="00B61240" w:rsidRPr="009509B4">
        <w:instrText xml:space="preserve"> ADDIN EN.CITE.DATA </w:instrText>
      </w:r>
      <w:r w:rsidR="00B61240" w:rsidRPr="009509B4">
        <w:fldChar w:fldCharType="end"/>
      </w:r>
      <w:r w:rsidR="0069375B" w:rsidRPr="009509B4">
        <w:fldChar w:fldCharType="separate"/>
      </w:r>
      <w:r w:rsidR="00B61240" w:rsidRPr="009509B4">
        <w:rPr>
          <w:noProof/>
          <w:vertAlign w:val="superscript"/>
        </w:rPr>
        <w:t>28, 41</w:t>
      </w:r>
      <w:r w:rsidR="0069375B" w:rsidRPr="009509B4">
        <w:fldChar w:fldCharType="end"/>
      </w:r>
      <w:r w:rsidR="0069375B" w:rsidRPr="009509B4">
        <w:t xml:space="preserve"> </w:t>
      </w:r>
      <w:r w:rsidR="00905BF2" w:rsidRPr="009509B4">
        <w:t xml:space="preserve">provide little evidence that there is a privileged route of connectivity between SP and L4 </w:t>
      </w:r>
      <w:r w:rsidR="00147009" w:rsidRPr="009509B4">
        <w:t xml:space="preserve">for a protracted period </w:t>
      </w:r>
      <w:r w:rsidR="00905BF2" w:rsidRPr="009509B4">
        <w:t>during early postnatal life in this primary sensory area, in contrast to other sensory modalities.</w:t>
      </w:r>
    </w:p>
    <w:p w14:paraId="0000002A" w14:textId="1390B95D" w:rsidR="00BF09BB" w:rsidRPr="009509B4" w:rsidRDefault="00905BF2">
      <w:pPr>
        <w:pStyle w:val="Normal1"/>
        <w:spacing w:before="240" w:after="240" w:line="480" w:lineRule="auto"/>
        <w:jc w:val="both"/>
      </w:pPr>
      <w:r w:rsidRPr="009509B4">
        <w:t xml:space="preserve">We targeted a genetically-defined population of SPN using the </w:t>
      </w:r>
      <w:r w:rsidRPr="009509B4">
        <w:rPr>
          <w:i/>
        </w:rPr>
        <w:t>Lpar1-EGFP</w:t>
      </w:r>
      <w:r w:rsidRPr="009509B4">
        <w:t xml:space="preserve"> transgenic mouse line (GENSAT). Lpar1 (Edg2) is one of a number of markers previously s</w:t>
      </w:r>
      <w:r w:rsidR="0069375B" w:rsidRPr="009509B4">
        <w:t>hown to delineate SPN diversity</w:t>
      </w:r>
      <w:r w:rsidR="0069375B" w:rsidRPr="009509B4">
        <w:fldChar w:fldCharType="begin">
          <w:fldData xml:space="preserve">PEVuZE5vdGU+PENpdGU+PEF1dGhvcj5Ib2VyZGVyLVN1YWJlZGlzc2VuPC9BdXRob3I+PFllYXI+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</w:fldData>
        </w:fldChar>
      </w:r>
      <w:r w:rsidR="0069375B" w:rsidRPr="009509B4">
        <w:instrText xml:space="preserve"> ADDIN EN.CITE </w:instrText>
      </w:r>
      <w:r w:rsidR="0069375B" w:rsidRPr="009509B4">
        <w:fldChar w:fldCharType="begin">
          <w:fldData xml:space="preserve">PEVuZE5vdGU+PENpdGU+PEF1dGhvcj5Ib2VyZGVyLVN1YWJlZGlzc2VuPC9BdXRob3I+PFllYXI+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</w:fldData>
        </w:fldChar>
      </w:r>
      <w:r w:rsidR="0069375B" w:rsidRPr="009509B4">
        <w:instrText xml:space="preserve"> ADDIN EN.CITE.DATA </w:instrText>
      </w:r>
      <w:r w:rsidR="0069375B" w:rsidRPr="009509B4">
        <w:fldChar w:fldCharType="end"/>
      </w:r>
      <w:r w:rsidR="0069375B" w:rsidRPr="009509B4">
        <w:fldChar w:fldCharType="separate"/>
      </w:r>
      <w:r w:rsidR="0069375B" w:rsidRPr="009509B4">
        <w:rPr>
          <w:noProof/>
          <w:vertAlign w:val="superscript"/>
        </w:rPr>
        <w:t>7</w:t>
      </w:r>
      <w:r w:rsidR="0069375B" w:rsidRPr="009509B4">
        <w:fldChar w:fldCharType="end"/>
      </w:r>
      <w:r w:rsidRPr="009509B4">
        <w:t xml:space="preserve"> with the cohort labelled by this line one of the earliest born subtypes with peak neurogenesis at embryonic day (E)11.5. EGFP expression is evident in this population at embryonic ages</w:t>
      </w:r>
      <w:r w:rsidR="0069375B" w:rsidRPr="009509B4">
        <w:fldChar w:fldCharType="begin">
          <w:fldData xml:space="preserve">PEVuZE5vdGU+PENpdGU+PEF1dGhvcj5Ib2VyZGVyLVN1YWJlZGlzc2VuPC9BdXRob3I+PFllYXI+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</w:fldData>
        </w:fldChar>
      </w:r>
      <w:r w:rsidR="0069375B" w:rsidRPr="009509B4">
        <w:instrText xml:space="preserve"> ADDIN EN.CITE </w:instrText>
      </w:r>
      <w:r w:rsidR="0069375B" w:rsidRPr="009509B4">
        <w:fldChar w:fldCharType="begin">
          <w:fldData xml:space="preserve">PEVuZE5vdGU+PENpdGU+PEF1dGhvcj5Ib2VyZGVyLVN1YWJlZGlzc2VuPC9BdXRob3I+PFllYXI+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</w:fldData>
        </w:fldChar>
      </w:r>
      <w:r w:rsidR="0069375B" w:rsidRPr="009509B4">
        <w:instrText xml:space="preserve"> ADDIN EN.CITE.DATA </w:instrText>
      </w:r>
      <w:r w:rsidR="0069375B" w:rsidRPr="009509B4">
        <w:fldChar w:fldCharType="end"/>
      </w:r>
      <w:r w:rsidR="0069375B" w:rsidRPr="009509B4">
        <w:fldChar w:fldCharType="separate"/>
      </w:r>
      <w:r w:rsidR="0069375B" w:rsidRPr="009509B4">
        <w:rPr>
          <w:noProof/>
          <w:vertAlign w:val="superscript"/>
        </w:rPr>
        <w:t>7</w:t>
      </w:r>
      <w:r w:rsidR="0069375B" w:rsidRPr="009509B4">
        <w:fldChar w:fldCharType="end"/>
      </w:r>
      <w:r w:rsidRPr="009509B4">
        <w:t>, increasing to label both SP and non-SP neurons by the end of the first postnatal week</w:t>
      </w:r>
      <w:r w:rsidR="0069375B" w:rsidRPr="009509B4">
        <w:fldChar w:fldCharType="begin"/>
      </w:r>
      <w:r w:rsidR="0069375B" w:rsidRPr="009509B4">
        <w:instrText xml:space="preserve"> ADDIN EN.CITE &lt;EndNote&gt;&lt;Cite&gt;&lt;Author&gt;Marques-Smith&lt;/Author&gt;&lt;Year&gt;2016&lt;/Year&gt;&lt;RecNum&gt;175&lt;/RecNum&gt;&lt;DisplayText&gt;&lt;style face="superscript"&gt;2&lt;/style&gt;&lt;/DisplayText&gt;&lt;record&gt;&lt;rec-number&gt;175&lt;/rec-number&gt;&lt;foreign-keys&gt;&lt;key app="EN" db-id="r9x2avfe5rdv57etpz7p9exs0apfpxsred0v" timestamp="1463481742"&gt;175&lt;/key&gt;&lt;/foreign-keys&gt;&lt;ref-type name="Journal Article"&gt;17&lt;/ref-type&gt;&lt;contributors&gt;&lt;authors&gt;&lt;author&gt;Marques-Smith, A.&lt;/author&gt;&lt;author&gt;Lyngholm, D.&lt;/author&gt;&lt;author&gt;Kaufmann, A. K.&lt;/author&gt;&lt;author&gt;Stacey, J. A.&lt;/author&gt;&lt;author&gt;Hoerder-Suabedissen, A.&lt;/author&gt;&lt;author&gt;Becker, E. B.&lt;/author&gt;&lt;author&gt;Wilson, M. C.&lt;/author&gt;&lt;author&gt;Molnar, Z.&lt;/author&gt;&lt;author&gt;Butt, S. J.&lt;/author&gt;&lt;/authors&gt;&lt;/contributors&gt;&lt;auth-address&gt;Department of Physiology, Anatomy, and Genetics, University of Oxford, Oxford OX1 3QX, UK.&amp;#xD;Department of Neurosciences, University of New Mexico Health Sciences Center, Albuquerque, NM 87131, USA.&amp;#xD;Department of Physiology, Anatomy, and Genetics, University of Oxford, Oxford OX1 3QX, UK. Electronic address: simon.butt@dpag.ox.ac.uk.&lt;/auth-address&gt;&lt;titles&gt;&lt;title&gt;A Transient Translaminar GABAergic Interneuron Circuit Connects Thalamocortical Recipient Layers in Neonatal Somatosensory Cortex&lt;/title&gt;&lt;secondary-title&gt;Neuron&lt;/secondary-title&gt;&lt;/titles&gt;&lt;periodical&gt;&lt;full-title&gt;Neuron&lt;/full-title&gt;&lt;abbr-1&gt;Neuron&lt;/abbr-1&gt;&lt;/periodical&gt;&lt;pages&gt;536-49&lt;/pages&gt;&lt;volume&gt;89&lt;/volume&gt;&lt;number&gt;3&lt;/number&gt;&lt;dates&gt;&lt;year&gt;2016&lt;/year&gt;&lt;pub-dates&gt;&lt;date&gt;Feb 3&lt;/date&gt;&lt;/pub-dates&gt;&lt;/dates&gt;&lt;isbn&gt;1097-4199 (Electronic)&amp;#xD;0896-6273 (Linking)&lt;/isbn&gt;&lt;accession-num&gt;26844833&lt;/accession-num&gt;&lt;urls&gt;&lt;related-urls&gt;&lt;url&gt;http://www.ncbi.nlm.nih.gov/pubmed/26844833&lt;/url&gt;&lt;/related-urls&gt;&lt;/urls&gt;&lt;custom2&gt;PMC4742537&lt;/custom2&gt;&lt;electronic-resource-num&gt;10.1016/j.neuron.2016.01.015&lt;/electronic-resource-num&gt;&lt;/record&gt;&lt;/Cite&gt;&lt;/EndNote&gt;</w:instrText>
      </w:r>
      <w:r w:rsidR="0069375B" w:rsidRPr="009509B4">
        <w:fldChar w:fldCharType="separate"/>
      </w:r>
      <w:r w:rsidR="0069375B" w:rsidRPr="009509B4">
        <w:rPr>
          <w:noProof/>
          <w:vertAlign w:val="superscript"/>
        </w:rPr>
        <w:t>2</w:t>
      </w:r>
      <w:r w:rsidR="0069375B" w:rsidRPr="009509B4">
        <w:fldChar w:fldCharType="end"/>
      </w:r>
      <w:r w:rsidRPr="009509B4">
        <w:t>. This reported increase in strength of EGFP expression in SPNs through early postnatal life would seem to preclude the possibility that the fusiform SPN subtype down-</w:t>
      </w:r>
      <w:r w:rsidRPr="009509B4">
        <w:lastRenderedPageBreak/>
        <w:t xml:space="preserve">regulate EGFP at P5. </w:t>
      </w:r>
      <w:r w:rsidR="004F7F0E" w:rsidRPr="009509B4">
        <w:t>T</w:t>
      </w:r>
      <w:r w:rsidRPr="009509B4">
        <w:t xml:space="preserve">he </w:t>
      </w:r>
      <w:r w:rsidR="004F7F0E" w:rsidRPr="009509B4">
        <w:t xml:space="preserve">most parsimonious explanation – that </w:t>
      </w:r>
      <w:r w:rsidRPr="009509B4">
        <w:t>reconcile</w:t>
      </w:r>
      <w:r w:rsidR="004F7F0E" w:rsidRPr="009509B4">
        <w:t>s</w:t>
      </w:r>
      <w:r w:rsidRPr="009509B4">
        <w:t xml:space="preserve"> our observation of fusiform </w:t>
      </w:r>
      <w:r w:rsidRPr="009509B4">
        <w:rPr>
          <w:i/>
        </w:rPr>
        <w:t>Lpar1-EGFP</w:t>
      </w:r>
      <w:r w:rsidRPr="009509B4">
        <w:t xml:space="preserve"> cells as a ‘classical’ transient SPN population with the fact that there is no significant decrease in the number of EGFP+ SPNs over this time window</w:t>
      </w:r>
      <w:r w:rsidR="0069375B" w:rsidRPr="009509B4">
        <w:fldChar w:fldCharType="begin">
          <w:fldData xml:space="preserve">PEVuZE5vdGU+PENpdGU+PEF1dGhvcj5Ib2VyZGVyLVN1YWJlZGlzc2VuPC9BdXRob3I+PFllYXI+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</w:fldData>
        </w:fldChar>
      </w:r>
      <w:r w:rsidR="0069375B" w:rsidRPr="009509B4">
        <w:instrText xml:space="preserve"> ADDIN EN.CITE </w:instrText>
      </w:r>
      <w:r w:rsidR="0069375B" w:rsidRPr="009509B4">
        <w:fldChar w:fldCharType="begin">
          <w:fldData xml:space="preserve">PEVuZE5vdGU+PENpdGU+PEF1dGhvcj5Ib2VyZGVyLVN1YWJlZGlzc2VuPC9BdXRob3I+PFllYXI+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</w:fldData>
        </w:fldChar>
      </w:r>
      <w:r w:rsidR="0069375B" w:rsidRPr="009509B4">
        <w:instrText xml:space="preserve"> ADDIN EN.CITE.DATA </w:instrText>
      </w:r>
      <w:r w:rsidR="0069375B" w:rsidRPr="009509B4">
        <w:fldChar w:fldCharType="end"/>
      </w:r>
      <w:r w:rsidR="0069375B" w:rsidRPr="009509B4">
        <w:fldChar w:fldCharType="separate"/>
      </w:r>
      <w:r w:rsidR="0069375B" w:rsidRPr="009509B4">
        <w:rPr>
          <w:noProof/>
          <w:vertAlign w:val="superscript"/>
        </w:rPr>
        <w:t>7</w:t>
      </w:r>
      <w:r w:rsidR="0069375B" w:rsidRPr="009509B4">
        <w:fldChar w:fldCharType="end"/>
      </w:r>
      <w:r w:rsidRPr="009509B4">
        <w:t xml:space="preserve"> </w:t>
      </w:r>
      <w:r w:rsidR="004F7F0E" w:rsidRPr="009509B4">
        <w:t xml:space="preserve">– </w:t>
      </w:r>
      <w:r w:rsidRPr="009509B4">
        <w:t>is that this subtype represent only a small fraction of the EGFP+ SPN number. Our observed increase in the prevalence of the pyramidal subtype of EGFP+ SPNs over development has been documented by others</w:t>
      </w:r>
      <w:r w:rsidR="0069375B" w:rsidRPr="009509B4">
        <w:fldChar w:fldCharType="begin">
          <w:fldData xml:space="preserve">PEVuZE5vdGU+PENpdGU+PEF1dGhvcj5NYXJ4PC9BdXRob3I+PFllYXI+MjAxNzwvWWVhcj48UmVj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==
</w:fldData>
        </w:fldChar>
      </w:r>
      <w:r w:rsidR="008225DD" w:rsidRPr="009509B4">
        <w:instrText xml:space="preserve"> ADDIN EN.CITE </w:instrText>
      </w:r>
      <w:r w:rsidR="008225DD" w:rsidRPr="009509B4">
        <w:fldChar w:fldCharType="begin">
          <w:fldData xml:space="preserve">PEVuZE5vdGU+PENpdGU+PEF1dGhvcj5NYXJ4PC9BdXRob3I+PFllYXI+MjAxNzwvWWVhcj48UmVj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==
</w:fldData>
        </w:fldChar>
      </w:r>
      <w:r w:rsidR="008225DD" w:rsidRPr="009509B4">
        <w:instrText xml:space="preserve"> ADDIN EN.CITE.DATA </w:instrText>
      </w:r>
      <w:r w:rsidR="008225DD" w:rsidRPr="009509B4">
        <w:fldChar w:fldCharType="end"/>
      </w:r>
      <w:r w:rsidR="0069375B" w:rsidRPr="009509B4">
        <w:fldChar w:fldCharType="separate"/>
      </w:r>
      <w:r w:rsidR="008225DD" w:rsidRPr="009509B4">
        <w:rPr>
          <w:noProof/>
          <w:vertAlign w:val="superscript"/>
        </w:rPr>
        <w:t>12</w:t>
      </w:r>
      <w:r w:rsidR="0069375B" w:rsidRPr="009509B4">
        <w:fldChar w:fldCharType="end"/>
      </w:r>
      <w:r w:rsidRPr="009509B4">
        <w:t xml:space="preserve">. Finally the </w:t>
      </w:r>
      <w:r w:rsidRPr="009509B4">
        <w:rPr>
          <w:i/>
        </w:rPr>
        <w:t>Lpar1-EGFP</w:t>
      </w:r>
      <w:r w:rsidRPr="009509B4">
        <w:t xml:space="preserve"> transgenic is an excellent tool for targeting and recording these two morphological variants of SPN. However, our knowledge of the efferent targets of these cells is, in absence of a conditional genetic strategy, limited to a purely morphological assessment. Alternative genetic approaches such as CRE-DOG</w:t>
      </w:r>
      <w:r w:rsidR="00AC0E05" w:rsidRPr="009509B4">
        <w:fldChar w:fldCharType="begin">
          <w:fldData xml:space="preserve">PEVuZE5vdGU+PENpdGU+PEF1dGhvcj5UYW5nPC9BdXRob3I+PFllYXI+MjAxNTwvWWVhcj48UmVj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</w:fldData>
        </w:fldChar>
      </w:r>
      <w:r w:rsidR="00B61240" w:rsidRPr="009509B4">
        <w:instrText xml:space="preserve"> ADDIN EN.CITE </w:instrText>
      </w:r>
      <w:r w:rsidR="00B61240" w:rsidRPr="009509B4">
        <w:fldChar w:fldCharType="begin">
          <w:fldData xml:space="preserve">PEVuZE5vdGU+PENpdGU+PEF1dGhvcj5UYW5nPC9BdXRob3I+PFllYXI+MjAxNTwvWWVhcj48UmVj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</w:fldData>
        </w:fldChar>
      </w:r>
      <w:r w:rsidR="00B61240" w:rsidRPr="009509B4">
        <w:instrText xml:space="preserve"> ADDIN EN.CITE.DATA </w:instrText>
      </w:r>
      <w:r w:rsidR="00B61240" w:rsidRPr="009509B4">
        <w:fldChar w:fldCharType="end"/>
      </w:r>
      <w:r w:rsidR="00AC0E05" w:rsidRPr="009509B4">
        <w:fldChar w:fldCharType="separate"/>
      </w:r>
      <w:r w:rsidR="00B61240" w:rsidRPr="009509B4">
        <w:rPr>
          <w:noProof/>
          <w:vertAlign w:val="superscript"/>
        </w:rPr>
        <w:t>42</w:t>
      </w:r>
      <w:r w:rsidR="00AC0E05" w:rsidRPr="009509B4">
        <w:fldChar w:fldCharType="end"/>
      </w:r>
      <w:r w:rsidRPr="009509B4">
        <w:t xml:space="preserve"> although useful to researchers targeting EGFP+ neuronal populations in the adult cortex</w:t>
      </w:r>
      <w:r w:rsidR="00AC0E05" w:rsidRPr="009509B4">
        <w:fldChar w:fldCharType="begin">
          <w:fldData xml:space="preserve">PEVuZE5vdGU+PENpdGU+PEF1dGhvcj5OYWthPC9BdXRob3I+PFllYXI+MjAxOTwvWWVhcj48UmVj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</w:fldData>
        </w:fldChar>
      </w:r>
      <w:r w:rsidR="00B61240" w:rsidRPr="009509B4">
        <w:instrText xml:space="preserve"> ADDIN EN.CITE </w:instrText>
      </w:r>
      <w:r w:rsidR="00B61240" w:rsidRPr="009509B4">
        <w:fldChar w:fldCharType="begin">
          <w:fldData xml:space="preserve">PEVuZE5vdGU+PENpdGU+PEF1dGhvcj5OYWthPC9BdXRob3I+PFllYXI+MjAxOTwvWWVhcj48UmVj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</w:fldData>
        </w:fldChar>
      </w:r>
      <w:r w:rsidR="00B61240" w:rsidRPr="009509B4">
        <w:instrText xml:space="preserve"> ADDIN EN.CITE.DATA </w:instrText>
      </w:r>
      <w:r w:rsidR="00B61240" w:rsidRPr="009509B4">
        <w:fldChar w:fldCharType="end"/>
      </w:r>
      <w:r w:rsidR="00AC0E05" w:rsidRPr="009509B4">
        <w:fldChar w:fldCharType="separate"/>
      </w:r>
      <w:r w:rsidR="00B61240" w:rsidRPr="009509B4">
        <w:rPr>
          <w:noProof/>
          <w:vertAlign w:val="superscript"/>
        </w:rPr>
        <w:t>43</w:t>
      </w:r>
      <w:r w:rsidR="00AC0E05" w:rsidRPr="009509B4">
        <w:fldChar w:fldCharType="end"/>
      </w:r>
      <w:r w:rsidRPr="009509B4">
        <w:t xml:space="preserve"> do not provide a viable means of targeting the </w:t>
      </w:r>
      <w:r w:rsidRPr="009509B4">
        <w:rPr>
          <w:i/>
        </w:rPr>
        <w:t>Lpar1-EGFP</w:t>
      </w:r>
      <w:r w:rsidRPr="009509B4">
        <w:t xml:space="preserve"> cells within the first postnatal week. What is evident from our analysis is that the two subtypes present in the earlier time window target completely different layers within the developing cortical plate, highly suggestive of different roles within the early circuitry of S1BF.</w:t>
      </w:r>
    </w:p>
    <w:p w14:paraId="0000002B" w14:textId="13A9812D" w:rsidR="00BF09BB" w:rsidRPr="009509B4" w:rsidRDefault="00905BF2">
      <w:pPr>
        <w:pStyle w:val="Normal1"/>
        <w:spacing w:before="240" w:after="240" w:line="480" w:lineRule="auto"/>
        <w:jc w:val="both"/>
      </w:pPr>
      <w:r w:rsidRPr="009509B4">
        <w:t>Laser scanning photostimulation (LSPS) has been used previously in conjunction with glutamate uncaging to probe the early SP circuits of primary auditory cortex (A1)</w:t>
      </w:r>
      <w:r w:rsidR="00AC0E05" w:rsidRPr="009509B4">
        <w:fldChar w:fldCharType="begin">
          <w:fldData xml:space="preserve">PEVuZE5vdGU+PENpdGU+PEF1dGhvcj5WaXN3YW5hdGhhbjwvQXV0aG9yPjxZZWFyPjIwMTI8L1ll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</w:fldData>
        </w:fldChar>
      </w:r>
      <w:r w:rsidR="008225DD" w:rsidRPr="009509B4">
        <w:instrText xml:space="preserve"> ADDIN EN.CITE </w:instrText>
      </w:r>
      <w:r w:rsidR="008225DD" w:rsidRPr="009509B4">
        <w:fldChar w:fldCharType="begin">
          <w:fldData xml:space="preserve">PEVuZE5vdGU+PENpdGU+PEF1dGhvcj5WaXN3YW5hdGhhbjwvQXV0aG9yPjxZZWFyPjIwMTI8L1ll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</w:fldData>
        </w:fldChar>
      </w:r>
      <w:r w:rsidR="008225DD" w:rsidRPr="009509B4">
        <w:instrText xml:space="preserve"> ADDIN EN.CITE.DATA </w:instrText>
      </w:r>
      <w:r w:rsidR="008225DD" w:rsidRPr="009509B4">
        <w:fldChar w:fldCharType="end"/>
      </w:r>
      <w:r w:rsidR="00AC0E05" w:rsidRPr="009509B4">
        <w:fldChar w:fldCharType="separate"/>
      </w:r>
      <w:r w:rsidR="008225DD" w:rsidRPr="009509B4">
        <w:rPr>
          <w:noProof/>
          <w:vertAlign w:val="superscript"/>
        </w:rPr>
        <w:t>10, 15</w:t>
      </w:r>
      <w:r w:rsidR="00AC0E05" w:rsidRPr="009509B4">
        <w:fldChar w:fldCharType="end"/>
      </w:r>
      <w:r w:rsidRPr="009509B4">
        <w:t>. Similar to these reports, we find SPNs that receive local and translaminar input</w:t>
      </w:r>
      <w:r w:rsidR="004F7F0E" w:rsidRPr="009509B4">
        <w:t>. H</w:t>
      </w:r>
      <w:r w:rsidRPr="009509B4">
        <w:t>owever the temporal dynamics of the connections that we observe in S1BF, notably the early afferent input from L4, are quite different to those reported for A1 wherein L4 input emerges in the second postnatal week</w:t>
      </w:r>
      <w:r w:rsidR="00AC0E05" w:rsidRPr="009509B4">
        <w:fldChar w:fldCharType="begin"/>
      </w:r>
      <w:r w:rsidR="008225DD" w:rsidRPr="009509B4">
        <w:instrText xml:space="preserve"> ADDIN EN.CITE &lt;EndNote&gt;&lt;Cite&gt;&lt;Author&gt;Viswanathan&lt;/Author&gt;&lt;Year&gt;2012&lt;/Year&gt;&lt;RecNum&gt;322&lt;/RecNum&gt;&lt;DisplayText&gt;&lt;style face="superscript"&gt;10&lt;/style&gt;&lt;/DisplayText&gt;&lt;record&gt;&lt;rec-number&gt;322&lt;/rec-number&gt;&lt;foreign-keys&gt;&lt;key app="EN" db-id="r9x2avfe5rdv57etpz7p9exs0apfpxsred0v" timestamp="1577795310"&gt;322&lt;/key&gt;&lt;/foreign-keys&gt;&lt;ref-type name="Journal Article"&gt;17&lt;/ref-type&gt;&lt;contributors&gt;&lt;authors&gt;&lt;author&gt;Viswanathan, S.&lt;/author&gt;&lt;author&gt;Bandyopadhyay, S.&lt;/author&gt;&lt;author&gt;Kao, J. P.&lt;/author&gt;&lt;author&gt;Kanold, P. O.&lt;/author&gt;&lt;/authors&gt;&lt;/contributors&gt;&lt;auth-address&gt;Department of Biology, Institute for Systems Research, and Program in Neuroscience and Cognitive Science, University of Maryland, College Park, Maryland 20742, USA.&lt;/auth-address&gt;&lt;titles&gt;&lt;title&gt;Changing microcircuits in the subplate of the developing cortex&lt;/title&gt;&lt;secondary-title&gt;J Neurosci&lt;/secondary-title&gt;&lt;/titles&gt;&lt;periodical&gt;&lt;full-title&gt;J Neurosci&lt;/full-title&gt;&lt;abbr-1&gt;The Journal of neuroscience : the official journal of the Society for Neuroscience&lt;/abbr-1&gt;&lt;/periodical&gt;&lt;pages&gt;1589-601&lt;/pages&gt;&lt;volume&gt;32&lt;/volume&gt;&lt;number&gt;5&lt;/number&gt;&lt;keywords&gt;&lt;keyword&gt;Animals&lt;/keyword&gt;&lt;keyword&gt;Cerebral Cortex/*cytology/*growth &amp;amp; development&lt;/keyword&gt;&lt;keyword&gt;Female&lt;/keyword&gt;&lt;keyword&gt;Male&lt;/keyword&gt;&lt;keyword&gt;Mice&lt;/keyword&gt;&lt;keyword&gt;Mice, Inbred C57BL&lt;/keyword&gt;&lt;keyword&gt;Nerve Net/*cytology/*growth &amp;amp; development&lt;/keyword&gt;&lt;keyword&gt;Neural Pathways/cytology/growth &amp;amp; development&lt;/keyword&gt;&lt;keyword&gt;Photic Stimulation/methods&lt;/keyword&gt;&lt;keyword&gt;Thalamus/cytology/growth &amp;amp; development&lt;/keyword&gt;&lt;/keywords&gt;&lt;dates&gt;&lt;year&gt;2012&lt;/year&gt;&lt;pub-dates&gt;&lt;date&gt;Feb 1&lt;/date&gt;&lt;/pub-dates&gt;&lt;/dates&gt;&lt;isbn&gt;1529-2401 (Electronic)&amp;#xD;0270-6474 (Linking)&lt;/isbn&gt;&lt;accession-num&gt;22302801&lt;/accession-num&gt;&lt;urls&gt;&lt;related-urls&gt;&lt;url&gt;https://www.ncbi.nlm.nih.gov/pubmed/22302801&lt;/url&gt;&lt;/related-urls&gt;&lt;/urls&gt;&lt;custom2&gt;PMC3517995&lt;/custom2&gt;&lt;electronic-resource-num&gt;10.1523/JNEUROSCI.4748-11.2012&lt;/electronic-resource-num&gt;&lt;/record&gt;&lt;/Cite&gt;&lt;/EndNote&gt;</w:instrText>
      </w:r>
      <w:r w:rsidR="00AC0E05" w:rsidRPr="009509B4">
        <w:fldChar w:fldCharType="separate"/>
      </w:r>
      <w:r w:rsidR="008225DD" w:rsidRPr="009509B4">
        <w:rPr>
          <w:noProof/>
          <w:vertAlign w:val="superscript"/>
        </w:rPr>
        <w:t>10</w:t>
      </w:r>
      <w:r w:rsidR="00AC0E05" w:rsidRPr="009509B4">
        <w:fldChar w:fldCharType="end"/>
      </w:r>
      <w:r w:rsidRPr="009509B4">
        <w:t xml:space="preserve">. This disparity in timing could underpin differences in the role of SP in circuit maturation between </w:t>
      </w:r>
      <w:r w:rsidR="00E13A21" w:rsidRPr="009509B4">
        <w:t>sensory</w:t>
      </w:r>
      <w:r w:rsidRPr="009509B4">
        <w:t xml:space="preserve"> areas and suggests that the cytoarchitecture of sensory areas differs from the onset. </w:t>
      </w:r>
    </w:p>
    <w:p w14:paraId="0000002C" w14:textId="78FF8DF5" w:rsidR="00BF09BB" w:rsidRPr="009509B4" w:rsidRDefault="00905BF2">
      <w:pPr>
        <w:pStyle w:val="Normal1"/>
        <w:spacing w:before="240" w:after="240" w:line="480" w:lineRule="auto"/>
        <w:jc w:val="both"/>
        <w:rPr>
          <w:b/>
        </w:rPr>
      </w:pPr>
      <w:r w:rsidRPr="009509B4">
        <w:t>In recent years optical approaches have extended our knowledge of the early circuit of somatosensory cortex. It is evident that prenatal spontaneous thalamic activity plays an instrumental role in determining the columnar organisation of S1BF</w:t>
      </w:r>
      <w:r w:rsidR="00AC0E05" w:rsidRPr="009509B4">
        <w:fldChar w:fldCharType="begin">
          <w:fldData xml:space="preserve">PEVuZE5vdGU+PENpdGU+PEF1dGhvcj5BbnRvbi1Cb2xhbm9zPC9BdXRob3I+PFllYXI+MjAxOTwv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=
</w:fldData>
        </w:fldChar>
      </w:r>
      <w:r w:rsidR="00CC1C78" w:rsidRPr="009509B4">
        <w:instrText xml:space="preserve"> ADDIN EN.CITE </w:instrText>
      </w:r>
      <w:r w:rsidR="00CC1C78" w:rsidRPr="009509B4">
        <w:fldChar w:fldCharType="begin">
          <w:fldData xml:space="preserve">PEVuZE5vdGU+PENpdGU+PEF1dGhvcj5BbnRvbi1Cb2xhbm9zPC9BdXRob3I+PFllYXI+MjAxOTwv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=
</w:fldData>
        </w:fldChar>
      </w:r>
      <w:r w:rsidR="00CC1C78" w:rsidRPr="009509B4">
        <w:instrText xml:space="preserve"> ADDIN EN.CITE.DATA </w:instrText>
      </w:r>
      <w:r w:rsidR="00CC1C78" w:rsidRPr="009509B4">
        <w:fldChar w:fldCharType="end"/>
      </w:r>
      <w:r w:rsidR="00AC0E05" w:rsidRPr="009509B4">
        <w:fldChar w:fldCharType="separate"/>
      </w:r>
      <w:r w:rsidR="00CC1C78" w:rsidRPr="009509B4">
        <w:rPr>
          <w:noProof/>
          <w:vertAlign w:val="superscript"/>
        </w:rPr>
        <w:t>24</w:t>
      </w:r>
      <w:r w:rsidR="00AC0E05" w:rsidRPr="009509B4">
        <w:fldChar w:fldCharType="end"/>
      </w:r>
      <w:r w:rsidRPr="009509B4">
        <w:t>. Shortly before birth thalamic afferent fibres</w:t>
      </w:r>
      <w:r w:rsidR="00AC0E05" w:rsidRPr="009509B4">
        <w:t xml:space="preserve"> are restricted to the subplate</w:t>
      </w:r>
      <w:r w:rsidRPr="009509B4">
        <w:t xml:space="preserve"> and thalamic stimulation elicits activity that spreads laterally through this and immediate adjacent infragranular layers</w:t>
      </w:r>
      <w:r w:rsidR="00AC0E05" w:rsidRPr="009509B4">
        <w:fldChar w:fldCharType="begin">
          <w:fldData xml:space="preserve">PEVuZE5vdGU+PENpdGU+PEF1dGhvcj5IaWdhc2hpPC9BdXRob3I+PFllYXI+MjAwMjwvWWVhcj48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</w:fldData>
        </w:fldChar>
      </w:r>
      <w:r w:rsidR="00CC1C78" w:rsidRPr="009509B4">
        <w:instrText xml:space="preserve"> ADDIN EN.CITE </w:instrText>
      </w:r>
      <w:r w:rsidR="00CC1C78" w:rsidRPr="009509B4">
        <w:fldChar w:fldCharType="begin">
          <w:fldData xml:space="preserve">PEVuZE5vdGU+PENpdGU+PEF1dGhvcj5IaWdhc2hpPC9BdXRob3I+PFllYXI+MjAwMjwvWWVhcj48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</w:fldData>
        </w:fldChar>
      </w:r>
      <w:r w:rsidR="00CC1C78" w:rsidRPr="009509B4">
        <w:instrText xml:space="preserve"> ADDIN EN.CITE.DATA </w:instrText>
      </w:r>
      <w:r w:rsidR="00CC1C78" w:rsidRPr="009509B4">
        <w:fldChar w:fldCharType="end"/>
      </w:r>
      <w:r w:rsidR="00AC0E05" w:rsidRPr="009509B4">
        <w:fldChar w:fldCharType="separate"/>
      </w:r>
      <w:r w:rsidR="00CC1C78" w:rsidRPr="009509B4">
        <w:rPr>
          <w:noProof/>
          <w:vertAlign w:val="superscript"/>
        </w:rPr>
        <w:t>17</w:t>
      </w:r>
      <w:r w:rsidR="00AC0E05" w:rsidRPr="009509B4">
        <w:fldChar w:fldCharType="end"/>
      </w:r>
      <w:r w:rsidRPr="009509B4">
        <w:t xml:space="preserve">. It is possible </w:t>
      </w:r>
      <w:r w:rsidRPr="009509B4">
        <w:lastRenderedPageBreak/>
        <w:t xml:space="preserve">that at these </w:t>
      </w:r>
      <w:r w:rsidR="000D6899" w:rsidRPr="009509B4">
        <w:t xml:space="preserve">early </w:t>
      </w:r>
      <w:r w:rsidRPr="009509B4">
        <w:t xml:space="preserve">ages thalamic innervation of SPNs is widespread </w:t>
      </w:r>
      <w:r w:rsidR="0064438C" w:rsidRPr="009509B4">
        <w:t xml:space="preserve">in S1BF </w:t>
      </w:r>
      <w:r w:rsidRPr="009509B4">
        <w:t>and that the role of such spontaneous activity is to competitively select the sparse SPNs that will maintain thalamic innervation into the first few postnatal days</w:t>
      </w:r>
      <w:r w:rsidR="0064438C" w:rsidRPr="009509B4">
        <w:t>; a time</w:t>
      </w:r>
      <w:r w:rsidR="00480A59" w:rsidRPr="009509B4">
        <w:t xml:space="preserve"> point</w:t>
      </w:r>
      <w:r w:rsidRPr="009509B4">
        <w:t xml:space="preserve"> </w:t>
      </w:r>
      <w:r w:rsidR="0064438C" w:rsidRPr="009509B4">
        <w:t xml:space="preserve">by which </w:t>
      </w:r>
      <w:r w:rsidR="00480A59" w:rsidRPr="009509B4">
        <w:t xml:space="preserve">sensory </w:t>
      </w:r>
      <w:r w:rsidRPr="009509B4">
        <w:t xml:space="preserve">activity </w:t>
      </w:r>
      <w:r w:rsidR="0064438C" w:rsidRPr="009509B4">
        <w:t xml:space="preserve">has already </w:t>
      </w:r>
      <w:r w:rsidRPr="009509B4">
        <w:t>transition</w:t>
      </w:r>
      <w:r w:rsidR="0064438C" w:rsidRPr="009509B4">
        <w:t>ed</w:t>
      </w:r>
      <w:r w:rsidRPr="009509B4">
        <w:t xml:space="preserve"> to the overlying cortical layers</w:t>
      </w:r>
      <w:r w:rsidR="00480A59" w:rsidRPr="009509B4">
        <w:t xml:space="preserve"> in S1BF</w:t>
      </w:r>
      <w:r w:rsidR="0064438C" w:rsidRPr="009509B4">
        <w:fldChar w:fldCharType="begin">
          <w:fldData xml:space="preserve">PEVuZE5vdGU+PENpdGU+PEF1dGhvcj5BbnRvbi1Cb2xhbm9zPC9BdXRob3I+PFllYXI+MjAxOTwv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=
</w:fldData>
        </w:fldChar>
      </w:r>
      <w:r w:rsidR="00CC1C78" w:rsidRPr="009509B4">
        <w:instrText xml:space="preserve"> ADDIN EN.CITE </w:instrText>
      </w:r>
      <w:r w:rsidR="00CC1C78" w:rsidRPr="009509B4">
        <w:fldChar w:fldCharType="begin">
          <w:fldData xml:space="preserve">PEVuZE5vdGU+PENpdGU+PEF1dGhvcj5BbnRvbi1Cb2xhbm9zPC9BdXRob3I+PFllYXI+MjAxOTwv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=
</w:fldData>
        </w:fldChar>
      </w:r>
      <w:r w:rsidR="00CC1C78" w:rsidRPr="009509B4">
        <w:instrText xml:space="preserve"> ADDIN EN.CITE.DATA </w:instrText>
      </w:r>
      <w:r w:rsidR="00CC1C78" w:rsidRPr="009509B4">
        <w:fldChar w:fldCharType="end"/>
      </w:r>
      <w:r w:rsidR="0064438C" w:rsidRPr="009509B4">
        <w:fldChar w:fldCharType="separate"/>
      </w:r>
      <w:r w:rsidR="00CC1C78" w:rsidRPr="009509B4">
        <w:rPr>
          <w:noProof/>
          <w:vertAlign w:val="superscript"/>
        </w:rPr>
        <w:t>24</w:t>
      </w:r>
      <w:r w:rsidR="0064438C" w:rsidRPr="009509B4">
        <w:fldChar w:fldCharType="end"/>
      </w:r>
      <w:r w:rsidRPr="009509B4">
        <w:t xml:space="preserve">. Our data suggest that </w:t>
      </w:r>
      <w:r w:rsidRPr="009509B4">
        <w:rPr>
          <w:i/>
        </w:rPr>
        <w:t>Lpar1-EGFP</w:t>
      </w:r>
      <w:r w:rsidRPr="009509B4">
        <w:t xml:space="preserve"> pyramidal SPNs are likely conduits for such activity, recruiting</w:t>
      </w:r>
      <w:r w:rsidR="004F7F0E" w:rsidRPr="009509B4">
        <w:t xml:space="preserve"> pyramidal cells</w:t>
      </w:r>
      <w:r w:rsidRPr="009509B4">
        <w:t xml:space="preserve"> </w:t>
      </w:r>
      <w:r w:rsidR="00AC0E05" w:rsidRPr="009509B4">
        <w:t>and GABAergic interneurons</w:t>
      </w:r>
      <w:r w:rsidRPr="009509B4">
        <w:t xml:space="preserve"> in </w:t>
      </w:r>
      <w:r w:rsidR="00AC0E05" w:rsidRPr="009509B4">
        <w:t>more superficial cortex</w:t>
      </w:r>
      <w:r w:rsidR="00AC0E05" w:rsidRPr="009509B4">
        <w:fldChar w:fldCharType="begin">
          <w:fldData xml:space="preserve">PEVuZE5vdGU+PENpdGU+PEF1dGhvcj5GcmlhdWY8L0F1dGhvcj48WWVhcj4xOTkxPC9ZZWFyPjxS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</w:fldData>
        </w:fldChar>
      </w:r>
      <w:r w:rsidR="00B61240" w:rsidRPr="009509B4">
        <w:instrText xml:space="preserve"> ADDIN EN.CITE </w:instrText>
      </w:r>
      <w:r w:rsidR="00B61240" w:rsidRPr="009509B4">
        <w:fldChar w:fldCharType="begin">
          <w:fldData xml:space="preserve">PEVuZE5vdGU+PENpdGU+PEF1dGhvcj5GcmlhdWY8L0F1dGhvcj48WWVhcj4xOTkxPC9ZZWFyPjxS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</w:fldData>
        </w:fldChar>
      </w:r>
      <w:r w:rsidR="00B61240" w:rsidRPr="009509B4">
        <w:instrText xml:space="preserve"> ADDIN EN.CITE.DATA </w:instrText>
      </w:r>
      <w:r w:rsidR="00B61240" w:rsidRPr="009509B4">
        <w:fldChar w:fldCharType="end"/>
      </w:r>
      <w:r w:rsidR="00AC0E05" w:rsidRPr="009509B4">
        <w:fldChar w:fldCharType="separate"/>
      </w:r>
      <w:r w:rsidR="00B61240" w:rsidRPr="009509B4">
        <w:rPr>
          <w:noProof/>
          <w:vertAlign w:val="superscript"/>
        </w:rPr>
        <w:t>14, 44</w:t>
      </w:r>
      <w:r w:rsidR="00AC0E05" w:rsidRPr="009509B4">
        <w:fldChar w:fldCharType="end"/>
      </w:r>
      <w:r w:rsidRPr="009509B4">
        <w:t xml:space="preserve"> via their L1 axon collaterals. In turn, neurons in the superficial cortical layers provide feedback columnar </w:t>
      </w:r>
      <w:r w:rsidR="00997ACC" w:rsidRPr="009509B4">
        <w:t xml:space="preserve">glutamatergic and </w:t>
      </w:r>
      <w:r w:rsidRPr="009509B4">
        <w:t>GABAergic synaptic input onto transient fusiform SPNs thus completing the circuit (</w:t>
      </w:r>
      <w:r w:rsidRPr="009509B4">
        <w:rPr>
          <w:b/>
        </w:rPr>
        <w:t xml:space="preserve">Figure </w:t>
      </w:r>
      <w:r w:rsidR="00872041" w:rsidRPr="009509B4">
        <w:rPr>
          <w:b/>
          <w:lang w:val="en-GB"/>
        </w:rPr>
        <w:t>8</w:t>
      </w:r>
      <w:r w:rsidRPr="009509B4">
        <w:rPr>
          <w:b/>
        </w:rPr>
        <w:t>c</w:t>
      </w:r>
      <w:r w:rsidRPr="009509B4">
        <w:t>). This indirect mechanism could provide the necessary framework for the interpretation of early thalamic signals resulting in columnar organization. Indeed, such a mechanism coupled with the sparse nature of thalamic engagement with the subplate, represents a plausible substrate to ensure the emergence of spatially distinct columnar circuits in S1BF</w:t>
      </w:r>
      <w:r w:rsidR="00997ACC" w:rsidRPr="009509B4">
        <w:t xml:space="preserve">. </w:t>
      </w:r>
      <w:r w:rsidRPr="009509B4">
        <w:t>Moreover, relay</w:t>
      </w:r>
      <w:r w:rsidR="006610EA" w:rsidRPr="009509B4">
        <w:t xml:space="preserve"> of thalamic input</w:t>
      </w:r>
      <w:r w:rsidRPr="009509B4">
        <w:t xml:space="preserve"> via L1 moves away from a L4-centric view of early thalamic engagement, more in line with distributed thalamocortical input across all 6 layers of neocortex</w:t>
      </w:r>
      <w:r w:rsidR="00B14F39" w:rsidRPr="009509B4">
        <w:fldChar w:fldCharType="begin"/>
      </w:r>
      <w:r w:rsidR="00B61240" w:rsidRPr="009509B4">
        <w:instrText xml:space="preserve"> ADDIN EN.CITE &lt;EndNote&gt;&lt;Cite&gt;&lt;Author&gt;Feldmeyer&lt;/Author&gt;&lt;Year&gt;2013&lt;/Year&gt;&lt;RecNum&gt;362&lt;/RecNum&gt;&lt;DisplayText&gt;&lt;style face="superscript"&gt;45&lt;/style&gt;&lt;/DisplayText&gt;&lt;record&gt;&lt;rec-number&gt;362&lt;/rec-number&gt;&lt;foreign-keys&gt;&lt;key app="EN" db-id="r9x2avfe5rdv57etpz7p9exs0apfpxsred0v" timestamp="1587649360"&gt;362&lt;/key&gt;&lt;/foreign-keys&gt;&lt;ref-type name="Journal Article"&gt;17&lt;/ref-type&gt;&lt;contributors&gt;&lt;authors&gt;&lt;author&gt;Feldmeyer, D.&lt;/author&gt;&lt;author&gt;Brecht, M.&lt;/author&gt;&lt;author&gt;Helmchen, F.&lt;/author&gt;&lt;author&gt;Petersen, C. C.&lt;/author&gt;&lt;author&gt;Poulet, J. F.&lt;/author&gt;&lt;author&gt;Staiger, J. F.&lt;/author&gt;&lt;author&gt;Luhmann, H. J.&lt;/author&gt;&lt;author&gt;Schwarz, C.&lt;/author&gt;&lt;/authors&gt;&lt;/contributors&gt;&lt;auth-address&gt;Forschungszentrum Julich, Institute of Neuroscience and Medicine, INM-2, D-52425 Julich, Germany.&lt;/auth-address&gt;&lt;titles&gt;&lt;title&gt;Barrel cortex function&lt;/title&gt;&lt;secondary-title&gt;Prog Neurobiol&lt;/secondary-title&gt;&lt;/titles&gt;&lt;periodical&gt;&lt;full-title&gt;Prog Neurobiol&lt;/full-title&gt;&lt;/periodical&gt;&lt;pages&gt;3-27&lt;/pages&gt;&lt;volume&gt;103&lt;/volume&gt;&lt;keywords&gt;&lt;keyword&gt;Afferent Pathways/physiology&lt;/keyword&gt;&lt;keyword&gt;Animals&lt;/keyword&gt;&lt;keyword&gt;Mice&lt;/keyword&gt;&lt;keyword&gt;Neocortex/physiology&lt;/keyword&gt;&lt;keyword&gt;Rats&lt;/keyword&gt;&lt;keyword&gt;Somatosensory Cortex/*physiology&lt;/keyword&gt;&lt;keyword&gt;Touch Perception/*physiology&lt;/keyword&gt;&lt;keyword&gt;Vibrissae/*innervation&lt;/keyword&gt;&lt;/keywords&gt;&lt;dates&gt;&lt;year&gt;2013&lt;/year&gt;&lt;pub-dates&gt;&lt;date&gt;Apr&lt;/date&gt;&lt;/pub-dates&gt;&lt;/dates&gt;&lt;isbn&gt;1873-5118 (Electronic)&amp;#xD;0301-0082 (Linking)&lt;/isbn&gt;&lt;accession-num&gt;23195880&lt;/accession-num&gt;&lt;urls&gt;&lt;related-urls&gt;&lt;url&gt;https://www.ncbi.nlm.nih.gov/pubmed/23195880&lt;/url&gt;&lt;/related-urls&gt;&lt;/urls&gt;&lt;electronic-resource-num&gt;10.1016/j.pneurobio.2012.11.002&lt;/electronic-resource-num&gt;&lt;/record&gt;&lt;/Cite&gt;&lt;/EndNote&gt;</w:instrText>
      </w:r>
      <w:r w:rsidR="00B14F39" w:rsidRPr="009509B4">
        <w:fldChar w:fldCharType="separate"/>
      </w:r>
      <w:r w:rsidR="00B61240" w:rsidRPr="009509B4">
        <w:rPr>
          <w:noProof/>
          <w:vertAlign w:val="superscript"/>
        </w:rPr>
        <w:t>45</w:t>
      </w:r>
      <w:r w:rsidR="00B14F39" w:rsidRPr="009509B4">
        <w:fldChar w:fldCharType="end"/>
      </w:r>
      <w:r w:rsidRPr="009509B4">
        <w:t xml:space="preserve">. Our findings provide insight into the earliest neuronal networks of somatosensory cortex, </w:t>
      </w:r>
      <w:r w:rsidR="00917EC8" w:rsidRPr="009509B4">
        <w:rPr>
          <w:lang w:val="en-GB"/>
        </w:rPr>
        <w:t xml:space="preserve">highlighting </w:t>
      </w:r>
      <w:r w:rsidR="00040511" w:rsidRPr="009509B4">
        <w:t xml:space="preserve">transient </w:t>
      </w:r>
      <w:r w:rsidR="00D60709" w:rsidRPr="009509B4">
        <w:rPr>
          <w:lang w:val="en-GB"/>
        </w:rPr>
        <w:t xml:space="preserve">glutamatergic and GABAergic </w:t>
      </w:r>
      <w:r w:rsidR="00040511" w:rsidRPr="009509B4">
        <w:t>circuits</w:t>
      </w:r>
      <w:r w:rsidRPr="009509B4">
        <w:t xml:space="preserve"> that are essential for the emergence of normal perception.</w:t>
      </w:r>
    </w:p>
    <w:p w14:paraId="0000002D" w14:textId="77777777" w:rsidR="00BF09BB" w:rsidRPr="009509B4" w:rsidRDefault="00BF09BB">
      <w:pPr>
        <w:pStyle w:val="Normal1"/>
        <w:spacing w:before="240" w:after="240" w:line="480" w:lineRule="auto"/>
        <w:jc w:val="both"/>
        <w:rPr>
          <w:b/>
        </w:rPr>
      </w:pPr>
    </w:p>
    <w:p w14:paraId="1BB8A343" w14:textId="77777777" w:rsidR="00025D00" w:rsidRPr="009509B4" w:rsidRDefault="00025D00">
      <w:pPr>
        <w:rPr>
          <w:b/>
        </w:rPr>
      </w:pPr>
      <w:r w:rsidRPr="009509B4">
        <w:rPr>
          <w:b/>
        </w:rPr>
        <w:br w:type="page"/>
      </w:r>
    </w:p>
    <w:p w14:paraId="0000002E" w14:textId="27E1C7BF" w:rsidR="00BF09BB" w:rsidRPr="009509B4" w:rsidRDefault="00905BF2">
      <w:pPr>
        <w:pStyle w:val="Normal1"/>
        <w:spacing w:before="240" w:after="240" w:line="480" w:lineRule="auto"/>
        <w:rPr>
          <w:b/>
        </w:rPr>
      </w:pPr>
      <w:r w:rsidRPr="009509B4">
        <w:rPr>
          <w:b/>
        </w:rPr>
        <w:lastRenderedPageBreak/>
        <w:t>METHODS</w:t>
      </w:r>
    </w:p>
    <w:p w14:paraId="0B6D5E71" w14:textId="77777777" w:rsidR="00025D00" w:rsidRPr="009509B4" w:rsidRDefault="00025D00" w:rsidP="00025D00">
      <w:pPr>
        <w:pStyle w:val="NormalWeb"/>
        <w:spacing w:before="0" w:beforeAutospacing="0" w:after="0" w:afterAutospacing="0"/>
      </w:pPr>
      <w:bookmarkStart w:id="0" w:name="_6hvgzkuib8h" w:colFirst="0" w:colLast="0"/>
      <w:bookmarkEnd w:id="0"/>
    </w:p>
    <w:tbl>
      <w:tblPr>
        <w:tblW w:w="0" w:type="auto"/>
        <w:shd w:val="clear" w:color="auto" w:fill="FFFFFF" w:themeFill="background1"/>
        <w:tblLayout w:type="fixed"/>
        <w:tblCellMar>
          <w:top w:w="15" w:type="dxa"/>
          <w:left w:w="15" w:type="dxa"/>
          <w:bottom w:w="15" w:type="dxa"/>
          <w:right w:w="15" w:type="dxa"/>
        </w:tblCellMar>
        <w:tblLook w:val="04A0" w:firstRow="1" w:lastRow="0" w:firstColumn="1" w:lastColumn="0" w:noHBand="0" w:noVBand="1"/>
      </w:tblPr>
      <w:tblGrid>
        <w:gridCol w:w="1975"/>
        <w:gridCol w:w="2380"/>
        <w:gridCol w:w="1589"/>
        <w:gridCol w:w="1843"/>
        <w:gridCol w:w="1222"/>
      </w:tblGrid>
      <w:tr w:rsidR="009509B4" w:rsidRPr="009509B4" w14:paraId="35ED8C6E" w14:textId="77777777" w:rsidTr="00C461F5">
        <w:trPr>
          <w:trHeight w:val="337"/>
        </w:trPr>
        <w:tc>
          <w:tcPr>
            <w:tcW w:w="9009" w:type="dxa"/>
            <w:gridSpan w:val="5"/>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7DCCD3FD" w14:textId="77777777" w:rsidR="00025D00" w:rsidRPr="009509B4" w:rsidRDefault="00025D00" w:rsidP="00025D00">
            <w:pPr>
              <w:pStyle w:val="NormalWeb"/>
              <w:spacing w:before="0" w:beforeAutospacing="0" w:after="0" w:afterAutospacing="0"/>
              <w:ind w:right="120"/>
              <w:rPr>
                <w:rFonts w:ascii="Arial" w:hAnsi="Arial" w:cs="Arial"/>
              </w:rPr>
            </w:pPr>
            <w:r w:rsidRPr="009509B4">
              <w:rPr>
                <w:rFonts w:ascii="Arial" w:hAnsi="Arial" w:cs="Arial"/>
                <w:b/>
                <w:bCs/>
              </w:rPr>
              <w:t>Key Resources Table</w:t>
            </w:r>
          </w:p>
        </w:tc>
      </w:tr>
      <w:tr w:rsidR="009509B4" w:rsidRPr="009509B4" w14:paraId="4AE64914" w14:textId="77777777" w:rsidTr="00281689">
        <w:trPr>
          <w:trHeight w:val="745"/>
        </w:trPr>
        <w:tc>
          <w:tcPr>
            <w:tcW w:w="1975"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75312F66" w14:textId="77777777" w:rsidR="00025D00" w:rsidRPr="009509B4" w:rsidRDefault="00025D00" w:rsidP="00025D00">
            <w:pPr>
              <w:pStyle w:val="NormalWeb"/>
              <w:spacing w:before="0" w:beforeAutospacing="0" w:after="0" w:afterAutospacing="0"/>
              <w:ind w:right="120"/>
              <w:rPr>
                <w:rFonts w:ascii="Arial" w:hAnsi="Arial" w:cs="Arial"/>
              </w:rPr>
            </w:pPr>
            <w:r w:rsidRPr="009509B4">
              <w:rPr>
                <w:rFonts w:ascii="Arial" w:hAnsi="Arial" w:cs="Arial"/>
                <w:b/>
                <w:bCs/>
              </w:rPr>
              <w:t>Reagent type (species) or resource</w:t>
            </w:r>
          </w:p>
        </w:tc>
        <w:tc>
          <w:tcPr>
            <w:tcW w:w="2380"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7AF45B48" w14:textId="77777777" w:rsidR="00025D00" w:rsidRPr="009509B4" w:rsidRDefault="00025D00" w:rsidP="00025D00">
            <w:pPr>
              <w:pStyle w:val="NormalWeb"/>
              <w:spacing w:before="0" w:beforeAutospacing="0" w:after="0" w:afterAutospacing="0"/>
              <w:ind w:right="120"/>
              <w:rPr>
                <w:rFonts w:ascii="Arial" w:hAnsi="Arial" w:cs="Arial"/>
              </w:rPr>
            </w:pPr>
            <w:r w:rsidRPr="009509B4">
              <w:rPr>
                <w:rFonts w:ascii="Arial" w:hAnsi="Arial" w:cs="Arial"/>
                <w:b/>
                <w:bCs/>
              </w:rPr>
              <w:t>Designation</w:t>
            </w:r>
          </w:p>
        </w:tc>
        <w:tc>
          <w:tcPr>
            <w:tcW w:w="158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0B5EC37C" w14:textId="77777777" w:rsidR="00025D00" w:rsidRPr="009509B4" w:rsidRDefault="00025D00" w:rsidP="00025D00">
            <w:pPr>
              <w:pStyle w:val="NormalWeb"/>
              <w:spacing w:before="0" w:beforeAutospacing="0" w:after="0" w:afterAutospacing="0"/>
              <w:ind w:right="120"/>
              <w:rPr>
                <w:rFonts w:ascii="Arial" w:hAnsi="Arial" w:cs="Arial"/>
              </w:rPr>
            </w:pPr>
            <w:r w:rsidRPr="009509B4">
              <w:rPr>
                <w:rFonts w:ascii="Arial" w:hAnsi="Arial" w:cs="Arial"/>
                <w:b/>
                <w:bCs/>
              </w:rPr>
              <w:t>Source or reference</w:t>
            </w:r>
          </w:p>
        </w:tc>
        <w:tc>
          <w:tcPr>
            <w:tcW w:w="184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4D7E15EE" w14:textId="77777777" w:rsidR="00025D00" w:rsidRPr="009509B4" w:rsidRDefault="00025D00" w:rsidP="00025D00">
            <w:pPr>
              <w:pStyle w:val="NormalWeb"/>
              <w:spacing w:before="0" w:beforeAutospacing="0" w:after="0" w:afterAutospacing="0"/>
              <w:ind w:right="120"/>
              <w:rPr>
                <w:rFonts w:ascii="Arial" w:hAnsi="Arial" w:cs="Arial"/>
              </w:rPr>
            </w:pPr>
            <w:r w:rsidRPr="009509B4">
              <w:rPr>
                <w:rFonts w:ascii="Arial" w:hAnsi="Arial" w:cs="Arial"/>
                <w:b/>
                <w:bCs/>
              </w:rPr>
              <w:t>Identifiers</w:t>
            </w:r>
          </w:p>
        </w:tc>
        <w:tc>
          <w:tcPr>
            <w:tcW w:w="1222"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791C39E7" w14:textId="77777777" w:rsidR="00025D00" w:rsidRPr="009509B4" w:rsidRDefault="00025D00" w:rsidP="00025D00">
            <w:pPr>
              <w:pStyle w:val="NormalWeb"/>
              <w:spacing w:before="0" w:beforeAutospacing="0" w:after="0" w:afterAutospacing="0"/>
              <w:ind w:right="120"/>
              <w:rPr>
                <w:rFonts w:ascii="Arial" w:hAnsi="Arial" w:cs="Arial"/>
              </w:rPr>
            </w:pPr>
            <w:r w:rsidRPr="009509B4">
              <w:rPr>
                <w:rFonts w:ascii="Arial" w:hAnsi="Arial" w:cs="Arial"/>
                <w:b/>
                <w:bCs/>
              </w:rPr>
              <w:t>Additional information</w:t>
            </w:r>
          </w:p>
        </w:tc>
      </w:tr>
      <w:tr w:rsidR="009509B4" w:rsidRPr="009509B4" w14:paraId="5E7F047B" w14:textId="77777777" w:rsidTr="00281689">
        <w:trPr>
          <w:trHeight w:val="780"/>
        </w:trPr>
        <w:tc>
          <w:tcPr>
            <w:tcW w:w="1975"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7F8E6F56" w14:textId="2BF740FD" w:rsidR="00025D00" w:rsidRPr="009509B4" w:rsidRDefault="00C461F5" w:rsidP="00025D00">
            <w:pPr>
              <w:pStyle w:val="NormalWeb"/>
              <w:spacing w:before="0" w:beforeAutospacing="0" w:after="0" w:afterAutospacing="0"/>
              <w:ind w:right="120"/>
              <w:rPr>
                <w:rFonts w:ascii="Arial" w:hAnsi="Arial" w:cs="Arial"/>
              </w:rPr>
            </w:pPr>
            <w:r w:rsidRPr="009509B4">
              <w:rPr>
                <w:rFonts w:ascii="Arial" w:hAnsi="Arial" w:cs="Arial"/>
              </w:rPr>
              <w:t xml:space="preserve">Strain, strain background </w:t>
            </w:r>
            <w:r w:rsidR="002E2137" w:rsidRPr="009509B4">
              <w:rPr>
                <w:rFonts w:ascii="Arial" w:hAnsi="Arial" w:cs="Arial"/>
              </w:rPr>
              <w:t>(</w:t>
            </w:r>
            <w:r w:rsidR="002E2137" w:rsidRPr="009509B4">
              <w:rPr>
                <w:rFonts w:ascii="Arial" w:hAnsi="Arial" w:cs="Arial"/>
                <w:i/>
                <w:iCs/>
              </w:rPr>
              <w:t>M</w:t>
            </w:r>
            <w:r w:rsidR="00722D52" w:rsidRPr="009509B4">
              <w:rPr>
                <w:rFonts w:ascii="Arial" w:hAnsi="Arial" w:cs="Arial"/>
                <w:i/>
                <w:iCs/>
              </w:rPr>
              <w:t>us</w:t>
            </w:r>
            <w:r w:rsidR="002E2137" w:rsidRPr="009509B4">
              <w:rPr>
                <w:rFonts w:ascii="Arial" w:hAnsi="Arial" w:cs="Arial"/>
                <w:i/>
                <w:iCs/>
              </w:rPr>
              <w:t xml:space="preserve"> musculus</w:t>
            </w:r>
            <w:r w:rsidR="0084176C" w:rsidRPr="009509B4">
              <w:rPr>
                <w:rFonts w:ascii="Arial" w:hAnsi="Arial" w:cs="Arial"/>
              </w:rPr>
              <w:t>, male</w:t>
            </w:r>
            <w:r w:rsidR="00F32B33" w:rsidRPr="009509B4">
              <w:rPr>
                <w:rFonts w:ascii="Arial" w:hAnsi="Arial" w:cs="Arial"/>
              </w:rPr>
              <w:t>)</w:t>
            </w:r>
          </w:p>
        </w:tc>
        <w:tc>
          <w:tcPr>
            <w:tcW w:w="2380"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165225BD" w14:textId="77777777" w:rsidR="00025D00" w:rsidRPr="009509B4" w:rsidRDefault="00025D00" w:rsidP="00025D00">
            <w:pPr>
              <w:pStyle w:val="NormalWeb"/>
              <w:spacing w:before="0" w:beforeAutospacing="0" w:after="0" w:afterAutospacing="0"/>
              <w:ind w:left="120" w:right="120"/>
              <w:rPr>
                <w:rFonts w:ascii="Arial" w:hAnsi="Arial" w:cs="Arial"/>
                <w:i/>
                <w:iCs/>
              </w:rPr>
            </w:pPr>
            <w:proofErr w:type="spellStart"/>
            <w:r w:rsidRPr="009509B4">
              <w:rPr>
                <w:rFonts w:ascii="Arial" w:hAnsi="Arial" w:cs="Arial"/>
                <w:i/>
                <w:iCs/>
              </w:rPr>
              <w:t>Tg</w:t>
            </w:r>
            <w:proofErr w:type="spellEnd"/>
            <w:r w:rsidRPr="009509B4">
              <w:rPr>
                <w:rFonts w:ascii="Arial" w:hAnsi="Arial" w:cs="Arial"/>
                <w:i/>
                <w:iCs/>
              </w:rPr>
              <w:t>(Lpar1-EGFP)GX193Gsat</w:t>
            </w:r>
          </w:p>
        </w:tc>
        <w:tc>
          <w:tcPr>
            <w:tcW w:w="158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687E81EC" w14:textId="77777777" w:rsidR="00025D00" w:rsidRPr="009509B4" w:rsidRDefault="00025D00" w:rsidP="00025D00">
            <w:pPr>
              <w:pStyle w:val="NormalWeb"/>
              <w:spacing w:before="0" w:beforeAutospacing="0" w:after="0" w:afterAutospacing="0"/>
              <w:rPr>
                <w:rFonts w:ascii="Arial" w:hAnsi="Arial" w:cs="Arial"/>
              </w:rPr>
            </w:pPr>
            <w:r w:rsidRPr="009509B4">
              <w:rPr>
                <w:rFonts w:ascii="Arial" w:hAnsi="Arial" w:cs="Arial"/>
              </w:rPr>
              <w:t>GENSAT Project at Rockefeller University </w:t>
            </w:r>
          </w:p>
        </w:tc>
        <w:tc>
          <w:tcPr>
            <w:tcW w:w="184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584B38C3" w14:textId="427DA63F" w:rsidR="00025D00" w:rsidRPr="009509B4" w:rsidRDefault="00025D00" w:rsidP="00025D00">
            <w:pPr>
              <w:pStyle w:val="NormalWeb"/>
              <w:spacing w:before="0" w:beforeAutospacing="0" w:after="0" w:afterAutospacing="0"/>
              <w:ind w:left="120" w:right="120"/>
              <w:rPr>
                <w:rFonts w:ascii="Arial" w:hAnsi="Arial" w:cs="Arial"/>
              </w:rPr>
            </w:pPr>
            <w:r w:rsidRPr="009509B4">
              <w:rPr>
                <w:rFonts w:ascii="Arial" w:hAnsi="Arial" w:cs="Arial"/>
              </w:rPr>
              <w:t>MGI:4847204</w:t>
            </w:r>
            <w:r w:rsidR="00D87FC4" w:rsidRPr="009509B4">
              <w:rPr>
                <w:rFonts w:ascii="Arial" w:hAnsi="Arial" w:cs="Arial"/>
              </w:rPr>
              <w:t>; transgene insertion GX193</w:t>
            </w:r>
          </w:p>
        </w:tc>
        <w:tc>
          <w:tcPr>
            <w:tcW w:w="1222"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58CD7E9C" w14:textId="77777777" w:rsidR="00025D00" w:rsidRPr="009509B4" w:rsidRDefault="00025D00" w:rsidP="00025D00">
            <w:pPr>
              <w:pStyle w:val="NormalWeb"/>
              <w:spacing w:before="0" w:beforeAutospacing="0" w:after="0" w:afterAutospacing="0"/>
              <w:ind w:left="120" w:right="120"/>
              <w:rPr>
                <w:rFonts w:ascii="Arial" w:hAnsi="Arial" w:cs="Arial"/>
              </w:rPr>
            </w:pPr>
            <w:r w:rsidRPr="009509B4">
              <w:rPr>
                <w:rFonts w:ascii="Arial" w:hAnsi="Arial" w:cs="Arial"/>
              </w:rPr>
              <w:t>Y Chromo-</w:t>
            </w:r>
            <w:r w:rsidRPr="009509B4">
              <w:rPr>
                <w:rFonts w:ascii="Arial" w:hAnsi="Arial" w:cs="Arial"/>
              </w:rPr>
              <w:br/>
              <w:t>some linked</w:t>
            </w:r>
          </w:p>
        </w:tc>
      </w:tr>
      <w:tr w:rsidR="009509B4" w:rsidRPr="009509B4" w14:paraId="39FF4D3A" w14:textId="77777777" w:rsidTr="00281689">
        <w:trPr>
          <w:trHeight w:val="780"/>
        </w:trPr>
        <w:tc>
          <w:tcPr>
            <w:tcW w:w="1975"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49DBCC68" w14:textId="3A2E59EE" w:rsidR="00025D00" w:rsidRPr="009509B4" w:rsidRDefault="00C461F5" w:rsidP="00025D00">
            <w:pPr>
              <w:pStyle w:val="NormalWeb"/>
              <w:spacing w:before="0" w:beforeAutospacing="0" w:after="0" w:afterAutospacing="0"/>
              <w:ind w:right="120"/>
              <w:rPr>
                <w:rFonts w:ascii="Arial" w:hAnsi="Arial" w:cs="Arial"/>
              </w:rPr>
            </w:pPr>
            <w:r w:rsidRPr="009509B4">
              <w:rPr>
                <w:rFonts w:ascii="Arial" w:hAnsi="Arial" w:cs="Arial"/>
              </w:rPr>
              <w:t xml:space="preserve">Strain, strain background </w:t>
            </w:r>
            <w:r w:rsidR="0084176C" w:rsidRPr="009509B4">
              <w:rPr>
                <w:rFonts w:ascii="Arial" w:hAnsi="Arial" w:cs="Arial"/>
              </w:rPr>
              <w:t>(</w:t>
            </w:r>
            <w:r w:rsidR="0084176C" w:rsidRPr="009509B4">
              <w:rPr>
                <w:rFonts w:ascii="Arial" w:hAnsi="Arial" w:cs="Arial"/>
                <w:i/>
                <w:iCs/>
              </w:rPr>
              <w:t>M. musculus</w:t>
            </w:r>
            <w:r w:rsidR="0084176C" w:rsidRPr="009509B4">
              <w:rPr>
                <w:rFonts w:ascii="Arial" w:hAnsi="Arial" w:cs="Arial"/>
              </w:rPr>
              <w:t>, mixed sex</w:t>
            </w:r>
            <w:r w:rsidR="00F32B33" w:rsidRPr="009509B4">
              <w:rPr>
                <w:rFonts w:ascii="Arial" w:hAnsi="Arial" w:cs="Arial"/>
              </w:rPr>
              <w:t>)</w:t>
            </w:r>
          </w:p>
        </w:tc>
        <w:tc>
          <w:tcPr>
            <w:tcW w:w="2380"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103D96F0" w14:textId="77777777" w:rsidR="00025D00" w:rsidRPr="009509B4" w:rsidRDefault="00025D00" w:rsidP="00025D00">
            <w:pPr>
              <w:pStyle w:val="NormalWeb"/>
              <w:spacing w:before="0" w:beforeAutospacing="0" w:after="0" w:afterAutospacing="0"/>
              <w:ind w:left="120" w:right="120"/>
              <w:rPr>
                <w:rFonts w:ascii="Arial" w:hAnsi="Arial" w:cs="Arial"/>
                <w:i/>
                <w:iCs/>
              </w:rPr>
            </w:pPr>
            <w:r w:rsidRPr="009509B4">
              <w:rPr>
                <w:rFonts w:ascii="Arial" w:hAnsi="Arial" w:cs="Arial"/>
                <w:i/>
                <w:iCs/>
              </w:rPr>
              <w:t>Sst</w:t>
            </w:r>
            <w:r w:rsidRPr="009509B4">
              <w:rPr>
                <w:rFonts w:ascii="Arial" w:hAnsi="Arial" w:cs="Arial"/>
                <w:i/>
                <w:iCs/>
                <w:vertAlign w:val="superscript"/>
              </w:rPr>
              <w:t>tm2.1(</w:t>
            </w:r>
            <w:proofErr w:type="spellStart"/>
            <w:r w:rsidRPr="009509B4">
              <w:rPr>
                <w:rFonts w:ascii="Arial" w:hAnsi="Arial" w:cs="Arial"/>
                <w:i/>
                <w:iCs/>
                <w:vertAlign w:val="superscript"/>
              </w:rPr>
              <w:t>cre</w:t>
            </w:r>
            <w:proofErr w:type="spellEnd"/>
            <w:r w:rsidRPr="009509B4">
              <w:rPr>
                <w:rFonts w:ascii="Arial" w:hAnsi="Arial" w:cs="Arial"/>
                <w:i/>
                <w:iCs/>
                <w:vertAlign w:val="superscript"/>
              </w:rPr>
              <w:t>)</w:t>
            </w:r>
            <w:proofErr w:type="spellStart"/>
            <w:r w:rsidRPr="009509B4">
              <w:rPr>
                <w:rFonts w:ascii="Arial" w:hAnsi="Arial" w:cs="Arial"/>
                <w:i/>
                <w:iCs/>
                <w:vertAlign w:val="superscript"/>
              </w:rPr>
              <w:t>Zjh</w:t>
            </w:r>
            <w:proofErr w:type="spellEnd"/>
            <w:r w:rsidRPr="009509B4">
              <w:rPr>
                <w:rFonts w:ascii="Arial" w:hAnsi="Arial" w:cs="Arial"/>
                <w:i/>
                <w:iCs/>
              </w:rPr>
              <w:t>/J</w:t>
            </w:r>
          </w:p>
        </w:tc>
        <w:tc>
          <w:tcPr>
            <w:tcW w:w="158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25D430E8" w14:textId="77777777" w:rsidR="00025D00" w:rsidRPr="009509B4" w:rsidRDefault="00025D00" w:rsidP="00025D00">
            <w:pPr>
              <w:pStyle w:val="NormalWeb"/>
              <w:spacing w:before="0" w:beforeAutospacing="0" w:after="0" w:afterAutospacing="0"/>
              <w:ind w:right="120"/>
              <w:rPr>
                <w:rFonts w:ascii="Arial" w:hAnsi="Arial" w:cs="Arial"/>
              </w:rPr>
            </w:pPr>
            <w:r w:rsidRPr="009509B4">
              <w:rPr>
                <w:rFonts w:ascii="Arial" w:hAnsi="Arial" w:cs="Arial"/>
              </w:rPr>
              <w:t>The Jackson Laboratory</w:t>
            </w:r>
          </w:p>
        </w:tc>
        <w:tc>
          <w:tcPr>
            <w:tcW w:w="184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36B4DE10" w14:textId="40F45EF3" w:rsidR="00025D00" w:rsidRPr="009509B4" w:rsidRDefault="00025D00" w:rsidP="00025D00">
            <w:pPr>
              <w:pStyle w:val="NormalWeb"/>
              <w:spacing w:before="0" w:beforeAutospacing="0" w:after="0" w:afterAutospacing="0"/>
              <w:ind w:left="120" w:right="120"/>
              <w:rPr>
                <w:rFonts w:ascii="Arial" w:hAnsi="Arial" w:cs="Arial"/>
              </w:rPr>
            </w:pPr>
            <w:r w:rsidRPr="009509B4">
              <w:rPr>
                <w:rFonts w:ascii="Arial" w:hAnsi="Arial" w:cs="Arial"/>
              </w:rPr>
              <w:t xml:space="preserve">Stock </w:t>
            </w:r>
            <w:r w:rsidR="00ED479C" w:rsidRPr="009509B4">
              <w:rPr>
                <w:rFonts w:ascii="Arial" w:hAnsi="Arial" w:cs="Arial"/>
              </w:rPr>
              <w:t>N</w:t>
            </w:r>
            <w:r w:rsidRPr="009509B4">
              <w:rPr>
                <w:rFonts w:ascii="Arial" w:hAnsi="Arial" w:cs="Arial"/>
              </w:rPr>
              <w:t>o</w:t>
            </w:r>
            <w:r w:rsidR="00ED479C" w:rsidRPr="009509B4">
              <w:rPr>
                <w:rFonts w:ascii="Arial" w:hAnsi="Arial" w:cs="Arial"/>
              </w:rPr>
              <w:t xml:space="preserve">: </w:t>
            </w:r>
            <w:proofErr w:type="gramStart"/>
            <w:r w:rsidRPr="009509B4">
              <w:rPr>
                <w:rFonts w:ascii="Arial" w:hAnsi="Arial" w:cs="Arial"/>
              </w:rPr>
              <w:t>013044</w:t>
            </w:r>
            <w:r w:rsidR="000F183A" w:rsidRPr="009509B4">
              <w:rPr>
                <w:rFonts w:ascii="Arial" w:hAnsi="Arial" w:cs="Arial"/>
              </w:rPr>
              <w:t>;</w:t>
            </w:r>
            <w:proofErr w:type="gramEnd"/>
            <w:r w:rsidR="000F183A" w:rsidRPr="009509B4">
              <w:rPr>
                <w:rFonts w:ascii="Arial" w:hAnsi="Arial" w:cs="Arial"/>
              </w:rPr>
              <w:t xml:space="preserve"> </w:t>
            </w:r>
          </w:p>
          <w:p w14:paraId="58650534" w14:textId="7B6B0018" w:rsidR="00B7741B" w:rsidRPr="009509B4" w:rsidRDefault="00B7741B" w:rsidP="00025D00">
            <w:pPr>
              <w:pStyle w:val="NormalWeb"/>
              <w:spacing w:before="0" w:beforeAutospacing="0" w:after="0" w:afterAutospacing="0"/>
              <w:ind w:left="120" w:right="120"/>
              <w:rPr>
                <w:rFonts w:ascii="Arial" w:hAnsi="Arial" w:cs="Arial"/>
              </w:rPr>
            </w:pPr>
            <w:r w:rsidRPr="009509B4">
              <w:rPr>
                <w:rFonts w:ascii="Arial" w:hAnsi="Arial" w:cs="Arial"/>
              </w:rPr>
              <w:t>RRID:IMSR_JAX:013044</w:t>
            </w:r>
          </w:p>
        </w:tc>
        <w:tc>
          <w:tcPr>
            <w:tcW w:w="1222"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36857C53" w14:textId="77777777" w:rsidR="00025D00" w:rsidRPr="009509B4" w:rsidRDefault="00025D00" w:rsidP="00025D00">
            <w:pPr>
              <w:pStyle w:val="NormalWeb"/>
              <w:spacing w:before="0" w:beforeAutospacing="0" w:after="0" w:afterAutospacing="0"/>
              <w:ind w:left="120" w:right="120"/>
              <w:rPr>
                <w:rFonts w:ascii="Arial" w:hAnsi="Arial" w:cs="Arial"/>
              </w:rPr>
            </w:pPr>
            <w:r w:rsidRPr="009509B4">
              <w:rPr>
                <w:rFonts w:ascii="Arial" w:hAnsi="Arial" w:cs="Arial"/>
              </w:rPr>
              <w:t>Maintained in Butt lab on C57BL/6 background</w:t>
            </w:r>
          </w:p>
        </w:tc>
      </w:tr>
      <w:tr w:rsidR="009509B4" w:rsidRPr="009509B4" w14:paraId="4641953D" w14:textId="77777777" w:rsidTr="00281689">
        <w:trPr>
          <w:trHeight w:val="500"/>
        </w:trPr>
        <w:tc>
          <w:tcPr>
            <w:tcW w:w="1975"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12427214" w14:textId="2FEDDB8E" w:rsidR="0085574D" w:rsidRPr="009509B4" w:rsidRDefault="0085574D" w:rsidP="0085574D">
            <w:pPr>
              <w:pStyle w:val="NormalWeb"/>
              <w:spacing w:before="0" w:beforeAutospacing="0" w:after="0" w:afterAutospacing="0"/>
              <w:ind w:right="120"/>
              <w:rPr>
                <w:rFonts w:ascii="Arial" w:hAnsi="Arial" w:cs="Arial"/>
              </w:rPr>
            </w:pPr>
            <w:r w:rsidRPr="009509B4">
              <w:rPr>
                <w:rFonts w:ascii="Arial" w:hAnsi="Arial" w:cs="Arial"/>
              </w:rPr>
              <w:t>Strain, strain background (</w:t>
            </w:r>
            <w:r w:rsidRPr="009509B4">
              <w:rPr>
                <w:rFonts w:ascii="Arial" w:hAnsi="Arial" w:cs="Arial"/>
                <w:i/>
                <w:iCs/>
              </w:rPr>
              <w:t>M. musculus</w:t>
            </w:r>
            <w:r w:rsidRPr="009509B4">
              <w:rPr>
                <w:rFonts w:ascii="Arial" w:hAnsi="Arial" w:cs="Arial"/>
              </w:rPr>
              <w:t>, mixed sex</w:t>
            </w:r>
            <w:r w:rsidR="00F32B33" w:rsidRPr="009509B4">
              <w:rPr>
                <w:rFonts w:ascii="Arial" w:hAnsi="Arial" w:cs="Arial"/>
              </w:rPr>
              <w:t>)</w:t>
            </w:r>
          </w:p>
        </w:tc>
        <w:tc>
          <w:tcPr>
            <w:tcW w:w="2380"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1A1F3219" w14:textId="77777777" w:rsidR="0085574D" w:rsidRPr="009509B4" w:rsidRDefault="0085574D" w:rsidP="0085574D">
            <w:pPr>
              <w:pStyle w:val="NormalWeb"/>
              <w:spacing w:before="0" w:beforeAutospacing="0" w:after="0" w:afterAutospacing="0"/>
              <w:ind w:left="120" w:right="120"/>
              <w:rPr>
                <w:rFonts w:ascii="Arial" w:hAnsi="Arial" w:cs="Arial"/>
                <w:i/>
                <w:iCs/>
              </w:rPr>
            </w:pPr>
            <w:r w:rsidRPr="009509B4">
              <w:rPr>
                <w:rFonts w:ascii="Arial" w:hAnsi="Arial" w:cs="Arial"/>
                <w:i/>
                <w:iCs/>
              </w:rPr>
              <w:t>Olig3</w:t>
            </w:r>
            <w:r w:rsidRPr="009509B4">
              <w:rPr>
                <w:rFonts w:ascii="Arial" w:hAnsi="Arial" w:cs="Arial"/>
                <w:i/>
                <w:iCs/>
                <w:vertAlign w:val="superscript"/>
              </w:rPr>
              <w:t>tm1(</w:t>
            </w:r>
            <w:proofErr w:type="spellStart"/>
            <w:r w:rsidRPr="009509B4">
              <w:rPr>
                <w:rFonts w:ascii="Arial" w:hAnsi="Arial" w:cs="Arial"/>
                <w:i/>
                <w:iCs/>
                <w:vertAlign w:val="superscript"/>
              </w:rPr>
              <w:t>cre</w:t>
            </w:r>
            <w:proofErr w:type="spellEnd"/>
            <w:r w:rsidRPr="009509B4">
              <w:rPr>
                <w:rFonts w:ascii="Arial" w:hAnsi="Arial" w:cs="Arial"/>
                <w:i/>
                <w:iCs/>
                <w:vertAlign w:val="superscript"/>
              </w:rPr>
              <w:t>)</w:t>
            </w:r>
            <w:proofErr w:type="spellStart"/>
            <w:r w:rsidRPr="009509B4">
              <w:rPr>
                <w:rFonts w:ascii="Arial" w:hAnsi="Arial" w:cs="Arial"/>
                <w:i/>
                <w:iCs/>
                <w:vertAlign w:val="superscript"/>
              </w:rPr>
              <w:t>Ynka</w:t>
            </w:r>
            <w:proofErr w:type="spellEnd"/>
          </w:p>
        </w:tc>
        <w:tc>
          <w:tcPr>
            <w:tcW w:w="158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39D1B1D7" w14:textId="77777777" w:rsidR="0085574D" w:rsidRPr="009509B4" w:rsidRDefault="0085574D" w:rsidP="0085574D">
            <w:pPr>
              <w:pStyle w:val="NormalWeb"/>
              <w:spacing w:before="0" w:beforeAutospacing="0" w:after="0" w:afterAutospacing="0"/>
              <w:ind w:right="120"/>
              <w:rPr>
                <w:rFonts w:ascii="Arial" w:hAnsi="Arial" w:cs="Arial"/>
              </w:rPr>
            </w:pPr>
            <w:r w:rsidRPr="009509B4">
              <w:rPr>
                <w:rFonts w:ascii="Arial" w:hAnsi="Arial" w:cs="Arial"/>
              </w:rPr>
              <w:t>Prof. Yasushi Nakagawa</w:t>
            </w:r>
          </w:p>
          <w:p w14:paraId="3CA046E5" w14:textId="77777777" w:rsidR="0085574D" w:rsidRPr="009509B4" w:rsidRDefault="0085574D" w:rsidP="0085574D">
            <w:pPr>
              <w:pStyle w:val="NormalWeb"/>
              <w:spacing w:before="0" w:beforeAutospacing="0" w:after="0" w:afterAutospacing="0"/>
              <w:ind w:right="120"/>
              <w:rPr>
                <w:rFonts w:ascii="Arial" w:hAnsi="Arial" w:cs="Arial"/>
              </w:rPr>
            </w:pPr>
            <w:r w:rsidRPr="009509B4">
              <w:rPr>
                <w:rFonts w:ascii="Arial" w:hAnsi="Arial" w:cs="Arial"/>
              </w:rPr>
              <w:t>University Minnesota</w:t>
            </w:r>
          </w:p>
        </w:tc>
        <w:tc>
          <w:tcPr>
            <w:tcW w:w="184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6BCC8519" w14:textId="77777777" w:rsidR="0085574D" w:rsidRPr="009509B4" w:rsidRDefault="0085574D" w:rsidP="0085574D">
            <w:pPr>
              <w:pStyle w:val="NormalWeb"/>
              <w:spacing w:before="0" w:beforeAutospacing="0" w:after="0" w:afterAutospacing="0"/>
              <w:ind w:left="120" w:right="120"/>
              <w:rPr>
                <w:rFonts w:ascii="Arial" w:hAnsi="Arial" w:cs="Arial"/>
              </w:rPr>
            </w:pPr>
            <w:r w:rsidRPr="009509B4">
              <w:rPr>
                <w:rFonts w:ascii="Arial" w:hAnsi="Arial" w:cs="Arial"/>
              </w:rPr>
              <w:t> </w:t>
            </w:r>
          </w:p>
        </w:tc>
        <w:tc>
          <w:tcPr>
            <w:tcW w:w="1222"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201AFBFB" w14:textId="77777777" w:rsidR="0085574D" w:rsidRPr="009509B4" w:rsidRDefault="0085574D" w:rsidP="0085574D">
            <w:pPr>
              <w:pStyle w:val="NormalWeb"/>
              <w:spacing w:before="0" w:beforeAutospacing="0" w:after="0" w:afterAutospacing="0"/>
              <w:ind w:left="120" w:right="120"/>
              <w:rPr>
                <w:rFonts w:ascii="Arial" w:hAnsi="Arial" w:cs="Arial"/>
              </w:rPr>
            </w:pPr>
            <w:r w:rsidRPr="009509B4">
              <w:rPr>
                <w:rFonts w:ascii="Arial" w:hAnsi="Arial" w:cs="Arial"/>
              </w:rPr>
              <w:t> </w:t>
            </w:r>
          </w:p>
        </w:tc>
      </w:tr>
      <w:tr w:rsidR="009509B4" w:rsidRPr="009509B4" w14:paraId="3616FC62" w14:textId="77777777" w:rsidTr="00281689">
        <w:trPr>
          <w:trHeight w:val="780"/>
        </w:trPr>
        <w:tc>
          <w:tcPr>
            <w:tcW w:w="1975"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5D0722D2" w14:textId="1888626C" w:rsidR="0085574D" w:rsidRPr="009509B4" w:rsidRDefault="0085574D" w:rsidP="0085574D">
            <w:pPr>
              <w:pStyle w:val="NormalWeb"/>
              <w:spacing w:before="0" w:beforeAutospacing="0" w:after="0" w:afterAutospacing="0"/>
              <w:ind w:right="120"/>
              <w:rPr>
                <w:rFonts w:ascii="Arial" w:hAnsi="Arial" w:cs="Arial"/>
              </w:rPr>
            </w:pPr>
            <w:r w:rsidRPr="009509B4">
              <w:rPr>
                <w:rFonts w:ascii="Arial" w:hAnsi="Arial" w:cs="Arial"/>
              </w:rPr>
              <w:t>Strain, strain background (</w:t>
            </w:r>
            <w:r w:rsidRPr="009509B4">
              <w:rPr>
                <w:rFonts w:ascii="Arial" w:hAnsi="Arial" w:cs="Arial"/>
                <w:i/>
                <w:iCs/>
              </w:rPr>
              <w:t>M. musculus</w:t>
            </w:r>
            <w:r w:rsidRPr="009509B4">
              <w:rPr>
                <w:rFonts w:ascii="Arial" w:hAnsi="Arial" w:cs="Arial"/>
              </w:rPr>
              <w:t>, mixed sex</w:t>
            </w:r>
            <w:r w:rsidR="00F32B33" w:rsidRPr="009509B4">
              <w:rPr>
                <w:rFonts w:ascii="Arial" w:hAnsi="Arial" w:cs="Arial"/>
              </w:rPr>
              <w:t>)</w:t>
            </w:r>
          </w:p>
        </w:tc>
        <w:tc>
          <w:tcPr>
            <w:tcW w:w="2380"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75CFAE13" w14:textId="1B667B5D" w:rsidR="0085574D" w:rsidRPr="009509B4" w:rsidRDefault="0085574D" w:rsidP="0085574D">
            <w:pPr>
              <w:pStyle w:val="NormalWeb"/>
              <w:spacing w:before="0" w:beforeAutospacing="0" w:after="0" w:afterAutospacing="0"/>
              <w:ind w:left="120" w:right="120"/>
              <w:rPr>
                <w:rFonts w:ascii="Arial" w:hAnsi="Arial" w:cs="Arial"/>
                <w:i/>
                <w:iCs/>
              </w:rPr>
            </w:pPr>
            <w:r w:rsidRPr="009509B4">
              <w:rPr>
                <w:rFonts w:ascii="Arial" w:hAnsi="Arial" w:cs="Arial"/>
                <w:i/>
                <w:iCs/>
              </w:rPr>
              <w:t>Gt(ROSA)26Sor</w:t>
            </w:r>
            <w:r w:rsidRPr="009509B4">
              <w:rPr>
                <w:rFonts w:ascii="Arial" w:hAnsi="Arial" w:cs="Arial"/>
                <w:i/>
                <w:iCs/>
                <w:vertAlign w:val="superscript"/>
              </w:rPr>
              <w:t>tm32(CAG-COP4*H134R/</w:t>
            </w:r>
            <w:r w:rsidRPr="009509B4">
              <w:rPr>
                <w:rFonts w:ascii="Arial" w:hAnsi="Arial" w:cs="Arial"/>
                <w:i/>
                <w:iCs/>
                <w:vertAlign w:val="superscript"/>
              </w:rPr>
              <w:br/>
              <w:t>EYFP)</w:t>
            </w:r>
            <w:proofErr w:type="spellStart"/>
            <w:r w:rsidRPr="009509B4">
              <w:rPr>
                <w:rFonts w:ascii="Arial" w:hAnsi="Arial" w:cs="Arial"/>
                <w:i/>
                <w:iCs/>
                <w:vertAlign w:val="superscript"/>
              </w:rPr>
              <w:t>Hze</w:t>
            </w:r>
            <w:proofErr w:type="spellEnd"/>
            <w:r w:rsidR="004D41FB" w:rsidRPr="009509B4">
              <w:rPr>
                <w:rFonts w:ascii="Arial" w:hAnsi="Arial" w:cs="Arial"/>
                <w:i/>
                <w:iCs/>
                <w:vertAlign w:val="superscript"/>
              </w:rPr>
              <w:t xml:space="preserve"> </w:t>
            </w:r>
            <w:r w:rsidR="004D41FB" w:rsidRPr="009509B4">
              <w:rPr>
                <w:rFonts w:ascii="Arial" w:hAnsi="Arial" w:cs="Arial"/>
                <w:i/>
                <w:iCs/>
              </w:rPr>
              <w:t>/J</w:t>
            </w:r>
          </w:p>
        </w:tc>
        <w:tc>
          <w:tcPr>
            <w:tcW w:w="158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3B55FC4C" w14:textId="77777777" w:rsidR="0085574D" w:rsidRPr="009509B4" w:rsidRDefault="0085574D" w:rsidP="0085574D">
            <w:pPr>
              <w:pStyle w:val="NormalWeb"/>
              <w:tabs>
                <w:tab w:val="left" w:pos="925"/>
              </w:tabs>
              <w:spacing w:before="0" w:beforeAutospacing="0" w:after="0" w:afterAutospacing="0"/>
              <w:ind w:right="120"/>
              <w:rPr>
                <w:rFonts w:ascii="Arial" w:hAnsi="Arial" w:cs="Arial"/>
              </w:rPr>
            </w:pPr>
            <w:r w:rsidRPr="009509B4">
              <w:rPr>
                <w:rFonts w:ascii="Arial" w:hAnsi="Arial" w:cs="Arial"/>
              </w:rPr>
              <w:t>The Jackson Laboratory</w:t>
            </w:r>
          </w:p>
        </w:tc>
        <w:tc>
          <w:tcPr>
            <w:tcW w:w="184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6CBCD0F0" w14:textId="73F6B39F" w:rsidR="00F15022" w:rsidRPr="009509B4" w:rsidRDefault="0085574D" w:rsidP="00F15022">
            <w:pPr>
              <w:pStyle w:val="NormalWeb"/>
              <w:spacing w:before="0" w:beforeAutospacing="0" w:after="0" w:afterAutospacing="0"/>
              <w:ind w:left="120" w:right="120"/>
              <w:rPr>
                <w:rFonts w:ascii="Arial" w:hAnsi="Arial" w:cs="Arial"/>
              </w:rPr>
            </w:pPr>
            <w:r w:rsidRPr="009509B4">
              <w:rPr>
                <w:rFonts w:ascii="Arial" w:hAnsi="Arial" w:cs="Arial"/>
              </w:rPr>
              <w:t>Stock No: 012569</w:t>
            </w:r>
            <w:r w:rsidR="00F15022" w:rsidRPr="009509B4">
              <w:rPr>
                <w:rFonts w:ascii="Arial" w:hAnsi="Arial" w:cs="Arial"/>
              </w:rPr>
              <w:t>; RRID:IMSR_JAX:012569</w:t>
            </w:r>
          </w:p>
        </w:tc>
        <w:tc>
          <w:tcPr>
            <w:tcW w:w="1222"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22A88585" w14:textId="77777777" w:rsidR="0085574D" w:rsidRPr="009509B4" w:rsidRDefault="0085574D" w:rsidP="0085574D">
            <w:pPr>
              <w:pStyle w:val="NormalWeb"/>
              <w:spacing w:before="0" w:beforeAutospacing="0" w:after="0" w:afterAutospacing="0"/>
              <w:ind w:left="120" w:right="120"/>
              <w:rPr>
                <w:rFonts w:ascii="Arial" w:hAnsi="Arial" w:cs="Arial"/>
              </w:rPr>
            </w:pPr>
            <w:r w:rsidRPr="009509B4">
              <w:rPr>
                <w:rFonts w:ascii="Arial" w:hAnsi="Arial" w:cs="Arial"/>
              </w:rPr>
              <w:t>Maintained in Butt lab on C57BL/6 background</w:t>
            </w:r>
          </w:p>
        </w:tc>
      </w:tr>
      <w:tr w:rsidR="009509B4" w:rsidRPr="009509B4" w14:paraId="0B2CC1D8" w14:textId="77777777" w:rsidTr="00281689">
        <w:trPr>
          <w:trHeight w:val="780"/>
        </w:trPr>
        <w:tc>
          <w:tcPr>
            <w:tcW w:w="1975"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2ADD16DE" w14:textId="242A6D33" w:rsidR="0085574D" w:rsidRPr="009509B4" w:rsidRDefault="0085574D" w:rsidP="0085574D">
            <w:pPr>
              <w:pStyle w:val="NormalWeb"/>
              <w:spacing w:before="0" w:beforeAutospacing="0" w:after="0" w:afterAutospacing="0"/>
              <w:ind w:right="120"/>
              <w:rPr>
                <w:rFonts w:ascii="Arial" w:hAnsi="Arial" w:cs="Arial"/>
              </w:rPr>
            </w:pPr>
            <w:r w:rsidRPr="009509B4">
              <w:rPr>
                <w:rFonts w:ascii="Arial" w:hAnsi="Arial" w:cs="Arial"/>
              </w:rPr>
              <w:t>Strain, strain background (</w:t>
            </w:r>
            <w:r w:rsidRPr="009509B4">
              <w:rPr>
                <w:rFonts w:ascii="Arial" w:hAnsi="Arial" w:cs="Arial"/>
                <w:i/>
                <w:iCs/>
              </w:rPr>
              <w:t>M. musculus</w:t>
            </w:r>
            <w:r w:rsidRPr="009509B4">
              <w:rPr>
                <w:rFonts w:ascii="Arial" w:hAnsi="Arial" w:cs="Arial"/>
              </w:rPr>
              <w:t>, mixed sex</w:t>
            </w:r>
            <w:r w:rsidR="00F32B33" w:rsidRPr="009509B4">
              <w:rPr>
                <w:rFonts w:ascii="Arial" w:hAnsi="Arial" w:cs="Arial"/>
              </w:rPr>
              <w:t>)</w:t>
            </w:r>
          </w:p>
        </w:tc>
        <w:tc>
          <w:tcPr>
            <w:tcW w:w="2380"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7EC2FF43" w14:textId="7EF5DDFF" w:rsidR="0085574D" w:rsidRPr="009509B4" w:rsidRDefault="0085574D" w:rsidP="0085574D">
            <w:pPr>
              <w:pStyle w:val="NormalWeb"/>
              <w:spacing w:before="0" w:beforeAutospacing="0" w:after="0" w:afterAutospacing="0"/>
              <w:ind w:left="120" w:right="120"/>
              <w:rPr>
                <w:rFonts w:ascii="Arial" w:hAnsi="Arial" w:cs="Arial"/>
              </w:rPr>
            </w:pPr>
            <w:r w:rsidRPr="009509B4">
              <w:rPr>
                <w:rFonts w:ascii="Arial" w:hAnsi="Arial" w:cs="Arial"/>
                <w:i/>
                <w:iCs/>
              </w:rPr>
              <w:t>R</w:t>
            </w:r>
            <w:proofErr w:type="gramStart"/>
            <w:r w:rsidRPr="009509B4">
              <w:rPr>
                <w:rFonts w:ascii="Arial" w:hAnsi="Arial" w:cs="Arial"/>
                <w:i/>
                <w:iCs/>
              </w:rPr>
              <w:t>26::</w:t>
            </w:r>
            <w:proofErr w:type="gramEnd"/>
            <w:r w:rsidRPr="009509B4">
              <w:rPr>
                <w:rFonts w:ascii="Arial" w:hAnsi="Arial" w:cs="Arial"/>
                <w:i/>
                <w:iCs/>
              </w:rPr>
              <w:t>P2x2r-EGFP</w:t>
            </w:r>
            <w:r w:rsidRPr="009509B4">
              <w:rPr>
                <w:rFonts w:ascii="Arial" w:hAnsi="Arial" w:cs="Arial"/>
              </w:rPr>
              <w:t xml:space="preserve"> (</w:t>
            </w:r>
            <w:proofErr w:type="spellStart"/>
            <w:r w:rsidRPr="009509B4">
              <w:rPr>
                <w:rFonts w:ascii="Arial" w:hAnsi="Arial" w:cs="Arial"/>
              </w:rPr>
              <w:t>floxed</w:t>
            </w:r>
            <w:proofErr w:type="spellEnd"/>
            <w:r w:rsidRPr="009509B4">
              <w:rPr>
                <w:rFonts w:ascii="Arial" w:hAnsi="Arial" w:cs="Arial"/>
              </w:rPr>
              <w:t>-stop-rat P2</w:t>
            </w:r>
            <w:r w:rsidR="004D7BE1" w:rsidRPr="009509B4">
              <w:rPr>
                <w:rFonts w:ascii="Arial" w:hAnsi="Arial" w:cs="Arial"/>
              </w:rPr>
              <w:t>x</w:t>
            </w:r>
            <w:r w:rsidRPr="009509B4">
              <w:rPr>
                <w:rFonts w:ascii="Arial" w:hAnsi="Arial" w:cs="Arial"/>
              </w:rPr>
              <w:t>2 receptor)</w:t>
            </w:r>
          </w:p>
        </w:tc>
        <w:tc>
          <w:tcPr>
            <w:tcW w:w="158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19C7AB86" w14:textId="77777777" w:rsidR="0085574D" w:rsidRPr="009509B4" w:rsidRDefault="0085574D" w:rsidP="0085574D">
            <w:pPr>
              <w:pStyle w:val="NormalWeb"/>
              <w:spacing w:before="0" w:beforeAutospacing="0" w:after="0" w:afterAutospacing="0"/>
              <w:ind w:right="-39"/>
              <w:rPr>
                <w:rFonts w:ascii="Arial" w:hAnsi="Arial" w:cs="Arial"/>
              </w:rPr>
            </w:pPr>
            <w:r w:rsidRPr="009509B4">
              <w:rPr>
                <w:rFonts w:ascii="Arial" w:hAnsi="Arial" w:cs="Arial"/>
              </w:rPr>
              <w:t xml:space="preserve">Prof. </w:t>
            </w:r>
            <w:proofErr w:type="spellStart"/>
            <w:r w:rsidRPr="009509B4">
              <w:rPr>
                <w:rFonts w:ascii="Arial" w:hAnsi="Arial" w:cs="Arial"/>
              </w:rPr>
              <w:t>Gero</w:t>
            </w:r>
            <w:proofErr w:type="spellEnd"/>
            <w:r w:rsidRPr="009509B4">
              <w:rPr>
                <w:rFonts w:ascii="Arial" w:hAnsi="Arial" w:cs="Arial"/>
              </w:rPr>
              <w:t xml:space="preserve"> </w:t>
            </w:r>
            <w:proofErr w:type="spellStart"/>
            <w:r w:rsidRPr="009509B4">
              <w:rPr>
                <w:rFonts w:ascii="Arial" w:hAnsi="Arial" w:cs="Arial"/>
              </w:rPr>
              <w:t>Miesenböck</w:t>
            </w:r>
            <w:proofErr w:type="spellEnd"/>
            <w:r w:rsidRPr="009509B4">
              <w:rPr>
                <w:rFonts w:ascii="Arial" w:hAnsi="Arial" w:cs="Arial"/>
              </w:rPr>
              <w:t xml:space="preserve"> (Oxford)</w:t>
            </w:r>
          </w:p>
        </w:tc>
        <w:tc>
          <w:tcPr>
            <w:tcW w:w="184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1C0BE2AA" w14:textId="77777777" w:rsidR="0085574D" w:rsidRPr="009509B4" w:rsidRDefault="0085574D" w:rsidP="0085574D">
            <w:pPr>
              <w:pStyle w:val="NormalWeb"/>
              <w:spacing w:before="0" w:beforeAutospacing="0" w:after="0" w:afterAutospacing="0"/>
              <w:ind w:left="120" w:right="120"/>
              <w:rPr>
                <w:rFonts w:ascii="Arial" w:hAnsi="Arial" w:cs="Arial"/>
              </w:rPr>
            </w:pPr>
            <w:r w:rsidRPr="009509B4">
              <w:rPr>
                <w:rFonts w:ascii="Arial" w:hAnsi="Arial" w:cs="Arial"/>
              </w:rPr>
              <w:t> </w:t>
            </w:r>
          </w:p>
        </w:tc>
        <w:tc>
          <w:tcPr>
            <w:tcW w:w="1222"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0F0342F7" w14:textId="77777777" w:rsidR="0085574D" w:rsidRPr="009509B4" w:rsidRDefault="0085574D" w:rsidP="0085574D">
            <w:pPr>
              <w:pStyle w:val="NormalWeb"/>
              <w:spacing w:before="0" w:beforeAutospacing="0" w:after="0" w:afterAutospacing="0"/>
              <w:ind w:left="120" w:right="120"/>
              <w:rPr>
                <w:rFonts w:ascii="Arial" w:hAnsi="Arial" w:cs="Arial"/>
              </w:rPr>
            </w:pPr>
            <w:r w:rsidRPr="009509B4">
              <w:rPr>
                <w:rFonts w:ascii="Arial" w:hAnsi="Arial" w:cs="Arial"/>
              </w:rPr>
              <w:t>Maintained in Butt lab on C57BL/6 background</w:t>
            </w:r>
          </w:p>
        </w:tc>
      </w:tr>
      <w:tr w:rsidR="009509B4" w:rsidRPr="009509B4" w14:paraId="5EE8E49C" w14:textId="77777777" w:rsidTr="00281689">
        <w:trPr>
          <w:trHeight w:val="1060"/>
        </w:trPr>
        <w:tc>
          <w:tcPr>
            <w:tcW w:w="1975"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4F153337" w14:textId="5D41F2B6" w:rsidR="00025D00" w:rsidRPr="009509B4" w:rsidRDefault="005B08CB" w:rsidP="00025D00">
            <w:pPr>
              <w:pStyle w:val="NormalWeb"/>
              <w:spacing w:before="0" w:beforeAutospacing="0" w:after="0" w:afterAutospacing="0"/>
              <w:ind w:right="120"/>
              <w:rPr>
                <w:rFonts w:ascii="Arial" w:hAnsi="Arial" w:cs="Arial"/>
              </w:rPr>
            </w:pPr>
            <w:r w:rsidRPr="009509B4">
              <w:rPr>
                <w:rFonts w:ascii="Arial" w:hAnsi="Arial" w:cs="Arial"/>
              </w:rPr>
              <w:t>Antibody</w:t>
            </w:r>
          </w:p>
        </w:tc>
        <w:tc>
          <w:tcPr>
            <w:tcW w:w="2380"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7B5AA436" w14:textId="70BCFFE7" w:rsidR="00025D00" w:rsidRPr="009509B4" w:rsidRDefault="009F5494" w:rsidP="00025D00">
            <w:pPr>
              <w:pStyle w:val="NormalWeb"/>
              <w:spacing w:before="0" w:beforeAutospacing="0" w:after="0" w:afterAutospacing="0"/>
              <w:ind w:right="120"/>
              <w:rPr>
                <w:rFonts w:ascii="Arial" w:hAnsi="Arial" w:cs="Arial"/>
              </w:rPr>
            </w:pPr>
            <w:r w:rsidRPr="009509B4">
              <w:rPr>
                <w:rFonts w:ascii="Arial" w:hAnsi="Arial" w:cs="Arial"/>
              </w:rPr>
              <w:t>C</w:t>
            </w:r>
            <w:r w:rsidR="00025D00" w:rsidRPr="009509B4">
              <w:rPr>
                <w:rFonts w:ascii="Arial" w:hAnsi="Arial" w:cs="Arial"/>
              </w:rPr>
              <w:t>hicken anti-GFP</w:t>
            </w:r>
          </w:p>
          <w:p w14:paraId="5F5AA6A6" w14:textId="77777777" w:rsidR="00025D00" w:rsidRPr="009509B4" w:rsidRDefault="00025D00" w:rsidP="00025D00">
            <w:pPr>
              <w:pStyle w:val="NormalWeb"/>
              <w:spacing w:before="0" w:beforeAutospacing="0" w:after="0" w:afterAutospacing="0"/>
              <w:ind w:right="120"/>
              <w:rPr>
                <w:rFonts w:ascii="Arial" w:hAnsi="Arial" w:cs="Arial"/>
              </w:rPr>
            </w:pPr>
            <w:r w:rsidRPr="009509B4">
              <w:rPr>
                <w:rFonts w:ascii="Arial" w:hAnsi="Arial" w:cs="Arial"/>
              </w:rPr>
              <w:t>(polyclonal)</w:t>
            </w:r>
          </w:p>
        </w:tc>
        <w:tc>
          <w:tcPr>
            <w:tcW w:w="158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33B81209" w14:textId="77777777" w:rsidR="00025D00" w:rsidRPr="009509B4" w:rsidRDefault="00025D00" w:rsidP="00025D00">
            <w:pPr>
              <w:pStyle w:val="NormalWeb"/>
              <w:spacing w:before="0" w:beforeAutospacing="0" w:after="0" w:afterAutospacing="0"/>
              <w:ind w:right="120"/>
              <w:rPr>
                <w:rFonts w:ascii="Arial" w:hAnsi="Arial" w:cs="Arial"/>
              </w:rPr>
            </w:pPr>
            <w:r w:rsidRPr="009509B4">
              <w:rPr>
                <w:rFonts w:ascii="Arial" w:hAnsi="Arial" w:cs="Arial"/>
              </w:rPr>
              <w:t>Abcam</w:t>
            </w:r>
          </w:p>
        </w:tc>
        <w:tc>
          <w:tcPr>
            <w:tcW w:w="184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3798B40B" w14:textId="77777777" w:rsidR="00025D00" w:rsidRPr="009509B4" w:rsidRDefault="00025D00" w:rsidP="00025D00">
            <w:pPr>
              <w:pStyle w:val="NormalWeb"/>
              <w:spacing w:before="0" w:beforeAutospacing="0" w:after="0" w:afterAutospacing="0"/>
              <w:ind w:left="120" w:right="120"/>
              <w:rPr>
                <w:rFonts w:ascii="Arial" w:hAnsi="Arial" w:cs="Arial"/>
              </w:rPr>
            </w:pPr>
            <w:r w:rsidRPr="009509B4">
              <w:rPr>
                <w:rFonts w:ascii="Arial" w:hAnsi="Arial" w:cs="Arial"/>
              </w:rPr>
              <w:t>ab13970</w:t>
            </w:r>
          </w:p>
          <w:p w14:paraId="783FDC7D" w14:textId="77777777" w:rsidR="00025D00" w:rsidRPr="009509B4" w:rsidRDefault="00025D00" w:rsidP="00025D00">
            <w:pPr>
              <w:pStyle w:val="NormalWeb"/>
              <w:spacing w:before="0" w:beforeAutospacing="0" w:after="0" w:afterAutospacing="0"/>
              <w:ind w:left="120" w:right="120"/>
              <w:rPr>
                <w:rFonts w:ascii="Arial" w:hAnsi="Arial" w:cs="Arial"/>
              </w:rPr>
            </w:pPr>
            <w:r w:rsidRPr="009509B4">
              <w:rPr>
                <w:rFonts w:ascii="Arial" w:hAnsi="Arial" w:cs="Arial"/>
              </w:rPr>
              <w:t>RRID:</w:t>
            </w:r>
            <w:r w:rsidRPr="009509B4">
              <w:rPr>
                <w:rFonts w:ascii="Arial" w:hAnsi="Arial" w:cs="Arial"/>
              </w:rPr>
              <w:br/>
              <w:t>AB_300798</w:t>
            </w:r>
          </w:p>
        </w:tc>
        <w:tc>
          <w:tcPr>
            <w:tcW w:w="1222"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44FAA717" w14:textId="7C435A71" w:rsidR="00025D00" w:rsidRPr="009509B4" w:rsidRDefault="00D149D7" w:rsidP="00025D00">
            <w:pPr>
              <w:pStyle w:val="NormalWeb"/>
              <w:spacing w:before="0" w:beforeAutospacing="0" w:after="0" w:afterAutospacing="0"/>
              <w:ind w:right="120"/>
              <w:rPr>
                <w:rFonts w:ascii="Arial" w:hAnsi="Arial" w:cs="Arial"/>
              </w:rPr>
            </w:pPr>
            <w:r w:rsidRPr="009509B4">
              <w:rPr>
                <w:rFonts w:ascii="Arial" w:hAnsi="Arial" w:cs="Arial"/>
              </w:rPr>
              <w:t>(</w:t>
            </w:r>
            <w:r w:rsidR="00025D00" w:rsidRPr="009509B4">
              <w:rPr>
                <w:rFonts w:ascii="Arial" w:hAnsi="Arial" w:cs="Arial"/>
              </w:rPr>
              <w:t>1:250</w:t>
            </w:r>
            <w:r w:rsidRPr="009509B4">
              <w:rPr>
                <w:rFonts w:ascii="Arial" w:hAnsi="Arial" w:cs="Arial"/>
              </w:rPr>
              <w:t>)</w:t>
            </w:r>
          </w:p>
        </w:tc>
      </w:tr>
      <w:tr w:rsidR="009509B4" w:rsidRPr="009509B4" w14:paraId="424BA5D3" w14:textId="77777777" w:rsidTr="00281689">
        <w:trPr>
          <w:trHeight w:val="1060"/>
        </w:trPr>
        <w:tc>
          <w:tcPr>
            <w:tcW w:w="1975"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27972AE9" w14:textId="47CBD559" w:rsidR="00025D00" w:rsidRPr="009509B4" w:rsidRDefault="005B08CB" w:rsidP="00025D00">
            <w:pPr>
              <w:pStyle w:val="NormalWeb"/>
              <w:spacing w:before="0" w:beforeAutospacing="0" w:after="0" w:afterAutospacing="0"/>
              <w:ind w:right="120"/>
              <w:rPr>
                <w:rFonts w:ascii="Arial" w:hAnsi="Arial" w:cs="Arial"/>
              </w:rPr>
            </w:pPr>
            <w:r w:rsidRPr="009509B4">
              <w:rPr>
                <w:rFonts w:ascii="Arial" w:hAnsi="Arial" w:cs="Arial"/>
              </w:rPr>
              <w:t>Antibody</w:t>
            </w:r>
          </w:p>
        </w:tc>
        <w:tc>
          <w:tcPr>
            <w:tcW w:w="2380"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6D55F83F" w14:textId="5856EC94" w:rsidR="00025D00" w:rsidRPr="009509B4" w:rsidRDefault="009F5494" w:rsidP="00025D00">
            <w:pPr>
              <w:pStyle w:val="NormalWeb"/>
              <w:spacing w:before="0" w:beforeAutospacing="0" w:after="0" w:afterAutospacing="0"/>
              <w:ind w:right="120"/>
              <w:rPr>
                <w:rFonts w:ascii="Arial" w:hAnsi="Arial" w:cs="Arial"/>
              </w:rPr>
            </w:pPr>
            <w:r w:rsidRPr="009509B4">
              <w:rPr>
                <w:rFonts w:ascii="Arial" w:hAnsi="Arial" w:cs="Arial"/>
              </w:rPr>
              <w:t>R</w:t>
            </w:r>
            <w:r w:rsidR="00025D00" w:rsidRPr="009509B4">
              <w:rPr>
                <w:rFonts w:ascii="Arial" w:hAnsi="Arial" w:cs="Arial"/>
              </w:rPr>
              <w:t>abbit anti-GABA (polyclonal)</w:t>
            </w:r>
          </w:p>
        </w:tc>
        <w:tc>
          <w:tcPr>
            <w:tcW w:w="158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16216D4B" w14:textId="77777777" w:rsidR="00025D00" w:rsidRPr="009509B4" w:rsidRDefault="00025D00" w:rsidP="00025D00">
            <w:pPr>
              <w:pStyle w:val="NormalWeb"/>
              <w:spacing w:before="0" w:beforeAutospacing="0" w:after="0" w:afterAutospacing="0"/>
              <w:ind w:right="120"/>
              <w:rPr>
                <w:rFonts w:ascii="Arial" w:hAnsi="Arial" w:cs="Arial"/>
              </w:rPr>
            </w:pPr>
            <w:r w:rsidRPr="009509B4">
              <w:rPr>
                <w:rFonts w:ascii="Arial" w:hAnsi="Arial" w:cs="Arial"/>
              </w:rPr>
              <w:t xml:space="preserve">Sigma-Aldrich </w:t>
            </w:r>
          </w:p>
        </w:tc>
        <w:tc>
          <w:tcPr>
            <w:tcW w:w="184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1B6A9902" w14:textId="4622CF91" w:rsidR="00025D00" w:rsidRPr="009509B4" w:rsidRDefault="00025D00" w:rsidP="00025D00">
            <w:pPr>
              <w:pStyle w:val="NormalWeb"/>
              <w:spacing w:before="0" w:beforeAutospacing="0" w:after="0" w:afterAutospacing="0"/>
              <w:ind w:left="120" w:right="120"/>
              <w:rPr>
                <w:rFonts w:ascii="Arial" w:hAnsi="Arial" w:cs="Arial"/>
              </w:rPr>
            </w:pPr>
            <w:r w:rsidRPr="009509B4">
              <w:rPr>
                <w:rFonts w:ascii="Arial" w:hAnsi="Arial" w:cs="Arial"/>
              </w:rPr>
              <w:t>Cat# A2052, RRID:</w:t>
            </w:r>
            <w:r w:rsidRPr="009509B4">
              <w:rPr>
                <w:rFonts w:ascii="Arial" w:hAnsi="Arial" w:cs="Arial"/>
              </w:rPr>
              <w:br/>
              <w:t>AB_477652</w:t>
            </w:r>
          </w:p>
        </w:tc>
        <w:tc>
          <w:tcPr>
            <w:tcW w:w="1222"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637CB57F" w14:textId="6A5F2C1D" w:rsidR="00025D00" w:rsidRPr="009509B4" w:rsidRDefault="00D149D7" w:rsidP="00025D00">
            <w:pPr>
              <w:pStyle w:val="NormalWeb"/>
              <w:spacing w:before="0" w:beforeAutospacing="0" w:after="0" w:afterAutospacing="0"/>
              <w:ind w:right="120"/>
              <w:rPr>
                <w:rFonts w:ascii="Arial" w:hAnsi="Arial" w:cs="Arial"/>
              </w:rPr>
            </w:pPr>
            <w:r w:rsidRPr="009509B4">
              <w:rPr>
                <w:rFonts w:ascii="Arial" w:hAnsi="Arial" w:cs="Arial"/>
              </w:rPr>
              <w:t>(</w:t>
            </w:r>
            <w:r w:rsidR="00025D00" w:rsidRPr="009509B4">
              <w:rPr>
                <w:rFonts w:ascii="Arial" w:hAnsi="Arial" w:cs="Arial"/>
              </w:rPr>
              <w:t>1:1000</w:t>
            </w:r>
            <w:r w:rsidRPr="009509B4">
              <w:rPr>
                <w:rFonts w:ascii="Arial" w:hAnsi="Arial" w:cs="Arial"/>
              </w:rPr>
              <w:t>)</w:t>
            </w:r>
          </w:p>
        </w:tc>
      </w:tr>
      <w:tr w:rsidR="009509B4" w:rsidRPr="009509B4" w14:paraId="347FFCC4" w14:textId="77777777" w:rsidTr="00281689">
        <w:trPr>
          <w:trHeight w:val="780"/>
        </w:trPr>
        <w:tc>
          <w:tcPr>
            <w:tcW w:w="1975"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6B255D93" w14:textId="1B362B5A" w:rsidR="00025D00" w:rsidRPr="009509B4" w:rsidRDefault="005B08CB" w:rsidP="00025D00">
            <w:pPr>
              <w:pStyle w:val="NormalWeb"/>
              <w:spacing w:before="0" w:beforeAutospacing="0" w:after="0" w:afterAutospacing="0"/>
              <w:ind w:right="120"/>
              <w:rPr>
                <w:rFonts w:ascii="Arial" w:hAnsi="Arial" w:cs="Arial"/>
              </w:rPr>
            </w:pPr>
            <w:r w:rsidRPr="009509B4">
              <w:rPr>
                <w:rFonts w:ascii="Arial" w:hAnsi="Arial" w:cs="Arial"/>
              </w:rPr>
              <w:lastRenderedPageBreak/>
              <w:t>Antibody</w:t>
            </w:r>
          </w:p>
        </w:tc>
        <w:tc>
          <w:tcPr>
            <w:tcW w:w="2380"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425CA243" w14:textId="49B89C92" w:rsidR="00025D00" w:rsidRPr="009509B4" w:rsidRDefault="009F5494" w:rsidP="00910207">
            <w:pPr>
              <w:pStyle w:val="NormalWeb"/>
              <w:spacing w:before="0" w:beforeAutospacing="0" w:after="0" w:afterAutospacing="0"/>
              <w:ind w:right="120"/>
              <w:rPr>
                <w:rFonts w:ascii="Arial" w:hAnsi="Arial" w:cs="Arial"/>
                <w:lang w:val="it-IT"/>
              </w:rPr>
            </w:pPr>
            <w:r w:rsidRPr="009509B4">
              <w:rPr>
                <w:rFonts w:ascii="Arial" w:hAnsi="Arial" w:cs="Arial"/>
                <w:lang w:val="it-IT"/>
              </w:rPr>
              <w:t>G</w:t>
            </w:r>
            <w:r w:rsidR="00025D00" w:rsidRPr="009509B4">
              <w:rPr>
                <w:rFonts w:ascii="Arial" w:hAnsi="Arial" w:cs="Arial"/>
                <w:lang w:val="it-IT"/>
              </w:rPr>
              <w:t>uinea-pig anti-GABA</w:t>
            </w:r>
            <w:r w:rsidR="00910207" w:rsidRPr="009509B4">
              <w:rPr>
                <w:rFonts w:ascii="Arial" w:hAnsi="Arial" w:cs="Arial"/>
                <w:lang w:val="it-IT"/>
              </w:rPr>
              <w:t xml:space="preserve"> </w:t>
            </w:r>
            <w:r w:rsidR="00025D00" w:rsidRPr="009509B4">
              <w:rPr>
                <w:rFonts w:ascii="Arial" w:hAnsi="Arial" w:cs="Arial"/>
                <w:lang w:val="it-IT"/>
              </w:rPr>
              <w:t>(polyclonal)</w:t>
            </w:r>
          </w:p>
        </w:tc>
        <w:tc>
          <w:tcPr>
            <w:tcW w:w="158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76C9CAB0" w14:textId="77777777" w:rsidR="00025D00" w:rsidRPr="009509B4" w:rsidRDefault="00025D00" w:rsidP="00025D00">
            <w:pPr>
              <w:pStyle w:val="NormalWeb"/>
              <w:spacing w:before="0" w:beforeAutospacing="0" w:after="0" w:afterAutospacing="0"/>
              <w:ind w:right="120"/>
              <w:rPr>
                <w:rFonts w:ascii="Arial" w:hAnsi="Arial" w:cs="Arial"/>
              </w:rPr>
            </w:pPr>
            <w:r w:rsidRPr="009509B4">
              <w:rPr>
                <w:rFonts w:ascii="Arial" w:hAnsi="Arial" w:cs="Arial"/>
              </w:rPr>
              <w:t>Abcam</w:t>
            </w:r>
          </w:p>
        </w:tc>
        <w:tc>
          <w:tcPr>
            <w:tcW w:w="184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3671C6C9" w14:textId="77777777" w:rsidR="00025D00" w:rsidRPr="009509B4" w:rsidRDefault="00025D00" w:rsidP="00025D00">
            <w:pPr>
              <w:pStyle w:val="NormalWeb"/>
              <w:spacing w:before="0" w:beforeAutospacing="0" w:after="0" w:afterAutospacing="0"/>
              <w:ind w:left="120" w:right="120"/>
              <w:rPr>
                <w:rFonts w:ascii="Arial" w:hAnsi="Arial" w:cs="Arial"/>
              </w:rPr>
            </w:pPr>
            <w:r w:rsidRPr="009509B4">
              <w:rPr>
                <w:rFonts w:ascii="Arial" w:hAnsi="Arial" w:cs="Arial"/>
              </w:rPr>
              <w:t>ab17413</w:t>
            </w:r>
          </w:p>
          <w:p w14:paraId="45E3E8CF" w14:textId="77777777" w:rsidR="00025D00" w:rsidRPr="009509B4" w:rsidRDefault="00025D00" w:rsidP="00025D00">
            <w:pPr>
              <w:pStyle w:val="NormalWeb"/>
              <w:spacing w:before="0" w:beforeAutospacing="0" w:after="0" w:afterAutospacing="0"/>
              <w:ind w:left="120" w:right="120"/>
              <w:rPr>
                <w:rFonts w:ascii="Arial" w:hAnsi="Arial" w:cs="Arial"/>
              </w:rPr>
            </w:pPr>
            <w:r w:rsidRPr="009509B4">
              <w:rPr>
                <w:rFonts w:ascii="Arial" w:hAnsi="Arial" w:cs="Arial"/>
              </w:rPr>
              <w:t>RRID:</w:t>
            </w:r>
            <w:r w:rsidRPr="009509B4">
              <w:rPr>
                <w:rFonts w:ascii="Arial" w:hAnsi="Arial" w:cs="Arial"/>
              </w:rPr>
              <w:br/>
              <w:t>AB_443865</w:t>
            </w:r>
          </w:p>
        </w:tc>
        <w:tc>
          <w:tcPr>
            <w:tcW w:w="1222"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5367143B" w14:textId="198CD34B" w:rsidR="00025D00" w:rsidRPr="009509B4" w:rsidRDefault="00D149D7" w:rsidP="00910207">
            <w:pPr>
              <w:pStyle w:val="NormalWeb"/>
              <w:spacing w:before="0" w:beforeAutospacing="0" w:after="0" w:afterAutospacing="0"/>
              <w:ind w:right="120"/>
              <w:rPr>
                <w:rFonts w:ascii="Arial" w:hAnsi="Arial" w:cs="Arial"/>
              </w:rPr>
            </w:pPr>
            <w:r w:rsidRPr="009509B4">
              <w:rPr>
                <w:rFonts w:ascii="Arial" w:hAnsi="Arial" w:cs="Arial"/>
              </w:rPr>
              <w:t>(</w:t>
            </w:r>
            <w:r w:rsidR="00025D00" w:rsidRPr="009509B4">
              <w:rPr>
                <w:rFonts w:ascii="Arial" w:hAnsi="Arial" w:cs="Arial"/>
              </w:rPr>
              <w:t>1:1500</w:t>
            </w:r>
            <w:r w:rsidRPr="009509B4">
              <w:rPr>
                <w:rFonts w:ascii="Arial" w:hAnsi="Arial" w:cs="Arial"/>
              </w:rPr>
              <w:t>)</w:t>
            </w:r>
          </w:p>
        </w:tc>
      </w:tr>
      <w:tr w:rsidR="009509B4" w:rsidRPr="009509B4" w14:paraId="50453233" w14:textId="77777777" w:rsidTr="00281689">
        <w:trPr>
          <w:trHeight w:val="780"/>
        </w:trPr>
        <w:tc>
          <w:tcPr>
            <w:tcW w:w="1975"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2D10C32C" w14:textId="480610C2" w:rsidR="00025D00" w:rsidRPr="009509B4" w:rsidRDefault="005B08CB" w:rsidP="00025D00">
            <w:pPr>
              <w:pStyle w:val="NormalWeb"/>
              <w:spacing w:before="0" w:beforeAutospacing="0" w:after="0" w:afterAutospacing="0"/>
              <w:ind w:right="120"/>
              <w:rPr>
                <w:rFonts w:ascii="Arial" w:hAnsi="Arial" w:cs="Arial"/>
              </w:rPr>
            </w:pPr>
            <w:r w:rsidRPr="009509B4">
              <w:rPr>
                <w:rFonts w:ascii="Arial" w:hAnsi="Arial" w:cs="Arial"/>
              </w:rPr>
              <w:t>Antibody</w:t>
            </w:r>
          </w:p>
        </w:tc>
        <w:tc>
          <w:tcPr>
            <w:tcW w:w="2380"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771C2BE6" w14:textId="300231DA" w:rsidR="00025D00" w:rsidRPr="009509B4" w:rsidRDefault="009F5494" w:rsidP="00910207">
            <w:pPr>
              <w:pStyle w:val="NormalWeb"/>
              <w:spacing w:before="0" w:beforeAutospacing="0" w:after="0" w:afterAutospacing="0"/>
              <w:ind w:right="120"/>
              <w:rPr>
                <w:rFonts w:ascii="Arial" w:hAnsi="Arial" w:cs="Arial"/>
              </w:rPr>
            </w:pPr>
            <w:r w:rsidRPr="009509B4">
              <w:rPr>
                <w:rFonts w:ascii="Arial" w:hAnsi="Arial" w:cs="Arial"/>
              </w:rPr>
              <w:t>R</w:t>
            </w:r>
            <w:r w:rsidR="00025D00" w:rsidRPr="009509B4">
              <w:rPr>
                <w:rFonts w:ascii="Arial" w:hAnsi="Arial" w:cs="Arial"/>
              </w:rPr>
              <w:t>abbit anti-Caspase 3 antibody, active (cleaved) form (polyclonal)</w:t>
            </w:r>
          </w:p>
        </w:tc>
        <w:tc>
          <w:tcPr>
            <w:tcW w:w="158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0ECD0A3F" w14:textId="77777777" w:rsidR="00025D00" w:rsidRPr="009509B4" w:rsidRDefault="00025D00" w:rsidP="00025D00">
            <w:pPr>
              <w:pStyle w:val="NormalWeb"/>
              <w:spacing w:before="0" w:beforeAutospacing="0" w:after="0" w:afterAutospacing="0"/>
              <w:ind w:right="120"/>
              <w:rPr>
                <w:rFonts w:ascii="Arial" w:hAnsi="Arial" w:cs="Arial"/>
              </w:rPr>
            </w:pPr>
            <w:r w:rsidRPr="009509B4">
              <w:rPr>
                <w:rFonts w:ascii="Arial" w:hAnsi="Arial" w:cs="Arial"/>
              </w:rPr>
              <w:t>Merck Millipore</w:t>
            </w:r>
          </w:p>
        </w:tc>
        <w:tc>
          <w:tcPr>
            <w:tcW w:w="184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6B0ED7BE" w14:textId="77777777" w:rsidR="00025D00" w:rsidRPr="009509B4" w:rsidRDefault="00025D00" w:rsidP="00025D00">
            <w:pPr>
              <w:pStyle w:val="NormalWeb"/>
              <w:spacing w:before="0" w:beforeAutospacing="0" w:after="0" w:afterAutospacing="0"/>
              <w:ind w:left="120" w:right="120"/>
              <w:rPr>
                <w:rFonts w:ascii="Arial" w:hAnsi="Arial" w:cs="Arial"/>
              </w:rPr>
            </w:pPr>
            <w:bookmarkStart w:id="1" w:name="_Hlk75675107"/>
            <w:r w:rsidRPr="009509B4">
              <w:rPr>
                <w:rFonts w:ascii="Arial" w:hAnsi="Arial" w:cs="Arial"/>
              </w:rPr>
              <w:t>AB3623</w:t>
            </w:r>
          </w:p>
          <w:bookmarkEnd w:id="1"/>
          <w:p w14:paraId="33779174" w14:textId="77777777" w:rsidR="00025D00" w:rsidRPr="009509B4" w:rsidRDefault="00025D00" w:rsidP="00025D00">
            <w:pPr>
              <w:pStyle w:val="NormalWeb"/>
              <w:spacing w:before="0" w:beforeAutospacing="0" w:after="0" w:afterAutospacing="0"/>
              <w:ind w:left="120" w:right="120"/>
              <w:rPr>
                <w:rFonts w:ascii="Arial" w:hAnsi="Arial" w:cs="Arial"/>
              </w:rPr>
            </w:pPr>
            <w:r w:rsidRPr="009509B4">
              <w:rPr>
                <w:rFonts w:ascii="Arial" w:hAnsi="Arial" w:cs="Arial"/>
              </w:rPr>
              <w:t>RRID:</w:t>
            </w:r>
            <w:r w:rsidRPr="009509B4">
              <w:rPr>
                <w:rFonts w:ascii="Arial" w:hAnsi="Arial" w:cs="Arial"/>
              </w:rPr>
              <w:br/>
              <w:t>AB_91556</w:t>
            </w:r>
          </w:p>
        </w:tc>
        <w:tc>
          <w:tcPr>
            <w:tcW w:w="1222"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0D13EBAE" w14:textId="4F5C0DDE" w:rsidR="00025D00" w:rsidRPr="009509B4" w:rsidRDefault="00D149D7" w:rsidP="00910207">
            <w:pPr>
              <w:pStyle w:val="NormalWeb"/>
              <w:spacing w:before="0" w:beforeAutospacing="0" w:after="0" w:afterAutospacing="0"/>
              <w:ind w:right="120"/>
              <w:rPr>
                <w:rFonts w:ascii="Arial" w:hAnsi="Arial" w:cs="Arial"/>
              </w:rPr>
            </w:pPr>
            <w:r w:rsidRPr="009509B4">
              <w:rPr>
                <w:rFonts w:ascii="Arial" w:hAnsi="Arial" w:cs="Arial"/>
              </w:rPr>
              <w:t>(</w:t>
            </w:r>
            <w:r w:rsidR="00025D00" w:rsidRPr="009509B4">
              <w:rPr>
                <w:rFonts w:ascii="Arial" w:hAnsi="Arial" w:cs="Arial"/>
              </w:rPr>
              <w:t>1:200</w:t>
            </w:r>
            <w:r w:rsidRPr="009509B4">
              <w:rPr>
                <w:rFonts w:ascii="Arial" w:hAnsi="Arial" w:cs="Arial"/>
              </w:rPr>
              <w:t>)</w:t>
            </w:r>
          </w:p>
        </w:tc>
      </w:tr>
      <w:tr w:rsidR="009509B4" w:rsidRPr="009509B4" w14:paraId="6C46E372" w14:textId="77777777" w:rsidTr="00281689">
        <w:trPr>
          <w:trHeight w:val="780"/>
        </w:trPr>
        <w:tc>
          <w:tcPr>
            <w:tcW w:w="1975"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4119CF89" w14:textId="5B7EC9C1" w:rsidR="00A10E94" w:rsidRPr="009509B4" w:rsidRDefault="0029523A" w:rsidP="00025D00">
            <w:pPr>
              <w:pStyle w:val="NormalWeb"/>
              <w:spacing w:before="0" w:beforeAutospacing="0" w:after="0" w:afterAutospacing="0"/>
              <w:ind w:right="120"/>
              <w:rPr>
                <w:rFonts w:ascii="Arial" w:hAnsi="Arial" w:cs="Arial"/>
              </w:rPr>
            </w:pPr>
            <w:r w:rsidRPr="009509B4">
              <w:rPr>
                <w:rFonts w:ascii="Arial" w:hAnsi="Arial" w:cs="Arial"/>
              </w:rPr>
              <w:t>Antibody</w:t>
            </w:r>
          </w:p>
        </w:tc>
        <w:tc>
          <w:tcPr>
            <w:tcW w:w="2380"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163B8986" w14:textId="713428B2" w:rsidR="00A10E94" w:rsidRPr="009509B4" w:rsidRDefault="0029523A" w:rsidP="00910207">
            <w:pPr>
              <w:pStyle w:val="NormalWeb"/>
              <w:spacing w:before="0" w:beforeAutospacing="0" w:after="0" w:afterAutospacing="0"/>
              <w:ind w:right="120"/>
              <w:rPr>
                <w:rFonts w:ascii="Arial" w:hAnsi="Arial" w:cs="Arial"/>
              </w:rPr>
            </w:pPr>
            <w:r w:rsidRPr="009509B4">
              <w:rPr>
                <w:rFonts w:ascii="Arial" w:hAnsi="Arial" w:cs="Arial"/>
                <w:lang w:val="uz-Cyrl-UZ"/>
              </w:rPr>
              <w:t xml:space="preserve">Goat </w:t>
            </w:r>
            <w:r w:rsidR="001073EC" w:rsidRPr="009509B4">
              <w:rPr>
                <w:rFonts w:ascii="Arial" w:hAnsi="Arial" w:cs="Arial"/>
              </w:rPr>
              <w:t>a</w:t>
            </w:r>
            <w:r w:rsidRPr="009509B4">
              <w:rPr>
                <w:rFonts w:ascii="Arial" w:hAnsi="Arial" w:cs="Arial"/>
                <w:lang w:val="uz-Cyrl-UZ"/>
              </w:rPr>
              <w:t>nti-Chicken</w:t>
            </w:r>
            <w:r w:rsidR="001073EC" w:rsidRPr="009509B4">
              <w:rPr>
                <w:rFonts w:ascii="Arial" w:hAnsi="Arial" w:cs="Arial"/>
              </w:rPr>
              <w:t>,</w:t>
            </w:r>
            <w:r w:rsidRPr="009509B4">
              <w:rPr>
                <w:rFonts w:ascii="Arial" w:hAnsi="Arial" w:cs="Arial"/>
              </w:rPr>
              <w:t xml:space="preserve"> </w:t>
            </w:r>
            <w:r w:rsidRPr="009509B4">
              <w:rPr>
                <w:rFonts w:ascii="Arial" w:hAnsi="Arial" w:cs="Arial"/>
                <w:lang w:val="uz-Cyrl-UZ"/>
              </w:rPr>
              <w:t>Alexa Fluor 488</w:t>
            </w:r>
            <w:r w:rsidR="00AC29D6" w:rsidRPr="009509B4">
              <w:rPr>
                <w:rFonts w:ascii="Arial" w:hAnsi="Arial" w:cs="Arial"/>
              </w:rPr>
              <w:t xml:space="preserve"> (polyclonal)</w:t>
            </w:r>
          </w:p>
        </w:tc>
        <w:tc>
          <w:tcPr>
            <w:tcW w:w="158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0517897D" w14:textId="6F08972B" w:rsidR="00A10E94" w:rsidRPr="009509B4" w:rsidRDefault="00AC29D6" w:rsidP="00025D00">
            <w:pPr>
              <w:pStyle w:val="NormalWeb"/>
              <w:spacing w:before="0" w:beforeAutospacing="0" w:after="0" w:afterAutospacing="0"/>
              <w:ind w:right="120"/>
              <w:rPr>
                <w:rFonts w:ascii="Arial" w:hAnsi="Arial" w:cs="Arial"/>
              </w:rPr>
            </w:pPr>
            <w:r w:rsidRPr="009509B4">
              <w:rPr>
                <w:rFonts w:ascii="Arial" w:hAnsi="Arial" w:cs="Arial"/>
              </w:rPr>
              <w:t>Abcam</w:t>
            </w:r>
          </w:p>
        </w:tc>
        <w:tc>
          <w:tcPr>
            <w:tcW w:w="184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7598CF14" w14:textId="77777777" w:rsidR="00A10E94" w:rsidRPr="009509B4" w:rsidRDefault="00AC29D6" w:rsidP="00025D00">
            <w:pPr>
              <w:pStyle w:val="NormalWeb"/>
              <w:spacing w:before="0" w:beforeAutospacing="0" w:after="0" w:afterAutospacing="0"/>
              <w:ind w:left="120" w:right="120"/>
              <w:rPr>
                <w:rFonts w:ascii="Arial" w:hAnsi="Arial" w:cs="Arial"/>
              </w:rPr>
            </w:pPr>
            <w:r w:rsidRPr="009509B4">
              <w:rPr>
                <w:rFonts w:ascii="Arial" w:hAnsi="Arial" w:cs="Arial"/>
              </w:rPr>
              <w:t>ab150169</w:t>
            </w:r>
          </w:p>
          <w:p w14:paraId="73022F8A" w14:textId="20DB3BC2" w:rsidR="00DB0802" w:rsidRPr="009509B4" w:rsidRDefault="00DB0802" w:rsidP="00025D00">
            <w:pPr>
              <w:pStyle w:val="NormalWeb"/>
              <w:spacing w:before="0" w:beforeAutospacing="0" w:after="0" w:afterAutospacing="0"/>
              <w:ind w:left="120" w:right="120"/>
              <w:rPr>
                <w:rFonts w:ascii="Arial" w:hAnsi="Arial" w:cs="Arial"/>
              </w:rPr>
            </w:pPr>
            <w:r w:rsidRPr="009509B4">
              <w:rPr>
                <w:rFonts w:ascii="Arial" w:hAnsi="Arial" w:cs="Arial"/>
              </w:rPr>
              <w:t>RRID</w:t>
            </w:r>
            <w:r w:rsidR="00CE7B9E" w:rsidRPr="009509B4">
              <w:rPr>
                <w:rFonts w:ascii="Arial" w:hAnsi="Arial" w:cs="Arial"/>
              </w:rPr>
              <w:t>: AB_2636803</w:t>
            </w:r>
          </w:p>
        </w:tc>
        <w:tc>
          <w:tcPr>
            <w:tcW w:w="1222"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35E6A4A3" w14:textId="368CB72D" w:rsidR="00A10E94" w:rsidRPr="009509B4" w:rsidRDefault="00D149D7" w:rsidP="00910207">
            <w:pPr>
              <w:pStyle w:val="NormalWeb"/>
              <w:spacing w:before="0" w:beforeAutospacing="0" w:after="0" w:afterAutospacing="0"/>
              <w:ind w:right="120"/>
              <w:rPr>
                <w:rFonts w:ascii="Arial" w:hAnsi="Arial" w:cs="Arial"/>
              </w:rPr>
            </w:pPr>
            <w:r w:rsidRPr="009509B4">
              <w:rPr>
                <w:rFonts w:ascii="Arial" w:hAnsi="Arial" w:cs="Arial"/>
              </w:rPr>
              <w:t>(</w:t>
            </w:r>
            <w:r w:rsidR="00575FC4" w:rsidRPr="009509B4">
              <w:rPr>
                <w:rFonts w:ascii="Arial" w:hAnsi="Arial" w:cs="Arial"/>
              </w:rPr>
              <w:t>1:1000</w:t>
            </w:r>
            <w:r w:rsidRPr="009509B4">
              <w:rPr>
                <w:rFonts w:ascii="Arial" w:hAnsi="Arial" w:cs="Arial"/>
              </w:rPr>
              <w:t>)</w:t>
            </w:r>
          </w:p>
        </w:tc>
      </w:tr>
      <w:tr w:rsidR="009509B4" w:rsidRPr="009509B4" w14:paraId="553338F7" w14:textId="77777777" w:rsidTr="00281689">
        <w:trPr>
          <w:trHeight w:val="780"/>
        </w:trPr>
        <w:tc>
          <w:tcPr>
            <w:tcW w:w="1975"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30A79C98" w14:textId="25316C60" w:rsidR="003556BE" w:rsidRPr="009509B4" w:rsidRDefault="003556BE" w:rsidP="003556BE">
            <w:pPr>
              <w:pStyle w:val="NormalWeb"/>
              <w:spacing w:before="0" w:beforeAutospacing="0" w:after="0" w:afterAutospacing="0"/>
              <w:ind w:right="120"/>
              <w:rPr>
                <w:rFonts w:ascii="Arial" w:hAnsi="Arial" w:cs="Arial"/>
              </w:rPr>
            </w:pPr>
            <w:r w:rsidRPr="009509B4">
              <w:rPr>
                <w:rFonts w:ascii="Arial" w:hAnsi="Arial" w:cs="Arial"/>
              </w:rPr>
              <w:t>Antibody</w:t>
            </w:r>
          </w:p>
        </w:tc>
        <w:tc>
          <w:tcPr>
            <w:tcW w:w="2380"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292F4FE8" w14:textId="40C41E35" w:rsidR="003556BE" w:rsidRPr="009509B4" w:rsidRDefault="003556BE" w:rsidP="003556BE">
            <w:pPr>
              <w:pStyle w:val="NormalWeb"/>
              <w:spacing w:before="0" w:beforeAutospacing="0" w:after="0" w:afterAutospacing="0"/>
              <w:ind w:right="120"/>
              <w:rPr>
                <w:rFonts w:ascii="Arial" w:hAnsi="Arial" w:cs="Arial"/>
              </w:rPr>
            </w:pPr>
            <w:r w:rsidRPr="009509B4">
              <w:rPr>
                <w:rFonts w:ascii="Arial" w:hAnsi="Arial" w:cs="Arial"/>
                <w:lang w:val="uz-Cyrl-UZ"/>
              </w:rPr>
              <w:t>Goat anti-Rabbit</w:t>
            </w:r>
            <w:r w:rsidRPr="009509B4">
              <w:rPr>
                <w:rFonts w:ascii="Arial" w:hAnsi="Arial" w:cs="Arial"/>
              </w:rPr>
              <w:t>,</w:t>
            </w:r>
            <w:r w:rsidRPr="009509B4">
              <w:rPr>
                <w:rFonts w:ascii="Arial" w:hAnsi="Arial" w:cs="Arial"/>
                <w:lang w:val="uz-Cyrl-UZ"/>
              </w:rPr>
              <w:t xml:space="preserve"> Alexa Fluor 546</w:t>
            </w:r>
            <w:r w:rsidRPr="009509B4">
              <w:rPr>
                <w:rFonts w:ascii="Arial" w:hAnsi="Arial" w:cs="Arial"/>
              </w:rPr>
              <w:t xml:space="preserve"> (polyclonal)</w:t>
            </w:r>
          </w:p>
        </w:tc>
        <w:tc>
          <w:tcPr>
            <w:tcW w:w="158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17194536" w14:textId="3EAA091D" w:rsidR="003556BE" w:rsidRPr="009509B4" w:rsidRDefault="003556BE" w:rsidP="003556BE">
            <w:pPr>
              <w:pStyle w:val="NormalWeb"/>
              <w:spacing w:before="0" w:beforeAutospacing="0" w:after="0" w:afterAutospacing="0"/>
              <w:ind w:right="120"/>
              <w:rPr>
                <w:rFonts w:ascii="Arial" w:hAnsi="Arial" w:cs="Arial"/>
              </w:rPr>
            </w:pPr>
            <w:r w:rsidRPr="009509B4">
              <w:rPr>
                <w:rFonts w:ascii="Arial" w:hAnsi="Arial" w:cs="Arial"/>
              </w:rPr>
              <w:t>Thermo-Fisher</w:t>
            </w:r>
          </w:p>
        </w:tc>
        <w:tc>
          <w:tcPr>
            <w:tcW w:w="184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465C72B3" w14:textId="77777777" w:rsidR="003556BE" w:rsidRPr="009509B4" w:rsidRDefault="003556BE" w:rsidP="003556BE">
            <w:pPr>
              <w:pStyle w:val="NormalWeb"/>
              <w:spacing w:before="0" w:beforeAutospacing="0" w:after="0" w:afterAutospacing="0"/>
              <w:ind w:left="120" w:right="120"/>
              <w:rPr>
                <w:rFonts w:ascii="Arial" w:hAnsi="Arial" w:cs="Arial"/>
              </w:rPr>
            </w:pPr>
            <w:r w:rsidRPr="009509B4">
              <w:rPr>
                <w:rFonts w:ascii="Arial" w:hAnsi="Arial" w:cs="Arial"/>
              </w:rPr>
              <w:t>A11035</w:t>
            </w:r>
          </w:p>
          <w:p w14:paraId="3F80D87F" w14:textId="35DEC993" w:rsidR="003556BE" w:rsidRPr="009509B4" w:rsidRDefault="003556BE" w:rsidP="003556BE">
            <w:pPr>
              <w:pStyle w:val="NormalWeb"/>
              <w:spacing w:before="0" w:beforeAutospacing="0" w:after="0" w:afterAutospacing="0"/>
              <w:ind w:left="120" w:right="120"/>
              <w:rPr>
                <w:rFonts w:ascii="Arial" w:hAnsi="Arial" w:cs="Arial"/>
              </w:rPr>
            </w:pPr>
            <w:r w:rsidRPr="009509B4">
              <w:rPr>
                <w:rFonts w:ascii="Arial" w:hAnsi="Arial" w:cs="Arial"/>
              </w:rPr>
              <w:t>RRID: AB_143051</w:t>
            </w:r>
          </w:p>
        </w:tc>
        <w:tc>
          <w:tcPr>
            <w:tcW w:w="1222"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4CFE5C99" w14:textId="5641D4C7" w:rsidR="003556BE" w:rsidRPr="009509B4" w:rsidRDefault="00D149D7" w:rsidP="003556BE">
            <w:pPr>
              <w:pStyle w:val="NormalWeb"/>
              <w:spacing w:before="0" w:beforeAutospacing="0" w:after="0" w:afterAutospacing="0"/>
              <w:ind w:right="120"/>
              <w:rPr>
                <w:rFonts w:ascii="Arial" w:hAnsi="Arial" w:cs="Arial"/>
              </w:rPr>
            </w:pPr>
            <w:r w:rsidRPr="009509B4">
              <w:rPr>
                <w:rFonts w:ascii="Arial" w:hAnsi="Arial" w:cs="Arial"/>
              </w:rPr>
              <w:t>(</w:t>
            </w:r>
            <w:r w:rsidR="003556BE" w:rsidRPr="009509B4">
              <w:rPr>
                <w:rFonts w:ascii="Arial" w:hAnsi="Arial" w:cs="Arial"/>
              </w:rPr>
              <w:t>1:1000</w:t>
            </w:r>
            <w:r w:rsidRPr="009509B4">
              <w:rPr>
                <w:rFonts w:ascii="Arial" w:hAnsi="Arial" w:cs="Arial"/>
              </w:rPr>
              <w:t>)</w:t>
            </w:r>
          </w:p>
        </w:tc>
      </w:tr>
      <w:tr w:rsidR="009509B4" w:rsidRPr="009509B4" w14:paraId="101DE05A" w14:textId="77777777" w:rsidTr="00281689">
        <w:trPr>
          <w:trHeight w:val="1060"/>
        </w:trPr>
        <w:tc>
          <w:tcPr>
            <w:tcW w:w="1975"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09A3AD04" w14:textId="764AF6CC" w:rsidR="003556BE" w:rsidRPr="009509B4" w:rsidRDefault="003556BE" w:rsidP="003556BE">
            <w:pPr>
              <w:pStyle w:val="NormalWeb"/>
              <w:tabs>
                <w:tab w:val="left" w:pos="604"/>
              </w:tabs>
              <w:spacing w:before="0" w:beforeAutospacing="0" w:after="0" w:afterAutospacing="0"/>
              <w:rPr>
                <w:rFonts w:ascii="Arial" w:hAnsi="Arial" w:cs="Arial"/>
              </w:rPr>
            </w:pPr>
            <w:r w:rsidRPr="009509B4">
              <w:rPr>
                <w:rFonts w:ascii="Arial" w:hAnsi="Arial" w:cs="Arial"/>
              </w:rPr>
              <w:t>Commercial assay or kit</w:t>
            </w:r>
          </w:p>
        </w:tc>
        <w:tc>
          <w:tcPr>
            <w:tcW w:w="2380"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673127CD" w14:textId="2357EE24" w:rsidR="003556BE" w:rsidRPr="009509B4" w:rsidRDefault="009F5494" w:rsidP="009F5494">
            <w:pPr>
              <w:pStyle w:val="NormalWeb"/>
              <w:spacing w:before="0" w:beforeAutospacing="0" w:after="0" w:afterAutospacing="0"/>
              <w:ind w:right="120"/>
              <w:rPr>
                <w:rFonts w:ascii="Arial" w:hAnsi="Arial" w:cs="Arial"/>
              </w:rPr>
            </w:pPr>
            <w:r w:rsidRPr="009509B4">
              <w:rPr>
                <w:rFonts w:ascii="Arial" w:hAnsi="Arial" w:cs="Arial"/>
              </w:rPr>
              <w:t>I</w:t>
            </w:r>
            <w:r w:rsidR="003556BE" w:rsidRPr="009509B4">
              <w:rPr>
                <w:rFonts w:ascii="Arial" w:hAnsi="Arial" w:cs="Arial"/>
              </w:rPr>
              <w:t>n Situ Cell Death Detection Kit, TMR red</w:t>
            </w:r>
          </w:p>
        </w:tc>
        <w:tc>
          <w:tcPr>
            <w:tcW w:w="158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63D0C9E6" w14:textId="77777777" w:rsidR="003556BE" w:rsidRPr="009509B4" w:rsidRDefault="003556BE" w:rsidP="003556BE">
            <w:pPr>
              <w:pStyle w:val="NormalWeb"/>
              <w:spacing w:before="0" w:beforeAutospacing="0" w:after="0" w:afterAutospacing="0"/>
              <w:ind w:left="120" w:right="120" w:hanging="89"/>
              <w:rPr>
                <w:rFonts w:ascii="Arial" w:hAnsi="Arial" w:cs="Arial"/>
              </w:rPr>
            </w:pPr>
            <w:r w:rsidRPr="009509B4">
              <w:rPr>
                <w:rFonts w:ascii="Arial" w:hAnsi="Arial" w:cs="Arial"/>
              </w:rPr>
              <w:t>Roche,</w:t>
            </w:r>
          </w:p>
          <w:p w14:paraId="5BDE6202" w14:textId="77777777" w:rsidR="003556BE" w:rsidRPr="009509B4" w:rsidRDefault="003556BE" w:rsidP="003556BE">
            <w:pPr>
              <w:pStyle w:val="NormalWeb"/>
              <w:spacing w:before="0" w:beforeAutospacing="0" w:after="0" w:afterAutospacing="0"/>
              <w:ind w:right="120"/>
              <w:rPr>
                <w:rFonts w:ascii="Arial" w:hAnsi="Arial" w:cs="Arial"/>
              </w:rPr>
            </w:pPr>
            <w:r w:rsidRPr="009509B4">
              <w:rPr>
                <w:rFonts w:ascii="Arial" w:hAnsi="Arial" w:cs="Arial"/>
              </w:rPr>
              <w:t>Sigma-Aldrich</w:t>
            </w:r>
          </w:p>
        </w:tc>
        <w:tc>
          <w:tcPr>
            <w:tcW w:w="184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7D62BE50" w14:textId="3028ECA8" w:rsidR="003556BE" w:rsidRPr="009509B4" w:rsidRDefault="00710164" w:rsidP="003556BE">
            <w:pPr>
              <w:pStyle w:val="NormalWeb"/>
              <w:spacing w:before="0" w:beforeAutospacing="0" w:after="0" w:afterAutospacing="0"/>
              <w:ind w:left="120" w:hanging="97"/>
              <w:rPr>
                <w:rFonts w:ascii="Arial" w:hAnsi="Arial" w:cs="Arial"/>
              </w:rPr>
            </w:pPr>
            <w:r w:rsidRPr="009509B4">
              <w:rPr>
                <w:rFonts w:ascii="Arial" w:hAnsi="Arial" w:cs="Arial"/>
              </w:rPr>
              <w:t xml:space="preserve">SKU: </w:t>
            </w:r>
            <w:proofErr w:type="gramStart"/>
            <w:r w:rsidR="003556BE" w:rsidRPr="009509B4">
              <w:rPr>
                <w:rFonts w:ascii="Arial" w:hAnsi="Arial" w:cs="Arial"/>
              </w:rPr>
              <w:t>12156792910</w:t>
            </w:r>
            <w:r w:rsidRPr="009509B4">
              <w:rPr>
                <w:rFonts w:ascii="Arial" w:hAnsi="Arial" w:cs="Arial"/>
              </w:rPr>
              <w:t>;</w:t>
            </w:r>
            <w:proofErr w:type="gramEnd"/>
            <w:r w:rsidRPr="009509B4">
              <w:rPr>
                <w:rFonts w:ascii="Arial" w:hAnsi="Arial" w:cs="Arial"/>
              </w:rPr>
              <w:t xml:space="preserve"> </w:t>
            </w:r>
          </w:p>
          <w:p w14:paraId="502C103A" w14:textId="11BB2FF6" w:rsidR="003556BE" w:rsidRPr="009509B4" w:rsidRDefault="003556BE" w:rsidP="003556BE">
            <w:pPr>
              <w:pStyle w:val="NormalWeb"/>
              <w:spacing w:before="0" w:beforeAutospacing="0" w:after="0" w:afterAutospacing="0"/>
              <w:ind w:left="120" w:hanging="97"/>
              <w:rPr>
                <w:rFonts w:ascii="Arial" w:hAnsi="Arial" w:cs="Arial"/>
              </w:rPr>
            </w:pPr>
            <w:r w:rsidRPr="009509B4">
              <w:rPr>
                <w:rFonts w:ascii="Arial" w:hAnsi="Arial" w:cs="Arial"/>
              </w:rPr>
              <w:t>Lot #</w:t>
            </w:r>
            <w:r w:rsidR="00710164" w:rsidRPr="009509B4">
              <w:rPr>
                <w:rFonts w:ascii="Arial" w:hAnsi="Arial" w:cs="Arial"/>
              </w:rPr>
              <w:t xml:space="preserve">: </w:t>
            </w:r>
            <w:r w:rsidRPr="009509B4">
              <w:rPr>
                <w:rFonts w:ascii="Arial" w:hAnsi="Arial" w:cs="Arial"/>
              </w:rPr>
              <w:t>45197500</w:t>
            </w:r>
          </w:p>
        </w:tc>
        <w:tc>
          <w:tcPr>
            <w:tcW w:w="1222"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45776300" w14:textId="77777777" w:rsidR="003556BE" w:rsidRPr="009509B4" w:rsidRDefault="003556BE" w:rsidP="003556BE">
            <w:pPr>
              <w:pStyle w:val="NormalWeb"/>
              <w:spacing w:before="0" w:beforeAutospacing="0" w:after="0" w:afterAutospacing="0"/>
              <w:ind w:left="120" w:right="120"/>
              <w:rPr>
                <w:rFonts w:ascii="Arial" w:hAnsi="Arial" w:cs="Arial"/>
              </w:rPr>
            </w:pPr>
          </w:p>
        </w:tc>
      </w:tr>
      <w:tr w:rsidR="009509B4" w:rsidRPr="009509B4" w14:paraId="51E57D37" w14:textId="77777777" w:rsidTr="00281689">
        <w:trPr>
          <w:trHeight w:val="1060"/>
        </w:trPr>
        <w:tc>
          <w:tcPr>
            <w:tcW w:w="1975"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65349F01" w14:textId="57231757" w:rsidR="00281689" w:rsidRPr="009509B4" w:rsidRDefault="00281689" w:rsidP="003556BE">
            <w:pPr>
              <w:pStyle w:val="NormalWeb"/>
              <w:tabs>
                <w:tab w:val="left" w:pos="604"/>
              </w:tabs>
              <w:spacing w:before="0" w:beforeAutospacing="0" w:after="0" w:afterAutospacing="0"/>
              <w:rPr>
                <w:rFonts w:ascii="Arial" w:hAnsi="Arial" w:cs="Arial"/>
              </w:rPr>
            </w:pPr>
            <w:r w:rsidRPr="009509B4">
              <w:rPr>
                <w:rFonts w:ascii="Arial" w:hAnsi="Arial" w:cs="Arial"/>
              </w:rPr>
              <w:t>Chemical compound, drug</w:t>
            </w:r>
          </w:p>
        </w:tc>
        <w:tc>
          <w:tcPr>
            <w:tcW w:w="2380"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78435020" w14:textId="3A8EFEE7" w:rsidR="00281689" w:rsidRPr="009509B4" w:rsidRDefault="00281689" w:rsidP="009F5494">
            <w:pPr>
              <w:pStyle w:val="NormalWeb"/>
              <w:spacing w:before="0" w:beforeAutospacing="0" w:after="0" w:afterAutospacing="0"/>
              <w:ind w:right="120"/>
              <w:rPr>
                <w:rFonts w:ascii="Arial" w:hAnsi="Arial" w:cs="Arial"/>
                <w:lang w:val="it-IT"/>
              </w:rPr>
            </w:pPr>
            <w:r w:rsidRPr="009509B4">
              <w:rPr>
                <w:rFonts w:ascii="Arial" w:hAnsi="Arial" w:cs="Arial"/>
                <w:lang w:val="it-IT"/>
              </w:rPr>
              <w:t>NaCl</w:t>
            </w:r>
            <w:r w:rsidR="008104D9" w:rsidRPr="009509B4">
              <w:rPr>
                <w:rFonts w:ascii="Arial" w:hAnsi="Arial" w:cs="Arial"/>
                <w:lang w:val="it-IT"/>
              </w:rPr>
              <w:t>;</w:t>
            </w:r>
          </w:p>
          <w:p w14:paraId="4965CE91" w14:textId="1AD5B584" w:rsidR="00281689" w:rsidRPr="009509B4" w:rsidRDefault="00281689" w:rsidP="009F5494">
            <w:pPr>
              <w:pStyle w:val="NormalWeb"/>
              <w:spacing w:before="0" w:beforeAutospacing="0" w:after="0" w:afterAutospacing="0"/>
              <w:ind w:right="120"/>
              <w:rPr>
                <w:rFonts w:ascii="Arial" w:hAnsi="Arial" w:cs="Arial"/>
                <w:lang w:val="it-IT"/>
              </w:rPr>
            </w:pPr>
            <w:r w:rsidRPr="009509B4">
              <w:rPr>
                <w:rFonts w:ascii="Arial" w:hAnsi="Arial" w:cs="Arial"/>
                <w:lang w:val="it-IT"/>
              </w:rPr>
              <w:t>KCl</w:t>
            </w:r>
            <w:r w:rsidR="008104D9" w:rsidRPr="009509B4">
              <w:rPr>
                <w:rFonts w:ascii="Arial" w:hAnsi="Arial" w:cs="Arial"/>
                <w:lang w:val="it-IT"/>
              </w:rPr>
              <w:t>;</w:t>
            </w:r>
          </w:p>
          <w:p w14:paraId="61B25CBA" w14:textId="445422AF" w:rsidR="00281689" w:rsidRPr="009509B4" w:rsidRDefault="00281689" w:rsidP="009F5494">
            <w:pPr>
              <w:pStyle w:val="NormalWeb"/>
              <w:spacing w:before="0" w:beforeAutospacing="0" w:after="0" w:afterAutospacing="0"/>
              <w:ind w:right="120"/>
              <w:rPr>
                <w:rFonts w:ascii="Arial" w:hAnsi="Arial" w:cs="Arial"/>
                <w:vertAlign w:val="subscript"/>
                <w:lang w:val="it-IT"/>
              </w:rPr>
            </w:pPr>
            <w:r w:rsidRPr="009509B4">
              <w:rPr>
                <w:rFonts w:ascii="Arial" w:hAnsi="Arial" w:cs="Arial"/>
                <w:lang w:val="it-IT"/>
              </w:rPr>
              <w:t>NaHCO</w:t>
            </w:r>
            <w:r w:rsidRPr="009509B4">
              <w:rPr>
                <w:rFonts w:ascii="Arial" w:hAnsi="Arial" w:cs="Arial"/>
                <w:vertAlign w:val="subscript"/>
                <w:lang w:val="it-IT"/>
              </w:rPr>
              <w:t>3</w:t>
            </w:r>
            <w:r w:rsidR="008104D9" w:rsidRPr="009509B4">
              <w:rPr>
                <w:rFonts w:ascii="Arial" w:hAnsi="Arial" w:cs="Arial"/>
                <w:lang w:val="it-IT"/>
              </w:rPr>
              <w:t>;</w:t>
            </w:r>
          </w:p>
          <w:p w14:paraId="129C336D" w14:textId="6AC377D3" w:rsidR="00281689" w:rsidRPr="009509B4" w:rsidRDefault="00281689" w:rsidP="009F5494">
            <w:pPr>
              <w:pStyle w:val="NormalWeb"/>
              <w:spacing w:before="0" w:beforeAutospacing="0" w:after="0" w:afterAutospacing="0"/>
              <w:ind w:right="120"/>
              <w:rPr>
                <w:rFonts w:ascii="Arial" w:hAnsi="Arial" w:cs="Arial"/>
                <w:vertAlign w:val="subscript"/>
                <w:lang w:val="it-IT"/>
              </w:rPr>
            </w:pPr>
            <w:r w:rsidRPr="009509B4">
              <w:rPr>
                <w:rFonts w:ascii="Arial" w:hAnsi="Arial" w:cs="Arial"/>
                <w:lang w:val="it-IT"/>
              </w:rPr>
              <w:t>NaH</w:t>
            </w:r>
            <w:r w:rsidRPr="009509B4">
              <w:rPr>
                <w:rFonts w:ascii="Arial" w:hAnsi="Arial" w:cs="Arial"/>
                <w:vertAlign w:val="subscript"/>
                <w:lang w:val="it-IT"/>
              </w:rPr>
              <w:t>2</w:t>
            </w:r>
            <w:r w:rsidRPr="009509B4">
              <w:rPr>
                <w:rFonts w:ascii="Arial" w:hAnsi="Arial" w:cs="Arial"/>
                <w:lang w:val="it-IT"/>
              </w:rPr>
              <w:t>PO</w:t>
            </w:r>
            <w:r w:rsidRPr="009509B4">
              <w:rPr>
                <w:rFonts w:ascii="Arial" w:hAnsi="Arial" w:cs="Arial"/>
                <w:vertAlign w:val="subscript"/>
                <w:lang w:val="it-IT"/>
              </w:rPr>
              <w:t>4</w:t>
            </w:r>
            <w:r w:rsidR="008104D9" w:rsidRPr="009509B4">
              <w:rPr>
                <w:rFonts w:ascii="Arial" w:hAnsi="Arial" w:cs="Arial"/>
                <w:lang w:val="it-IT"/>
              </w:rPr>
              <w:t>;</w:t>
            </w:r>
          </w:p>
          <w:p w14:paraId="0D6D86A3" w14:textId="67D8DB34" w:rsidR="00281689" w:rsidRPr="009509B4" w:rsidRDefault="00281689" w:rsidP="009F5494">
            <w:pPr>
              <w:pStyle w:val="NormalWeb"/>
              <w:spacing w:before="0" w:beforeAutospacing="0" w:after="0" w:afterAutospacing="0"/>
              <w:ind w:right="120"/>
              <w:rPr>
                <w:rFonts w:ascii="Arial" w:hAnsi="Arial" w:cs="Arial"/>
                <w:vertAlign w:val="subscript"/>
                <w:lang w:val="it-IT"/>
              </w:rPr>
            </w:pPr>
            <w:r w:rsidRPr="009509B4">
              <w:rPr>
                <w:rFonts w:ascii="Arial" w:hAnsi="Arial" w:cs="Arial"/>
                <w:lang w:val="it-IT"/>
              </w:rPr>
              <w:t>MgCl</w:t>
            </w:r>
            <w:r w:rsidRPr="009509B4">
              <w:rPr>
                <w:rFonts w:ascii="Arial" w:hAnsi="Arial" w:cs="Arial"/>
                <w:vertAlign w:val="subscript"/>
                <w:lang w:val="it-IT"/>
              </w:rPr>
              <w:t>2</w:t>
            </w:r>
            <w:r w:rsidR="008104D9" w:rsidRPr="009509B4">
              <w:rPr>
                <w:rFonts w:ascii="Arial" w:hAnsi="Arial" w:cs="Arial"/>
                <w:lang w:val="it-IT"/>
              </w:rPr>
              <w:t>;</w:t>
            </w:r>
          </w:p>
          <w:p w14:paraId="3DD2CADF" w14:textId="055E35E8" w:rsidR="00281689" w:rsidRPr="009509B4" w:rsidRDefault="00281689" w:rsidP="009F5494">
            <w:pPr>
              <w:pStyle w:val="NormalWeb"/>
              <w:spacing w:before="0" w:beforeAutospacing="0" w:after="0" w:afterAutospacing="0"/>
              <w:ind w:right="120"/>
              <w:rPr>
                <w:rFonts w:ascii="Arial" w:hAnsi="Arial" w:cs="Arial"/>
                <w:vertAlign w:val="subscript"/>
                <w:lang w:val="it-IT"/>
              </w:rPr>
            </w:pPr>
            <w:r w:rsidRPr="009509B4">
              <w:rPr>
                <w:rFonts w:ascii="Arial" w:hAnsi="Arial" w:cs="Arial"/>
                <w:lang w:val="it-IT"/>
              </w:rPr>
              <w:t>CaCl</w:t>
            </w:r>
            <w:r w:rsidRPr="009509B4">
              <w:rPr>
                <w:rFonts w:ascii="Arial" w:hAnsi="Arial" w:cs="Arial"/>
                <w:vertAlign w:val="subscript"/>
                <w:lang w:val="it-IT"/>
              </w:rPr>
              <w:t>2</w:t>
            </w:r>
            <w:r w:rsidR="008104D9" w:rsidRPr="009509B4">
              <w:rPr>
                <w:rFonts w:ascii="Arial" w:hAnsi="Arial" w:cs="Arial"/>
                <w:lang w:val="it-IT"/>
              </w:rPr>
              <w:t>;</w:t>
            </w:r>
          </w:p>
          <w:p w14:paraId="5ABD9491" w14:textId="0A46BADC" w:rsidR="00281689" w:rsidRPr="009509B4" w:rsidRDefault="00281689" w:rsidP="009F5494">
            <w:pPr>
              <w:pStyle w:val="NormalWeb"/>
              <w:spacing w:before="0" w:beforeAutospacing="0" w:after="0" w:afterAutospacing="0"/>
              <w:ind w:right="120"/>
              <w:rPr>
                <w:rFonts w:ascii="Arial" w:hAnsi="Arial" w:cs="Arial"/>
                <w:lang w:val="it-IT"/>
              </w:rPr>
            </w:pPr>
            <w:r w:rsidRPr="009509B4">
              <w:rPr>
                <w:rFonts w:ascii="Arial" w:hAnsi="Arial" w:cs="Arial"/>
                <w:lang w:val="it-IT"/>
              </w:rPr>
              <w:t>K-gluconate</w:t>
            </w:r>
            <w:r w:rsidR="008104D9" w:rsidRPr="009509B4">
              <w:rPr>
                <w:rFonts w:ascii="Arial" w:hAnsi="Arial" w:cs="Arial"/>
                <w:lang w:val="it-IT"/>
              </w:rPr>
              <w:t>;</w:t>
            </w:r>
          </w:p>
          <w:p w14:paraId="35F96A6C" w14:textId="567B3887" w:rsidR="00281689" w:rsidRPr="009509B4" w:rsidRDefault="00281689" w:rsidP="009F5494">
            <w:pPr>
              <w:pStyle w:val="NormalWeb"/>
              <w:spacing w:before="0" w:beforeAutospacing="0" w:after="0" w:afterAutospacing="0"/>
              <w:ind w:right="120"/>
              <w:rPr>
                <w:rFonts w:ascii="Arial" w:hAnsi="Arial" w:cs="Arial"/>
                <w:lang w:val="it-IT"/>
              </w:rPr>
            </w:pPr>
            <w:r w:rsidRPr="009509B4">
              <w:rPr>
                <w:rFonts w:ascii="Arial" w:hAnsi="Arial" w:cs="Arial"/>
                <w:lang w:val="it-IT"/>
              </w:rPr>
              <w:t>Li-GTP</w:t>
            </w:r>
            <w:r w:rsidR="008104D9" w:rsidRPr="009509B4">
              <w:rPr>
                <w:rFonts w:ascii="Arial" w:hAnsi="Arial" w:cs="Arial"/>
                <w:lang w:val="it-IT"/>
              </w:rPr>
              <w:t>;</w:t>
            </w:r>
          </w:p>
          <w:p w14:paraId="3C7492B7" w14:textId="50346C22" w:rsidR="00281689" w:rsidRPr="009509B4" w:rsidRDefault="00281689" w:rsidP="009F5494">
            <w:pPr>
              <w:pStyle w:val="NormalWeb"/>
              <w:spacing w:before="0" w:beforeAutospacing="0" w:after="0" w:afterAutospacing="0"/>
              <w:ind w:right="120"/>
              <w:rPr>
                <w:rFonts w:ascii="Arial" w:hAnsi="Arial" w:cs="Arial"/>
              </w:rPr>
            </w:pPr>
            <w:r w:rsidRPr="009509B4">
              <w:rPr>
                <w:rFonts w:ascii="Arial" w:hAnsi="Arial" w:cs="Arial"/>
              </w:rPr>
              <w:t>Mg-</w:t>
            </w:r>
            <w:proofErr w:type="gramStart"/>
            <w:r w:rsidRPr="009509B4">
              <w:rPr>
                <w:rFonts w:ascii="Arial" w:hAnsi="Arial" w:cs="Arial"/>
              </w:rPr>
              <w:t>ATP</w:t>
            </w:r>
            <w:r w:rsidR="008104D9" w:rsidRPr="009509B4">
              <w:rPr>
                <w:rFonts w:ascii="Arial" w:hAnsi="Arial" w:cs="Arial"/>
              </w:rPr>
              <w:t>;</w:t>
            </w:r>
            <w:proofErr w:type="gramEnd"/>
          </w:p>
          <w:p w14:paraId="5F2D5C62" w14:textId="06252D12" w:rsidR="00281689" w:rsidRPr="009509B4" w:rsidRDefault="00281689" w:rsidP="009F5494">
            <w:pPr>
              <w:pStyle w:val="NormalWeb"/>
              <w:spacing w:before="0" w:beforeAutospacing="0" w:after="0" w:afterAutospacing="0"/>
              <w:ind w:right="120"/>
              <w:rPr>
                <w:rFonts w:ascii="Arial" w:hAnsi="Arial" w:cs="Arial"/>
              </w:rPr>
            </w:pPr>
            <w:proofErr w:type="gramStart"/>
            <w:r w:rsidRPr="009509B4">
              <w:rPr>
                <w:rFonts w:ascii="Arial" w:hAnsi="Arial" w:cs="Arial"/>
              </w:rPr>
              <w:t>HEPES</w:t>
            </w:r>
            <w:r w:rsidR="008104D9" w:rsidRPr="009509B4">
              <w:rPr>
                <w:rFonts w:ascii="Arial" w:hAnsi="Arial" w:cs="Arial"/>
              </w:rPr>
              <w:t>;</w:t>
            </w:r>
            <w:proofErr w:type="gramEnd"/>
          </w:p>
          <w:p w14:paraId="6A3DF6A3" w14:textId="644A6A7B" w:rsidR="00281689" w:rsidRPr="009509B4" w:rsidRDefault="009F5494" w:rsidP="009F5494">
            <w:pPr>
              <w:pStyle w:val="NormalWeb"/>
              <w:spacing w:before="0" w:beforeAutospacing="0" w:after="0" w:afterAutospacing="0"/>
              <w:ind w:right="120"/>
              <w:rPr>
                <w:rFonts w:ascii="Arial" w:hAnsi="Arial" w:cs="Arial"/>
              </w:rPr>
            </w:pPr>
            <w:r w:rsidRPr="009509B4">
              <w:rPr>
                <w:rFonts w:ascii="Arial" w:hAnsi="Arial" w:cs="Arial"/>
              </w:rPr>
              <w:t>G</w:t>
            </w:r>
            <w:r w:rsidR="00281689" w:rsidRPr="009509B4">
              <w:rPr>
                <w:rFonts w:ascii="Arial" w:hAnsi="Arial" w:cs="Arial"/>
              </w:rPr>
              <w:t xml:space="preserve">luconic </w:t>
            </w:r>
            <w:proofErr w:type="gramStart"/>
            <w:r w:rsidR="00281689" w:rsidRPr="009509B4">
              <w:rPr>
                <w:rFonts w:ascii="Arial" w:hAnsi="Arial" w:cs="Arial"/>
              </w:rPr>
              <w:t>acid</w:t>
            </w:r>
            <w:r w:rsidR="008104D9" w:rsidRPr="009509B4">
              <w:rPr>
                <w:rFonts w:ascii="Arial" w:hAnsi="Arial" w:cs="Arial"/>
              </w:rPr>
              <w:t>;</w:t>
            </w:r>
            <w:proofErr w:type="gramEnd"/>
          </w:p>
          <w:p w14:paraId="662BBFA7" w14:textId="15E3E1FB" w:rsidR="00281689" w:rsidRPr="009509B4" w:rsidRDefault="00281689" w:rsidP="009F5494">
            <w:pPr>
              <w:pStyle w:val="NormalWeb"/>
              <w:spacing w:before="0" w:beforeAutospacing="0" w:after="0" w:afterAutospacing="0"/>
              <w:ind w:right="120"/>
              <w:rPr>
                <w:rFonts w:ascii="Arial" w:hAnsi="Arial" w:cs="Arial"/>
              </w:rPr>
            </w:pPr>
            <w:proofErr w:type="gramStart"/>
            <w:r w:rsidRPr="009509B4">
              <w:rPr>
                <w:rFonts w:ascii="Arial" w:hAnsi="Arial" w:cs="Arial"/>
              </w:rPr>
              <w:t>EGTA</w:t>
            </w:r>
            <w:r w:rsidR="008104D9" w:rsidRPr="009509B4">
              <w:rPr>
                <w:rFonts w:ascii="Arial" w:hAnsi="Arial" w:cs="Arial"/>
                <w:lang w:val="it-IT"/>
              </w:rPr>
              <w:t>;</w:t>
            </w:r>
            <w:proofErr w:type="gramEnd"/>
          </w:p>
          <w:p w14:paraId="2EC4E00D" w14:textId="37644DD9" w:rsidR="00281689" w:rsidRPr="009509B4" w:rsidRDefault="00281689" w:rsidP="009F5494">
            <w:pPr>
              <w:pStyle w:val="NormalWeb"/>
              <w:spacing w:before="0" w:beforeAutospacing="0" w:after="0" w:afterAutospacing="0"/>
              <w:ind w:right="120"/>
              <w:rPr>
                <w:rFonts w:ascii="Arial" w:hAnsi="Arial" w:cs="Arial"/>
              </w:rPr>
            </w:pPr>
            <w:r w:rsidRPr="009509B4">
              <w:rPr>
                <w:rFonts w:ascii="Arial" w:hAnsi="Arial" w:cs="Arial"/>
              </w:rPr>
              <w:t>SrCl</w:t>
            </w:r>
            <w:r w:rsidRPr="009509B4">
              <w:rPr>
                <w:rFonts w:ascii="Arial" w:hAnsi="Arial" w:cs="Arial"/>
                <w:vertAlign w:val="subscript"/>
              </w:rPr>
              <w:t>2</w:t>
            </w:r>
          </w:p>
        </w:tc>
        <w:tc>
          <w:tcPr>
            <w:tcW w:w="158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51D421C5" w14:textId="1E0B520E" w:rsidR="00281689" w:rsidRPr="009509B4" w:rsidRDefault="00281689" w:rsidP="003556BE">
            <w:pPr>
              <w:pStyle w:val="NormalWeb"/>
              <w:spacing w:before="0" w:beforeAutospacing="0" w:after="0" w:afterAutospacing="0"/>
              <w:ind w:right="120"/>
              <w:rPr>
                <w:rFonts w:ascii="Arial" w:hAnsi="Arial" w:cs="Arial"/>
              </w:rPr>
            </w:pPr>
            <w:r w:rsidRPr="009509B4">
              <w:rPr>
                <w:rFonts w:ascii="Arial" w:hAnsi="Arial" w:cs="Arial"/>
              </w:rPr>
              <w:t>Sigma-Aldrich</w:t>
            </w:r>
          </w:p>
        </w:tc>
        <w:tc>
          <w:tcPr>
            <w:tcW w:w="184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33579CDB" w14:textId="77777777" w:rsidR="00281689" w:rsidRPr="009509B4" w:rsidRDefault="00281689" w:rsidP="003556BE">
            <w:pPr>
              <w:pStyle w:val="NormalWeb"/>
              <w:spacing w:before="0" w:beforeAutospacing="0" w:after="0" w:afterAutospacing="0"/>
              <w:ind w:left="120" w:right="120"/>
              <w:rPr>
                <w:rFonts w:ascii="Arial" w:hAnsi="Arial" w:cs="Arial"/>
              </w:rPr>
            </w:pPr>
            <w:r w:rsidRPr="009509B4">
              <w:rPr>
                <w:rFonts w:ascii="Arial" w:hAnsi="Arial" w:cs="Arial"/>
              </w:rPr>
              <w:t>S7653</w:t>
            </w:r>
          </w:p>
          <w:p w14:paraId="4329591F" w14:textId="77777777" w:rsidR="00281689" w:rsidRPr="009509B4" w:rsidRDefault="00281689" w:rsidP="003556BE">
            <w:pPr>
              <w:pStyle w:val="NormalWeb"/>
              <w:spacing w:before="0" w:beforeAutospacing="0" w:after="0" w:afterAutospacing="0"/>
              <w:ind w:left="120" w:right="120"/>
              <w:rPr>
                <w:rFonts w:ascii="Arial" w:hAnsi="Arial" w:cs="Arial"/>
              </w:rPr>
            </w:pPr>
            <w:r w:rsidRPr="009509B4">
              <w:rPr>
                <w:rFonts w:ascii="Arial" w:hAnsi="Arial" w:cs="Arial"/>
              </w:rPr>
              <w:t>P4504</w:t>
            </w:r>
          </w:p>
          <w:p w14:paraId="244CD2C1" w14:textId="77777777" w:rsidR="00281689" w:rsidRPr="009509B4" w:rsidRDefault="00281689" w:rsidP="003556BE">
            <w:pPr>
              <w:pStyle w:val="NormalWeb"/>
              <w:spacing w:before="0" w:beforeAutospacing="0" w:after="0" w:afterAutospacing="0"/>
              <w:ind w:left="120" w:right="120"/>
              <w:rPr>
                <w:rFonts w:ascii="Arial" w:hAnsi="Arial" w:cs="Arial"/>
              </w:rPr>
            </w:pPr>
            <w:r w:rsidRPr="009509B4">
              <w:rPr>
                <w:rFonts w:ascii="Arial" w:hAnsi="Arial" w:cs="Arial"/>
              </w:rPr>
              <w:t>S6014</w:t>
            </w:r>
          </w:p>
          <w:p w14:paraId="323DFD72" w14:textId="77777777" w:rsidR="00281689" w:rsidRPr="009509B4" w:rsidRDefault="00281689" w:rsidP="003556BE">
            <w:pPr>
              <w:pStyle w:val="NormalWeb"/>
              <w:spacing w:before="0" w:beforeAutospacing="0" w:after="0" w:afterAutospacing="0"/>
              <w:ind w:left="120" w:right="120"/>
              <w:rPr>
                <w:rFonts w:ascii="Arial" w:hAnsi="Arial" w:cs="Arial"/>
              </w:rPr>
            </w:pPr>
            <w:r w:rsidRPr="009509B4">
              <w:rPr>
                <w:rFonts w:ascii="Arial" w:hAnsi="Arial" w:cs="Arial"/>
              </w:rPr>
              <w:t>S3139</w:t>
            </w:r>
          </w:p>
          <w:p w14:paraId="0F30D542" w14:textId="77777777" w:rsidR="00281689" w:rsidRPr="009509B4" w:rsidRDefault="00281689" w:rsidP="003556BE">
            <w:pPr>
              <w:pStyle w:val="NormalWeb"/>
              <w:spacing w:before="0" w:beforeAutospacing="0" w:after="0" w:afterAutospacing="0"/>
              <w:ind w:left="120" w:right="120"/>
              <w:rPr>
                <w:rFonts w:ascii="Arial" w:hAnsi="Arial" w:cs="Arial"/>
              </w:rPr>
            </w:pPr>
            <w:r w:rsidRPr="009509B4">
              <w:rPr>
                <w:rFonts w:ascii="Arial" w:hAnsi="Arial" w:cs="Arial"/>
              </w:rPr>
              <w:t>M2670</w:t>
            </w:r>
          </w:p>
          <w:p w14:paraId="5F720C75" w14:textId="77777777" w:rsidR="00281689" w:rsidRPr="009509B4" w:rsidRDefault="00281689" w:rsidP="003556BE">
            <w:pPr>
              <w:pStyle w:val="NormalWeb"/>
              <w:spacing w:before="0" w:beforeAutospacing="0" w:after="0" w:afterAutospacing="0"/>
              <w:ind w:left="120" w:right="120"/>
              <w:rPr>
                <w:rFonts w:ascii="Arial" w:hAnsi="Arial" w:cs="Arial"/>
              </w:rPr>
            </w:pPr>
            <w:r w:rsidRPr="009509B4">
              <w:rPr>
                <w:rFonts w:ascii="Arial" w:hAnsi="Arial" w:cs="Arial"/>
              </w:rPr>
              <w:t>22,350-6</w:t>
            </w:r>
          </w:p>
          <w:p w14:paraId="3554C949" w14:textId="77777777" w:rsidR="00281689" w:rsidRPr="009509B4" w:rsidRDefault="00281689" w:rsidP="003556BE">
            <w:pPr>
              <w:pStyle w:val="NormalWeb"/>
              <w:spacing w:before="0" w:beforeAutospacing="0" w:after="0" w:afterAutospacing="0"/>
              <w:ind w:left="120" w:right="120"/>
              <w:rPr>
                <w:rFonts w:ascii="Arial" w:hAnsi="Arial" w:cs="Arial"/>
              </w:rPr>
            </w:pPr>
            <w:r w:rsidRPr="009509B4">
              <w:rPr>
                <w:rFonts w:ascii="Arial" w:hAnsi="Arial" w:cs="Arial"/>
              </w:rPr>
              <w:t>G4500</w:t>
            </w:r>
          </w:p>
          <w:p w14:paraId="10BAB4C3" w14:textId="77777777" w:rsidR="00281689" w:rsidRPr="009509B4" w:rsidRDefault="00281689" w:rsidP="003556BE">
            <w:pPr>
              <w:pStyle w:val="NormalWeb"/>
              <w:spacing w:before="0" w:beforeAutospacing="0" w:after="0" w:afterAutospacing="0"/>
              <w:ind w:left="120" w:right="120"/>
              <w:rPr>
                <w:rFonts w:ascii="Arial" w:hAnsi="Arial" w:cs="Arial"/>
              </w:rPr>
            </w:pPr>
            <w:r w:rsidRPr="009509B4">
              <w:rPr>
                <w:rFonts w:ascii="Arial" w:hAnsi="Arial" w:cs="Arial"/>
              </w:rPr>
              <w:t>G5884</w:t>
            </w:r>
          </w:p>
          <w:p w14:paraId="65B55C01" w14:textId="77777777" w:rsidR="00281689" w:rsidRPr="009509B4" w:rsidRDefault="00281689" w:rsidP="003556BE">
            <w:pPr>
              <w:pStyle w:val="NormalWeb"/>
              <w:spacing w:before="0" w:beforeAutospacing="0" w:after="0" w:afterAutospacing="0"/>
              <w:ind w:left="120" w:right="120"/>
              <w:rPr>
                <w:rFonts w:ascii="Arial" w:hAnsi="Arial" w:cs="Arial"/>
              </w:rPr>
            </w:pPr>
            <w:r w:rsidRPr="009509B4">
              <w:rPr>
                <w:rFonts w:ascii="Arial" w:hAnsi="Arial" w:cs="Arial"/>
              </w:rPr>
              <w:t>A9187</w:t>
            </w:r>
          </w:p>
          <w:p w14:paraId="799770EB" w14:textId="77777777" w:rsidR="00281689" w:rsidRPr="009509B4" w:rsidRDefault="00281689" w:rsidP="003556BE">
            <w:pPr>
              <w:pStyle w:val="NormalWeb"/>
              <w:spacing w:before="0" w:beforeAutospacing="0" w:after="0" w:afterAutospacing="0"/>
              <w:ind w:left="120" w:right="120"/>
              <w:rPr>
                <w:rFonts w:ascii="Arial" w:hAnsi="Arial" w:cs="Arial"/>
              </w:rPr>
            </w:pPr>
            <w:r w:rsidRPr="009509B4">
              <w:rPr>
                <w:rFonts w:ascii="Arial" w:hAnsi="Arial" w:cs="Arial"/>
              </w:rPr>
              <w:t>H3375</w:t>
            </w:r>
          </w:p>
          <w:p w14:paraId="41D3F06A" w14:textId="77777777" w:rsidR="00281689" w:rsidRPr="009509B4" w:rsidRDefault="00281689" w:rsidP="003556BE">
            <w:pPr>
              <w:pStyle w:val="NormalWeb"/>
              <w:spacing w:before="0" w:beforeAutospacing="0" w:after="0" w:afterAutospacing="0"/>
              <w:ind w:left="120" w:right="120"/>
              <w:rPr>
                <w:rFonts w:ascii="Arial" w:hAnsi="Arial" w:cs="Arial"/>
              </w:rPr>
            </w:pPr>
            <w:r w:rsidRPr="009509B4">
              <w:rPr>
                <w:rFonts w:ascii="Arial" w:hAnsi="Arial" w:cs="Arial"/>
              </w:rPr>
              <w:t>G1951</w:t>
            </w:r>
          </w:p>
          <w:p w14:paraId="7ABAF4E3" w14:textId="77777777" w:rsidR="00281689" w:rsidRPr="009509B4" w:rsidRDefault="00281689" w:rsidP="003556BE">
            <w:pPr>
              <w:pStyle w:val="NormalWeb"/>
              <w:spacing w:before="0" w:beforeAutospacing="0" w:after="0" w:afterAutospacing="0"/>
              <w:ind w:left="120" w:right="120"/>
              <w:rPr>
                <w:rFonts w:ascii="Arial" w:hAnsi="Arial" w:cs="Arial"/>
              </w:rPr>
            </w:pPr>
            <w:r w:rsidRPr="009509B4">
              <w:rPr>
                <w:rFonts w:ascii="Arial" w:hAnsi="Arial" w:cs="Arial"/>
              </w:rPr>
              <w:t>E4378</w:t>
            </w:r>
          </w:p>
          <w:p w14:paraId="5220749B" w14:textId="71519542" w:rsidR="00281689" w:rsidRPr="009509B4" w:rsidRDefault="00281689" w:rsidP="003556BE">
            <w:pPr>
              <w:pStyle w:val="NormalWeb"/>
              <w:spacing w:before="0" w:beforeAutospacing="0" w:after="0" w:afterAutospacing="0"/>
              <w:ind w:left="120" w:hanging="97"/>
              <w:rPr>
                <w:rFonts w:ascii="Arial" w:hAnsi="Arial" w:cs="Arial"/>
              </w:rPr>
            </w:pPr>
            <w:r w:rsidRPr="009509B4">
              <w:rPr>
                <w:rFonts w:ascii="Arial" w:hAnsi="Arial" w:cs="Arial"/>
              </w:rPr>
              <w:t>204463</w:t>
            </w:r>
          </w:p>
        </w:tc>
        <w:tc>
          <w:tcPr>
            <w:tcW w:w="1222"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422649AE" w14:textId="7D405E92" w:rsidR="00281689" w:rsidRPr="009509B4" w:rsidRDefault="00281689" w:rsidP="003556BE">
            <w:pPr>
              <w:pStyle w:val="NormalWeb"/>
              <w:spacing w:before="0" w:beforeAutospacing="0" w:after="0" w:afterAutospacing="0"/>
              <w:ind w:right="120"/>
              <w:rPr>
                <w:rFonts w:ascii="Arial" w:hAnsi="Arial" w:cs="Arial"/>
              </w:rPr>
            </w:pPr>
          </w:p>
        </w:tc>
      </w:tr>
      <w:tr w:rsidR="009509B4" w:rsidRPr="009509B4" w14:paraId="0FAE5824" w14:textId="77777777" w:rsidTr="00281689">
        <w:trPr>
          <w:trHeight w:val="1060"/>
        </w:trPr>
        <w:tc>
          <w:tcPr>
            <w:tcW w:w="1975"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6C017B1F" w14:textId="35D01888" w:rsidR="00281689" w:rsidRPr="009509B4" w:rsidRDefault="00281689" w:rsidP="003556BE">
            <w:pPr>
              <w:pStyle w:val="NormalWeb"/>
              <w:spacing w:before="0" w:beforeAutospacing="0" w:after="0" w:afterAutospacing="0"/>
              <w:rPr>
                <w:rFonts w:ascii="Arial" w:hAnsi="Arial" w:cs="Arial"/>
              </w:rPr>
            </w:pPr>
            <w:r w:rsidRPr="009509B4">
              <w:rPr>
                <w:rFonts w:ascii="Arial" w:hAnsi="Arial" w:cs="Arial"/>
              </w:rPr>
              <w:t>Chemical compound, drug</w:t>
            </w:r>
          </w:p>
        </w:tc>
        <w:tc>
          <w:tcPr>
            <w:tcW w:w="2380"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10D39458" w14:textId="2B4854A0" w:rsidR="00281689" w:rsidRPr="009509B4" w:rsidRDefault="00281689" w:rsidP="004F4041">
            <w:pPr>
              <w:pStyle w:val="NormalWeb"/>
              <w:spacing w:before="0" w:beforeAutospacing="0" w:after="0" w:afterAutospacing="0"/>
              <w:ind w:right="120"/>
              <w:rPr>
                <w:rFonts w:ascii="Arial" w:hAnsi="Arial" w:cs="Arial"/>
              </w:rPr>
            </w:pPr>
            <w:r w:rsidRPr="009509B4">
              <w:rPr>
                <w:rFonts w:ascii="Arial" w:hAnsi="Arial" w:cs="Arial"/>
              </w:rPr>
              <w:t>MNI-caged glutamate</w:t>
            </w:r>
          </w:p>
        </w:tc>
        <w:tc>
          <w:tcPr>
            <w:tcW w:w="158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1FEEAC78" w14:textId="7B50E04E" w:rsidR="00281689" w:rsidRPr="009509B4" w:rsidRDefault="00281689" w:rsidP="003556BE">
            <w:pPr>
              <w:pStyle w:val="NormalWeb"/>
              <w:spacing w:before="0" w:beforeAutospacing="0" w:after="0" w:afterAutospacing="0"/>
              <w:ind w:left="120" w:right="120"/>
              <w:rPr>
                <w:rFonts w:ascii="Arial" w:hAnsi="Arial" w:cs="Arial"/>
              </w:rPr>
            </w:pPr>
            <w:proofErr w:type="spellStart"/>
            <w:r w:rsidRPr="009509B4">
              <w:rPr>
                <w:rFonts w:ascii="Arial" w:hAnsi="Arial" w:cs="Arial"/>
              </w:rPr>
              <w:t>Tocris</w:t>
            </w:r>
            <w:proofErr w:type="spellEnd"/>
            <w:r w:rsidRPr="009509B4">
              <w:rPr>
                <w:rFonts w:ascii="Arial" w:hAnsi="Arial" w:cs="Arial"/>
              </w:rPr>
              <w:t xml:space="preserve"> Bioscience UK</w:t>
            </w:r>
          </w:p>
        </w:tc>
        <w:tc>
          <w:tcPr>
            <w:tcW w:w="184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1E91B827" w14:textId="40F7C095" w:rsidR="00281689" w:rsidRPr="009509B4" w:rsidRDefault="00281689" w:rsidP="003556BE">
            <w:pPr>
              <w:pStyle w:val="NormalWeb"/>
              <w:spacing w:before="0" w:beforeAutospacing="0" w:after="0" w:afterAutospacing="0"/>
              <w:ind w:left="120" w:right="120"/>
              <w:rPr>
                <w:rFonts w:ascii="Arial" w:hAnsi="Arial" w:cs="Arial"/>
              </w:rPr>
            </w:pPr>
            <w:r w:rsidRPr="009509B4">
              <w:rPr>
                <w:rFonts w:ascii="Arial" w:hAnsi="Arial" w:cs="Arial"/>
              </w:rPr>
              <w:t>Cat. No.</w:t>
            </w:r>
            <w:r w:rsidR="009D22D7" w:rsidRPr="009509B4">
              <w:rPr>
                <w:rFonts w:ascii="Arial" w:hAnsi="Arial" w:cs="Arial"/>
              </w:rPr>
              <w:t>:</w:t>
            </w:r>
            <w:r w:rsidRPr="009509B4">
              <w:rPr>
                <w:rFonts w:ascii="Arial" w:hAnsi="Arial" w:cs="Arial"/>
              </w:rPr>
              <w:t xml:space="preserve"> 1490.</w:t>
            </w:r>
            <w:r w:rsidRPr="009509B4">
              <w:rPr>
                <w:rFonts w:ascii="Arial" w:hAnsi="Arial" w:cs="Arial"/>
              </w:rPr>
              <w:br/>
              <w:t>Lot no.</w:t>
            </w:r>
            <w:r w:rsidR="009D22D7" w:rsidRPr="009509B4">
              <w:rPr>
                <w:rFonts w:ascii="Arial" w:hAnsi="Arial" w:cs="Arial"/>
              </w:rPr>
              <w:t>:</w:t>
            </w:r>
            <w:r w:rsidRPr="009509B4">
              <w:rPr>
                <w:rFonts w:ascii="Arial" w:hAnsi="Arial" w:cs="Arial"/>
              </w:rPr>
              <w:br/>
              <w:t>48A/206152; 50A/255070; 50A/220558; 50A225070; 51A/240237; 51A/243753; 52A/249897; 52A/251627</w:t>
            </w:r>
          </w:p>
        </w:tc>
        <w:tc>
          <w:tcPr>
            <w:tcW w:w="1222"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575269B6" w14:textId="5571C5B4" w:rsidR="00281689" w:rsidRPr="009509B4" w:rsidRDefault="00281689" w:rsidP="003556BE">
            <w:pPr>
              <w:pStyle w:val="NormalWeb"/>
              <w:spacing w:before="0" w:beforeAutospacing="0" w:after="0" w:afterAutospacing="0"/>
              <w:ind w:left="120" w:right="120"/>
              <w:rPr>
                <w:rFonts w:ascii="Arial" w:hAnsi="Arial" w:cs="Arial"/>
              </w:rPr>
            </w:pPr>
            <w:r w:rsidRPr="009509B4">
              <w:rPr>
                <w:rFonts w:ascii="Arial" w:hAnsi="Arial" w:cs="Arial"/>
              </w:rPr>
              <w:t>100µM</w:t>
            </w:r>
          </w:p>
        </w:tc>
      </w:tr>
      <w:tr w:rsidR="009509B4" w:rsidRPr="009509B4" w14:paraId="6FE7FBB6" w14:textId="77777777" w:rsidTr="00281689">
        <w:trPr>
          <w:trHeight w:val="780"/>
        </w:trPr>
        <w:tc>
          <w:tcPr>
            <w:tcW w:w="1975"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2E781B92" w14:textId="74729CC5" w:rsidR="00281689" w:rsidRPr="009509B4" w:rsidRDefault="00281689" w:rsidP="003556BE">
            <w:pPr>
              <w:pStyle w:val="NormalWeb"/>
              <w:spacing w:before="0" w:beforeAutospacing="0" w:after="0" w:afterAutospacing="0"/>
              <w:rPr>
                <w:rFonts w:ascii="Arial" w:hAnsi="Arial" w:cs="Arial"/>
              </w:rPr>
            </w:pPr>
            <w:r w:rsidRPr="009509B4">
              <w:rPr>
                <w:rFonts w:ascii="Arial" w:hAnsi="Arial" w:cs="Arial"/>
              </w:rPr>
              <w:t>Chemical compound, drug</w:t>
            </w:r>
          </w:p>
        </w:tc>
        <w:tc>
          <w:tcPr>
            <w:tcW w:w="2380"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50C6763F" w14:textId="39469B85" w:rsidR="00281689" w:rsidRPr="009509B4" w:rsidRDefault="00281689" w:rsidP="004F4041">
            <w:pPr>
              <w:pStyle w:val="NormalWeb"/>
              <w:spacing w:before="0" w:beforeAutospacing="0" w:after="0" w:afterAutospacing="0"/>
              <w:ind w:right="120"/>
              <w:rPr>
                <w:rFonts w:ascii="Arial" w:hAnsi="Arial" w:cs="Arial"/>
              </w:rPr>
            </w:pPr>
            <w:r w:rsidRPr="009509B4">
              <w:rPr>
                <w:rFonts w:ascii="Arial" w:hAnsi="Arial" w:cs="Arial"/>
              </w:rPr>
              <w:t>DMNPE-caged ATP</w:t>
            </w:r>
          </w:p>
        </w:tc>
        <w:tc>
          <w:tcPr>
            <w:tcW w:w="158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68B3304B" w14:textId="10C6B400" w:rsidR="00281689" w:rsidRPr="009509B4" w:rsidRDefault="00281689" w:rsidP="003556BE">
            <w:pPr>
              <w:pStyle w:val="NormalWeb"/>
              <w:spacing w:before="0" w:beforeAutospacing="0" w:after="0" w:afterAutospacing="0"/>
              <w:ind w:left="120" w:right="43"/>
              <w:rPr>
                <w:rFonts w:ascii="Arial" w:hAnsi="Arial" w:cs="Arial"/>
              </w:rPr>
            </w:pPr>
            <w:r w:rsidRPr="009509B4">
              <w:rPr>
                <w:rFonts w:ascii="Arial" w:hAnsi="Arial" w:cs="Arial"/>
              </w:rPr>
              <w:t>Life Technologies UK</w:t>
            </w:r>
          </w:p>
        </w:tc>
        <w:tc>
          <w:tcPr>
            <w:tcW w:w="184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3D508C2E" w14:textId="7DE4A197" w:rsidR="00281689" w:rsidRPr="009509B4" w:rsidRDefault="00281689" w:rsidP="003556BE">
            <w:pPr>
              <w:pStyle w:val="NormalWeb"/>
              <w:spacing w:before="0" w:beforeAutospacing="0" w:after="0" w:afterAutospacing="0"/>
              <w:ind w:left="120" w:right="120"/>
              <w:rPr>
                <w:rFonts w:ascii="Arial" w:hAnsi="Arial" w:cs="Arial"/>
              </w:rPr>
            </w:pPr>
            <w:r w:rsidRPr="009509B4">
              <w:rPr>
                <w:rFonts w:ascii="Arial" w:hAnsi="Arial" w:cs="Arial"/>
              </w:rPr>
              <w:t>A1049</w:t>
            </w:r>
          </w:p>
        </w:tc>
        <w:tc>
          <w:tcPr>
            <w:tcW w:w="1222"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561E9FDE" w14:textId="028DFF7A" w:rsidR="00281689" w:rsidRPr="009509B4" w:rsidRDefault="00281689" w:rsidP="003556BE">
            <w:pPr>
              <w:pStyle w:val="NormalWeb"/>
              <w:spacing w:before="0" w:beforeAutospacing="0" w:after="0" w:afterAutospacing="0"/>
              <w:ind w:left="120" w:right="120"/>
              <w:rPr>
                <w:rFonts w:ascii="Arial" w:hAnsi="Arial" w:cs="Arial"/>
              </w:rPr>
            </w:pPr>
            <w:r w:rsidRPr="009509B4">
              <w:rPr>
                <w:rFonts w:ascii="Arial" w:hAnsi="Arial" w:cs="Arial"/>
              </w:rPr>
              <w:t>100µM</w:t>
            </w:r>
          </w:p>
        </w:tc>
      </w:tr>
      <w:tr w:rsidR="009509B4" w:rsidRPr="009509B4" w14:paraId="08FD5384" w14:textId="77777777" w:rsidTr="00281689">
        <w:trPr>
          <w:trHeight w:val="500"/>
        </w:trPr>
        <w:tc>
          <w:tcPr>
            <w:tcW w:w="1975"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31B05CD2" w14:textId="26B0E6D0" w:rsidR="00281689" w:rsidRPr="009509B4" w:rsidRDefault="00281689" w:rsidP="003556BE">
            <w:pPr>
              <w:pStyle w:val="NormalWeb"/>
              <w:spacing w:before="0" w:beforeAutospacing="0" w:after="0" w:afterAutospacing="0"/>
              <w:rPr>
                <w:rFonts w:ascii="Arial" w:hAnsi="Arial" w:cs="Arial"/>
              </w:rPr>
            </w:pPr>
            <w:r w:rsidRPr="009509B4">
              <w:rPr>
                <w:rFonts w:ascii="Arial" w:hAnsi="Arial" w:cs="Arial"/>
              </w:rPr>
              <w:t>Chemical compound, drug</w:t>
            </w:r>
          </w:p>
        </w:tc>
        <w:tc>
          <w:tcPr>
            <w:tcW w:w="2380"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55E5A6C0" w14:textId="1277628C" w:rsidR="00281689" w:rsidRPr="009509B4" w:rsidRDefault="00281689" w:rsidP="004F4041">
            <w:pPr>
              <w:pStyle w:val="NormalWeb"/>
              <w:spacing w:before="0" w:beforeAutospacing="0" w:after="0" w:afterAutospacing="0"/>
              <w:ind w:right="120"/>
              <w:rPr>
                <w:rFonts w:ascii="Arial" w:hAnsi="Arial" w:cs="Arial"/>
              </w:rPr>
            </w:pPr>
            <w:r w:rsidRPr="009509B4">
              <w:rPr>
                <w:rFonts w:ascii="Arial" w:hAnsi="Arial" w:cs="Arial"/>
              </w:rPr>
              <w:t>Biocytin</w:t>
            </w:r>
          </w:p>
        </w:tc>
        <w:tc>
          <w:tcPr>
            <w:tcW w:w="158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663AF202" w14:textId="3A64B8B4" w:rsidR="00281689" w:rsidRPr="009509B4" w:rsidRDefault="00281689" w:rsidP="003556BE">
            <w:pPr>
              <w:pStyle w:val="NormalWeb"/>
              <w:spacing w:before="0" w:beforeAutospacing="0" w:after="0" w:afterAutospacing="0"/>
              <w:ind w:left="-13" w:right="-225" w:firstLine="13"/>
              <w:rPr>
                <w:rFonts w:ascii="Arial" w:hAnsi="Arial" w:cs="Arial"/>
              </w:rPr>
            </w:pPr>
            <w:r w:rsidRPr="009509B4">
              <w:rPr>
                <w:rFonts w:ascii="Arial" w:hAnsi="Arial" w:cs="Arial"/>
              </w:rPr>
              <w:t>Sigma-</w:t>
            </w:r>
            <w:r w:rsidRPr="009509B4">
              <w:rPr>
                <w:rFonts w:ascii="Arial" w:hAnsi="Arial" w:cs="Arial"/>
              </w:rPr>
              <w:br/>
              <w:t>Aldrich</w:t>
            </w:r>
          </w:p>
        </w:tc>
        <w:tc>
          <w:tcPr>
            <w:tcW w:w="184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5E478E0E" w14:textId="77777777" w:rsidR="00281689" w:rsidRPr="009509B4" w:rsidRDefault="00281689" w:rsidP="0051701F">
            <w:pPr>
              <w:pStyle w:val="NormalWeb"/>
              <w:spacing w:before="0" w:beforeAutospacing="0" w:after="0" w:afterAutospacing="0"/>
              <w:ind w:left="120" w:right="43"/>
              <w:rPr>
                <w:rFonts w:ascii="Arial" w:hAnsi="Arial" w:cs="Arial"/>
              </w:rPr>
            </w:pPr>
            <w:proofErr w:type="gramStart"/>
            <w:r w:rsidRPr="009509B4">
              <w:rPr>
                <w:rFonts w:ascii="Arial" w:hAnsi="Arial" w:cs="Arial"/>
              </w:rPr>
              <w:t>B4261;</w:t>
            </w:r>
            <w:proofErr w:type="gramEnd"/>
            <w:r w:rsidRPr="009509B4">
              <w:rPr>
                <w:rFonts w:ascii="Arial" w:hAnsi="Arial" w:cs="Arial"/>
              </w:rPr>
              <w:t xml:space="preserve"> </w:t>
            </w:r>
          </w:p>
          <w:p w14:paraId="7E6323E5" w14:textId="7A218639" w:rsidR="00281689" w:rsidRPr="009509B4" w:rsidRDefault="00281689" w:rsidP="0051701F">
            <w:pPr>
              <w:pStyle w:val="NormalWeb"/>
              <w:spacing w:before="0" w:beforeAutospacing="0" w:after="0" w:afterAutospacing="0"/>
              <w:ind w:left="120" w:right="43"/>
              <w:rPr>
                <w:rFonts w:ascii="Arial" w:hAnsi="Arial" w:cs="Arial"/>
              </w:rPr>
            </w:pPr>
            <w:r w:rsidRPr="009509B4">
              <w:rPr>
                <w:rFonts w:ascii="Arial" w:hAnsi="Arial" w:cs="Arial"/>
              </w:rPr>
              <w:t>Lot no.</w:t>
            </w:r>
            <w:r w:rsidRPr="009509B4">
              <w:rPr>
                <w:rFonts w:ascii="Arial" w:hAnsi="Arial" w:cs="Arial"/>
              </w:rPr>
              <w:br/>
              <w:t>SLCB0219; SLBS5344</w:t>
            </w:r>
          </w:p>
        </w:tc>
        <w:tc>
          <w:tcPr>
            <w:tcW w:w="1222"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hideMark/>
          </w:tcPr>
          <w:p w14:paraId="3C64FAFB" w14:textId="7327426C" w:rsidR="00281689" w:rsidRPr="009509B4" w:rsidRDefault="00281689" w:rsidP="003556BE">
            <w:pPr>
              <w:pStyle w:val="NormalWeb"/>
              <w:spacing w:before="0" w:beforeAutospacing="0" w:after="0" w:afterAutospacing="0"/>
              <w:ind w:right="120"/>
              <w:rPr>
                <w:rFonts w:ascii="Arial" w:hAnsi="Arial" w:cs="Arial"/>
              </w:rPr>
            </w:pPr>
          </w:p>
        </w:tc>
      </w:tr>
      <w:tr w:rsidR="009509B4" w:rsidRPr="009509B4" w14:paraId="4C736D80" w14:textId="77777777" w:rsidTr="00281689">
        <w:trPr>
          <w:trHeight w:val="500"/>
        </w:trPr>
        <w:tc>
          <w:tcPr>
            <w:tcW w:w="1975"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7979AABE" w14:textId="6C6F88BE" w:rsidR="00281689" w:rsidRPr="009509B4" w:rsidRDefault="00281689" w:rsidP="003556BE">
            <w:pPr>
              <w:pStyle w:val="NormalWeb"/>
              <w:spacing w:before="0" w:beforeAutospacing="0" w:after="0" w:afterAutospacing="0"/>
              <w:rPr>
                <w:rFonts w:ascii="Arial" w:hAnsi="Arial" w:cs="Arial"/>
              </w:rPr>
            </w:pPr>
            <w:r w:rsidRPr="009509B4">
              <w:rPr>
                <w:rFonts w:ascii="Arial" w:hAnsi="Arial" w:cs="Arial"/>
              </w:rPr>
              <w:lastRenderedPageBreak/>
              <w:t>Chemical compound, drug</w:t>
            </w:r>
          </w:p>
        </w:tc>
        <w:tc>
          <w:tcPr>
            <w:tcW w:w="2380"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4B983947" w14:textId="0B0EE389" w:rsidR="00281689" w:rsidRPr="009509B4" w:rsidRDefault="00281689" w:rsidP="003556BE">
            <w:pPr>
              <w:pStyle w:val="NormalWeb"/>
              <w:spacing w:before="0" w:beforeAutospacing="0" w:after="0" w:afterAutospacing="0"/>
              <w:ind w:left="120" w:right="120"/>
              <w:rPr>
                <w:rFonts w:ascii="Arial" w:hAnsi="Arial" w:cs="Arial"/>
              </w:rPr>
            </w:pPr>
            <w:r w:rsidRPr="009509B4">
              <w:rPr>
                <w:rFonts w:ascii="Arial" w:hAnsi="Arial" w:cs="Arial"/>
              </w:rPr>
              <w:t>Streptavidin, Alexa Fluo</w:t>
            </w:r>
            <w:r w:rsidR="004F4041" w:rsidRPr="009509B4">
              <w:rPr>
                <w:rFonts w:ascii="Arial" w:hAnsi="Arial" w:cs="Arial"/>
              </w:rPr>
              <w:t>r</w:t>
            </w:r>
            <w:r w:rsidRPr="009509B4">
              <w:rPr>
                <w:rFonts w:ascii="Arial" w:hAnsi="Arial" w:cs="Arial"/>
              </w:rPr>
              <w:t xml:space="preserve"> 568 conjugate</w:t>
            </w:r>
          </w:p>
        </w:tc>
        <w:tc>
          <w:tcPr>
            <w:tcW w:w="158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29DA352E" w14:textId="09376B95" w:rsidR="00281689" w:rsidRPr="009509B4" w:rsidRDefault="00281689" w:rsidP="003556BE">
            <w:pPr>
              <w:pStyle w:val="NormalWeb"/>
              <w:spacing w:before="0" w:beforeAutospacing="0" w:after="0" w:afterAutospacing="0"/>
              <w:ind w:left="-13" w:right="-225" w:firstLine="13"/>
              <w:rPr>
                <w:rFonts w:ascii="Arial" w:hAnsi="Arial" w:cs="Arial"/>
              </w:rPr>
            </w:pPr>
            <w:r w:rsidRPr="009509B4">
              <w:rPr>
                <w:rFonts w:ascii="Arial" w:hAnsi="Arial" w:cs="Arial"/>
              </w:rPr>
              <w:t>Thermo-Fisher</w:t>
            </w:r>
          </w:p>
        </w:tc>
        <w:tc>
          <w:tcPr>
            <w:tcW w:w="184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2646F006" w14:textId="77777777" w:rsidR="00281689" w:rsidRPr="009509B4" w:rsidRDefault="00281689" w:rsidP="0051701F">
            <w:pPr>
              <w:pStyle w:val="NormalWeb"/>
              <w:tabs>
                <w:tab w:val="left" w:pos="874"/>
              </w:tabs>
              <w:spacing w:before="0" w:beforeAutospacing="0" w:after="0" w:afterAutospacing="0"/>
              <w:rPr>
                <w:rFonts w:ascii="Arial" w:hAnsi="Arial" w:cs="Arial"/>
              </w:rPr>
            </w:pPr>
            <w:r w:rsidRPr="009509B4">
              <w:rPr>
                <w:rFonts w:ascii="Arial" w:hAnsi="Arial" w:cs="Arial"/>
              </w:rPr>
              <w:t>S11226</w:t>
            </w:r>
          </w:p>
          <w:p w14:paraId="5FBFF85A" w14:textId="0A72E528" w:rsidR="00281689" w:rsidRPr="009509B4" w:rsidRDefault="00281689" w:rsidP="003556BE">
            <w:pPr>
              <w:rPr>
                <w:sz w:val="20"/>
                <w:szCs w:val="20"/>
              </w:rPr>
            </w:pPr>
            <w:r w:rsidRPr="009509B4">
              <w:rPr>
                <w:sz w:val="20"/>
                <w:szCs w:val="20"/>
              </w:rPr>
              <w:t>RRID: AB_2315774</w:t>
            </w:r>
          </w:p>
        </w:tc>
        <w:tc>
          <w:tcPr>
            <w:tcW w:w="1222"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62A76FA8" w14:textId="26965FD0" w:rsidR="00281689" w:rsidRPr="009509B4" w:rsidRDefault="00D149D7" w:rsidP="003556BE">
            <w:pPr>
              <w:pStyle w:val="NormalWeb"/>
              <w:spacing w:before="0" w:beforeAutospacing="0" w:after="0" w:afterAutospacing="0"/>
              <w:ind w:right="120"/>
              <w:rPr>
                <w:rFonts w:ascii="Arial" w:hAnsi="Arial" w:cs="Arial"/>
              </w:rPr>
            </w:pPr>
            <w:r w:rsidRPr="009509B4">
              <w:rPr>
                <w:rFonts w:ascii="Arial" w:hAnsi="Arial" w:cs="Arial"/>
              </w:rPr>
              <w:t>(</w:t>
            </w:r>
            <w:r w:rsidR="00281689" w:rsidRPr="009509B4">
              <w:rPr>
                <w:rFonts w:ascii="Arial" w:hAnsi="Arial" w:cs="Arial"/>
              </w:rPr>
              <w:t>1:500</w:t>
            </w:r>
            <w:r w:rsidRPr="009509B4">
              <w:rPr>
                <w:rFonts w:ascii="Arial" w:hAnsi="Arial" w:cs="Arial"/>
              </w:rPr>
              <w:t>)</w:t>
            </w:r>
          </w:p>
        </w:tc>
      </w:tr>
      <w:tr w:rsidR="009509B4" w:rsidRPr="009509B4" w14:paraId="56C49DD3" w14:textId="77777777" w:rsidTr="00281689">
        <w:trPr>
          <w:trHeight w:val="732"/>
        </w:trPr>
        <w:tc>
          <w:tcPr>
            <w:tcW w:w="1975"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3F8FDA10" w14:textId="07D5664D" w:rsidR="00281689" w:rsidRPr="009509B4" w:rsidRDefault="00281689" w:rsidP="003556BE">
            <w:pPr>
              <w:pStyle w:val="NormalWeb"/>
              <w:spacing w:before="0" w:beforeAutospacing="0" w:after="0" w:afterAutospacing="0"/>
              <w:rPr>
                <w:rFonts w:ascii="Arial" w:hAnsi="Arial" w:cs="Arial"/>
              </w:rPr>
            </w:pPr>
            <w:r w:rsidRPr="009509B4">
              <w:rPr>
                <w:rFonts w:ascii="Arial" w:hAnsi="Arial" w:cs="Arial"/>
              </w:rPr>
              <w:t>Software, algorithm</w:t>
            </w:r>
          </w:p>
        </w:tc>
        <w:tc>
          <w:tcPr>
            <w:tcW w:w="2380"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0CAD5FF9" w14:textId="5881F033" w:rsidR="00281689" w:rsidRPr="009509B4" w:rsidRDefault="00281689" w:rsidP="003556BE">
            <w:pPr>
              <w:pStyle w:val="NormalWeb"/>
              <w:spacing w:before="0" w:beforeAutospacing="0" w:after="0" w:afterAutospacing="0"/>
              <w:ind w:left="120" w:right="120"/>
              <w:rPr>
                <w:rFonts w:ascii="Arial" w:hAnsi="Arial" w:cs="Arial"/>
              </w:rPr>
            </w:pPr>
            <w:r w:rsidRPr="009509B4">
              <w:rPr>
                <w:rFonts w:ascii="Arial" w:hAnsi="Arial" w:cs="Arial"/>
              </w:rPr>
              <w:t>GraphPad Prism Software</w:t>
            </w:r>
          </w:p>
        </w:tc>
        <w:tc>
          <w:tcPr>
            <w:tcW w:w="158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724783DC" w14:textId="790E76F6" w:rsidR="00281689" w:rsidRPr="009509B4" w:rsidRDefault="00281689" w:rsidP="00281689">
            <w:pPr>
              <w:pStyle w:val="NormalWeb"/>
              <w:spacing w:before="0" w:beforeAutospacing="0" w:after="0" w:afterAutospacing="0"/>
              <w:ind w:right="-225"/>
              <w:rPr>
                <w:rFonts w:ascii="Arial" w:hAnsi="Arial" w:cs="Arial"/>
              </w:rPr>
            </w:pPr>
            <w:r w:rsidRPr="009509B4">
              <w:rPr>
                <w:rFonts w:ascii="Arial" w:hAnsi="Arial" w:cs="Arial"/>
              </w:rPr>
              <w:t>GraphPad Software</w:t>
            </w:r>
          </w:p>
        </w:tc>
        <w:tc>
          <w:tcPr>
            <w:tcW w:w="184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3C9A75CD" w14:textId="2838AE56" w:rsidR="00281689" w:rsidRPr="009509B4" w:rsidRDefault="00281689" w:rsidP="0051701F">
            <w:pPr>
              <w:pStyle w:val="NormalWeb"/>
              <w:tabs>
                <w:tab w:val="left" w:pos="874"/>
              </w:tabs>
              <w:spacing w:before="0" w:beforeAutospacing="0" w:after="0" w:afterAutospacing="0"/>
              <w:rPr>
                <w:rFonts w:ascii="Arial" w:hAnsi="Arial" w:cs="Arial"/>
              </w:rPr>
            </w:pPr>
            <w:r w:rsidRPr="009509B4">
              <w:rPr>
                <w:rFonts w:ascii="Arial" w:hAnsi="Arial" w:cs="Arial"/>
              </w:rPr>
              <w:t>RRID:  CR_002798</w:t>
            </w:r>
          </w:p>
        </w:tc>
        <w:tc>
          <w:tcPr>
            <w:tcW w:w="1222"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0CA5FC16" w14:textId="2184D1BE" w:rsidR="00281689" w:rsidRPr="009509B4" w:rsidRDefault="00281689" w:rsidP="003556BE">
            <w:pPr>
              <w:pStyle w:val="NormalWeb"/>
              <w:spacing w:before="0" w:beforeAutospacing="0" w:after="0" w:afterAutospacing="0"/>
              <w:ind w:right="120"/>
              <w:rPr>
                <w:rFonts w:ascii="Arial" w:hAnsi="Arial" w:cs="Arial"/>
              </w:rPr>
            </w:pPr>
          </w:p>
        </w:tc>
      </w:tr>
      <w:tr w:rsidR="009509B4" w:rsidRPr="009509B4" w14:paraId="76A4A3EC" w14:textId="77777777" w:rsidTr="00281689">
        <w:trPr>
          <w:trHeight w:val="732"/>
        </w:trPr>
        <w:tc>
          <w:tcPr>
            <w:tcW w:w="1975"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033CAFCE" w14:textId="63F2D804" w:rsidR="00281689" w:rsidRPr="009509B4" w:rsidRDefault="00281689" w:rsidP="003556BE">
            <w:pPr>
              <w:pStyle w:val="NormalWeb"/>
              <w:spacing w:before="0" w:beforeAutospacing="0" w:after="0" w:afterAutospacing="0"/>
              <w:rPr>
                <w:rFonts w:ascii="Arial" w:hAnsi="Arial" w:cs="Arial"/>
              </w:rPr>
            </w:pPr>
            <w:r w:rsidRPr="009509B4">
              <w:rPr>
                <w:rFonts w:ascii="Arial" w:hAnsi="Arial" w:cs="Arial"/>
              </w:rPr>
              <w:t>Software, algorithm</w:t>
            </w:r>
          </w:p>
        </w:tc>
        <w:tc>
          <w:tcPr>
            <w:tcW w:w="2380"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4A311F51" w14:textId="5B35D6A3" w:rsidR="00281689" w:rsidRPr="009509B4" w:rsidRDefault="00281689" w:rsidP="003556BE">
            <w:pPr>
              <w:pStyle w:val="NormalWeb"/>
              <w:spacing w:before="0" w:beforeAutospacing="0" w:after="0" w:afterAutospacing="0"/>
              <w:ind w:left="120" w:right="120"/>
              <w:rPr>
                <w:rFonts w:ascii="Arial" w:hAnsi="Arial" w:cs="Arial"/>
              </w:rPr>
            </w:pPr>
            <w:r w:rsidRPr="009509B4">
              <w:rPr>
                <w:rFonts w:ascii="Arial" w:hAnsi="Arial" w:cs="Arial"/>
              </w:rPr>
              <w:t>ImageJ/Fiji</w:t>
            </w:r>
          </w:p>
        </w:tc>
        <w:tc>
          <w:tcPr>
            <w:tcW w:w="158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598B4A15" w14:textId="0A2C904F" w:rsidR="00281689" w:rsidRPr="009509B4" w:rsidRDefault="00281689" w:rsidP="003556BE">
            <w:pPr>
              <w:pStyle w:val="NormalWeb"/>
              <w:spacing w:before="0" w:beforeAutospacing="0" w:after="0" w:afterAutospacing="0"/>
              <w:ind w:left="-13" w:right="-225" w:firstLine="13"/>
              <w:rPr>
                <w:rFonts w:ascii="Arial" w:hAnsi="Arial" w:cs="Arial"/>
              </w:rPr>
            </w:pPr>
            <w:r w:rsidRPr="009509B4">
              <w:rPr>
                <w:rFonts w:ascii="Arial" w:hAnsi="Arial" w:cs="Arial"/>
              </w:rPr>
              <w:t>Fiji</w:t>
            </w:r>
          </w:p>
        </w:tc>
        <w:tc>
          <w:tcPr>
            <w:tcW w:w="184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4FA5E870" w14:textId="6A2B8900" w:rsidR="00281689" w:rsidRPr="009509B4" w:rsidRDefault="00281689" w:rsidP="0051701F">
            <w:pPr>
              <w:pStyle w:val="NormalWeb"/>
              <w:tabs>
                <w:tab w:val="left" w:pos="874"/>
              </w:tabs>
              <w:spacing w:before="0" w:beforeAutospacing="0" w:after="0" w:afterAutospacing="0"/>
              <w:rPr>
                <w:rFonts w:ascii="Arial" w:hAnsi="Arial" w:cs="Arial"/>
              </w:rPr>
            </w:pPr>
            <w:r w:rsidRPr="009509B4">
              <w:rPr>
                <w:rFonts w:ascii="Arial" w:hAnsi="Arial" w:cs="Arial"/>
              </w:rPr>
              <w:t>RRID: SCR_002285</w:t>
            </w:r>
          </w:p>
        </w:tc>
        <w:tc>
          <w:tcPr>
            <w:tcW w:w="1222"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2AD2DE3D" w14:textId="77777777" w:rsidR="00281689" w:rsidRPr="009509B4" w:rsidRDefault="00281689" w:rsidP="003556BE">
            <w:pPr>
              <w:pStyle w:val="NormalWeb"/>
              <w:spacing w:before="0" w:beforeAutospacing="0" w:after="0" w:afterAutospacing="0"/>
              <w:ind w:right="120"/>
              <w:rPr>
                <w:rFonts w:ascii="Arial" w:hAnsi="Arial" w:cs="Arial"/>
              </w:rPr>
            </w:pPr>
          </w:p>
        </w:tc>
      </w:tr>
      <w:tr w:rsidR="009509B4" w:rsidRPr="009509B4" w14:paraId="06B33F2B" w14:textId="77777777" w:rsidTr="00281689">
        <w:trPr>
          <w:trHeight w:val="732"/>
        </w:trPr>
        <w:tc>
          <w:tcPr>
            <w:tcW w:w="1975"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0F6538C4" w14:textId="12EABB88" w:rsidR="00281689" w:rsidRPr="009509B4" w:rsidRDefault="00281689" w:rsidP="00281689">
            <w:pPr>
              <w:pStyle w:val="NormalWeb"/>
              <w:spacing w:before="0" w:beforeAutospacing="0" w:after="0" w:afterAutospacing="0"/>
              <w:rPr>
                <w:rFonts w:ascii="Arial" w:hAnsi="Arial" w:cs="Arial"/>
              </w:rPr>
            </w:pPr>
            <w:r w:rsidRPr="009509B4">
              <w:rPr>
                <w:rFonts w:ascii="Arial" w:hAnsi="Arial" w:cs="Arial"/>
              </w:rPr>
              <w:t>Software, algorithm</w:t>
            </w:r>
          </w:p>
        </w:tc>
        <w:tc>
          <w:tcPr>
            <w:tcW w:w="2380"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393F6E34" w14:textId="0DEADFB8" w:rsidR="00281689" w:rsidRPr="009509B4" w:rsidRDefault="00281689" w:rsidP="00281689">
            <w:pPr>
              <w:pStyle w:val="NormalWeb"/>
              <w:spacing w:before="0" w:beforeAutospacing="0" w:after="0" w:afterAutospacing="0"/>
              <w:ind w:left="120" w:right="120"/>
              <w:rPr>
                <w:rFonts w:ascii="Arial" w:hAnsi="Arial" w:cs="Arial"/>
              </w:rPr>
            </w:pPr>
            <w:proofErr w:type="spellStart"/>
            <w:r w:rsidRPr="009509B4">
              <w:rPr>
                <w:rFonts w:ascii="Arial" w:hAnsi="Arial" w:cs="Arial"/>
              </w:rPr>
              <w:t>pClamp</w:t>
            </w:r>
            <w:proofErr w:type="spellEnd"/>
            <w:r w:rsidRPr="009509B4">
              <w:rPr>
                <w:rFonts w:ascii="Arial" w:hAnsi="Arial" w:cs="Arial"/>
              </w:rPr>
              <w:t xml:space="preserve"> 10</w:t>
            </w:r>
          </w:p>
        </w:tc>
        <w:tc>
          <w:tcPr>
            <w:tcW w:w="158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51738C4E" w14:textId="2B4F7C40" w:rsidR="00281689" w:rsidRPr="009509B4" w:rsidRDefault="00281689" w:rsidP="00281689">
            <w:pPr>
              <w:pStyle w:val="NormalWeb"/>
              <w:spacing w:before="0" w:beforeAutospacing="0" w:after="0" w:afterAutospacing="0"/>
              <w:ind w:left="-13" w:right="-225" w:firstLine="13"/>
              <w:rPr>
                <w:rFonts w:ascii="Arial" w:hAnsi="Arial" w:cs="Arial"/>
              </w:rPr>
            </w:pPr>
            <w:r w:rsidRPr="009509B4">
              <w:rPr>
                <w:rFonts w:ascii="Arial" w:hAnsi="Arial" w:cs="Arial"/>
              </w:rPr>
              <w:t>Molecular Devices</w:t>
            </w:r>
          </w:p>
        </w:tc>
        <w:tc>
          <w:tcPr>
            <w:tcW w:w="184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58DA7289" w14:textId="7A6D72F9" w:rsidR="00281689" w:rsidRPr="009509B4" w:rsidRDefault="00281689" w:rsidP="0051701F">
            <w:pPr>
              <w:pStyle w:val="NormalWeb"/>
              <w:tabs>
                <w:tab w:val="left" w:pos="874"/>
              </w:tabs>
              <w:spacing w:before="0" w:beforeAutospacing="0" w:after="0" w:afterAutospacing="0"/>
              <w:rPr>
                <w:rFonts w:ascii="Arial" w:hAnsi="Arial" w:cs="Arial"/>
              </w:rPr>
            </w:pPr>
            <w:r w:rsidRPr="009509B4">
              <w:rPr>
                <w:rFonts w:ascii="Arial" w:hAnsi="Arial" w:cs="Arial"/>
                <w:shd w:val="clear" w:color="auto" w:fill="FFFFFF"/>
              </w:rPr>
              <w:t xml:space="preserve">RRID: </w:t>
            </w:r>
            <w:hyperlink r:id="rId7" w:history="1">
              <w:r w:rsidRPr="009509B4">
                <w:rPr>
                  <w:rStyle w:val="Hyperlink"/>
                  <w:rFonts w:ascii="Arial" w:hAnsi="Arial" w:cs="Arial"/>
                  <w:color w:val="auto"/>
                  <w:u w:val="none"/>
                  <w:shd w:val="clear" w:color="auto" w:fill="FFFFFF"/>
                </w:rPr>
                <w:t>SCR_011323</w:t>
              </w:r>
            </w:hyperlink>
          </w:p>
        </w:tc>
        <w:tc>
          <w:tcPr>
            <w:tcW w:w="1222"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4F68E8AE" w14:textId="77777777" w:rsidR="00281689" w:rsidRPr="009509B4" w:rsidRDefault="00281689" w:rsidP="00281689">
            <w:pPr>
              <w:pStyle w:val="NormalWeb"/>
              <w:spacing w:before="0" w:beforeAutospacing="0" w:after="0" w:afterAutospacing="0"/>
              <w:ind w:right="120"/>
              <w:rPr>
                <w:rFonts w:ascii="Arial" w:hAnsi="Arial" w:cs="Arial"/>
              </w:rPr>
            </w:pPr>
          </w:p>
        </w:tc>
      </w:tr>
      <w:tr w:rsidR="009509B4" w:rsidRPr="009509B4" w14:paraId="53A336EC" w14:textId="77777777" w:rsidTr="00281689">
        <w:trPr>
          <w:trHeight w:val="732"/>
        </w:trPr>
        <w:tc>
          <w:tcPr>
            <w:tcW w:w="1975"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3704484F" w14:textId="6EFE3BCB" w:rsidR="00281689" w:rsidRPr="009509B4" w:rsidRDefault="00281689" w:rsidP="00281689">
            <w:pPr>
              <w:pStyle w:val="NormalWeb"/>
              <w:spacing w:before="0" w:beforeAutospacing="0" w:after="0" w:afterAutospacing="0"/>
              <w:rPr>
                <w:rFonts w:ascii="Arial" w:hAnsi="Arial" w:cs="Arial"/>
              </w:rPr>
            </w:pPr>
            <w:r w:rsidRPr="009509B4">
              <w:rPr>
                <w:rFonts w:ascii="Arial" w:hAnsi="Arial" w:cs="Arial"/>
              </w:rPr>
              <w:t>Software, algorithm</w:t>
            </w:r>
          </w:p>
        </w:tc>
        <w:tc>
          <w:tcPr>
            <w:tcW w:w="2380"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3A56C834" w14:textId="483B0BA4" w:rsidR="00281689" w:rsidRPr="009509B4" w:rsidRDefault="00281689" w:rsidP="00281689">
            <w:pPr>
              <w:pStyle w:val="NormalWeb"/>
              <w:spacing w:before="0" w:beforeAutospacing="0" w:after="0" w:afterAutospacing="0"/>
              <w:ind w:left="120" w:right="120"/>
              <w:rPr>
                <w:rFonts w:ascii="Arial" w:hAnsi="Arial" w:cs="Arial"/>
              </w:rPr>
            </w:pPr>
            <w:r w:rsidRPr="009509B4">
              <w:rPr>
                <w:rFonts w:ascii="Arial" w:hAnsi="Arial" w:cs="Arial"/>
              </w:rPr>
              <w:t>MATLAB</w:t>
            </w:r>
          </w:p>
        </w:tc>
        <w:tc>
          <w:tcPr>
            <w:tcW w:w="158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2E4B5400" w14:textId="0A2721FC" w:rsidR="00281689" w:rsidRPr="009509B4" w:rsidRDefault="00281689" w:rsidP="00281689">
            <w:pPr>
              <w:pStyle w:val="NormalWeb"/>
              <w:spacing w:before="0" w:beforeAutospacing="0" w:after="0" w:afterAutospacing="0"/>
              <w:ind w:left="-13" w:right="-225" w:firstLine="13"/>
              <w:rPr>
                <w:rFonts w:ascii="Arial" w:hAnsi="Arial" w:cs="Arial"/>
              </w:rPr>
            </w:pPr>
            <w:proofErr w:type="spellStart"/>
            <w:r w:rsidRPr="009509B4">
              <w:rPr>
                <w:rFonts w:ascii="Arial" w:hAnsi="Arial" w:cs="Arial"/>
              </w:rPr>
              <w:t>Mathworks</w:t>
            </w:r>
            <w:proofErr w:type="spellEnd"/>
          </w:p>
        </w:tc>
        <w:tc>
          <w:tcPr>
            <w:tcW w:w="184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1AE24710" w14:textId="749BC1ED" w:rsidR="00281689" w:rsidRPr="009509B4" w:rsidRDefault="00281689" w:rsidP="0051701F">
            <w:pPr>
              <w:pStyle w:val="NormalWeb"/>
              <w:tabs>
                <w:tab w:val="left" w:pos="874"/>
              </w:tabs>
              <w:spacing w:before="0" w:beforeAutospacing="0" w:after="0" w:afterAutospacing="0"/>
              <w:rPr>
                <w:rFonts w:ascii="Arial" w:hAnsi="Arial" w:cs="Arial"/>
              </w:rPr>
            </w:pPr>
            <w:r w:rsidRPr="009509B4">
              <w:rPr>
                <w:rFonts w:ascii="Arial" w:hAnsi="Arial" w:cs="Arial"/>
              </w:rPr>
              <w:t>RRID: SCR_001622</w:t>
            </w:r>
          </w:p>
        </w:tc>
        <w:tc>
          <w:tcPr>
            <w:tcW w:w="1222"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75CCFA17" w14:textId="77777777" w:rsidR="00281689" w:rsidRPr="009509B4" w:rsidRDefault="00281689" w:rsidP="00281689">
            <w:pPr>
              <w:pStyle w:val="NormalWeb"/>
              <w:spacing w:before="0" w:beforeAutospacing="0" w:after="0" w:afterAutospacing="0"/>
              <w:ind w:right="120"/>
              <w:rPr>
                <w:rFonts w:ascii="Arial" w:hAnsi="Arial" w:cs="Arial"/>
              </w:rPr>
            </w:pPr>
          </w:p>
        </w:tc>
      </w:tr>
      <w:tr w:rsidR="009509B4" w:rsidRPr="009509B4" w14:paraId="72C37123" w14:textId="77777777" w:rsidTr="00281689">
        <w:trPr>
          <w:trHeight w:val="732"/>
        </w:trPr>
        <w:tc>
          <w:tcPr>
            <w:tcW w:w="1975"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440A3DC6" w14:textId="3A4E7656" w:rsidR="00281689" w:rsidRPr="009509B4" w:rsidRDefault="00281689" w:rsidP="00281689">
            <w:pPr>
              <w:pStyle w:val="NormalWeb"/>
              <w:spacing w:before="0" w:beforeAutospacing="0" w:after="0" w:afterAutospacing="0"/>
              <w:rPr>
                <w:rFonts w:ascii="Arial" w:hAnsi="Arial" w:cs="Arial"/>
              </w:rPr>
            </w:pPr>
            <w:r w:rsidRPr="009509B4">
              <w:rPr>
                <w:rFonts w:ascii="Arial" w:hAnsi="Arial" w:cs="Arial"/>
              </w:rPr>
              <w:t>Other</w:t>
            </w:r>
          </w:p>
        </w:tc>
        <w:tc>
          <w:tcPr>
            <w:tcW w:w="2380"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57F0ABD8" w14:textId="05F951BE" w:rsidR="00281689" w:rsidRPr="009509B4" w:rsidRDefault="00281689" w:rsidP="00281689">
            <w:pPr>
              <w:pStyle w:val="NormalWeb"/>
              <w:spacing w:before="0" w:beforeAutospacing="0" w:after="0" w:afterAutospacing="0"/>
              <w:ind w:left="120" w:right="120"/>
              <w:rPr>
                <w:rFonts w:ascii="Arial" w:hAnsi="Arial" w:cs="Arial"/>
              </w:rPr>
            </w:pPr>
            <w:r w:rsidRPr="009509B4">
              <w:rPr>
                <w:rFonts w:ascii="Arial" w:hAnsi="Arial" w:cs="Arial"/>
              </w:rPr>
              <w:t>DAPI stain</w:t>
            </w:r>
          </w:p>
        </w:tc>
        <w:tc>
          <w:tcPr>
            <w:tcW w:w="158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46FD7248" w14:textId="45A65B1F" w:rsidR="00281689" w:rsidRPr="009509B4" w:rsidRDefault="00281689" w:rsidP="00281689">
            <w:pPr>
              <w:pStyle w:val="NormalWeb"/>
              <w:spacing w:before="0" w:beforeAutospacing="0" w:after="0" w:afterAutospacing="0"/>
              <w:ind w:left="-13" w:right="-225" w:firstLine="13"/>
              <w:rPr>
                <w:rFonts w:ascii="Arial" w:hAnsi="Arial" w:cs="Arial"/>
              </w:rPr>
            </w:pPr>
            <w:r w:rsidRPr="009509B4">
              <w:rPr>
                <w:rFonts w:ascii="Arial" w:hAnsi="Arial" w:cs="Arial"/>
              </w:rPr>
              <w:t>Thermo-Fisher</w:t>
            </w:r>
          </w:p>
        </w:tc>
        <w:tc>
          <w:tcPr>
            <w:tcW w:w="184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4FF911A4" w14:textId="77777777" w:rsidR="00281689" w:rsidRPr="009509B4" w:rsidRDefault="00281689" w:rsidP="0051701F">
            <w:pPr>
              <w:pStyle w:val="NormalWeb"/>
              <w:tabs>
                <w:tab w:val="left" w:pos="874"/>
              </w:tabs>
              <w:spacing w:before="0" w:beforeAutospacing="0" w:after="0" w:afterAutospacing="0"/>
              <w:rPr>
                <w:rFonts w:ascii="Arial" w:hAnsi="Arial" w:cs="Arial"/>
              </w:rPr>
            </w:pPr>
            <w:r w:rsidRPr="009509B4">
              <w:rPr>
                <w:rFonts w:ascii="Arial" w:hAnsi="Arial" w:cs="Arial"/>
              </w:rPr>
              <w:t>D1306</w:t>
            </w:r>
          </w:p>
          <w:p w14:paraId="041614D1" w14:textId="787701C9" w:rsidR="00E85D2C" w:rsidRPr="009509B4" w:rsidRDefault="00E85D2C" w:rsidP="0051701F">
            <w:pPr>
              <w:pStyle w:val="NormalWeb"/>
              <w:tabs>
                <w:tab w:val="left" w:pos="874"/>
              </w:tabs>
              <w:spacing w:before="0" w:beforeAutospacing="0" w:after="0" w:afterAutospacing="0"/>
              <w:rPr>
                <w:rFonts w:ascii="Arial" w:hAnsi="Arial" w:cs="Arial"/>
              </w:rPr>
            </w:pPr>
            <w:r w:rsidRPr="009509B4">
              <w:rPr>
                <w:rFonts w:ascii="Arial" w:hAnsi="Arial" w:cs="Arial"/>
              </w:rPr>
              <w:t>RRID: AB_2629482</w:t>
            </w:r>
          </w:p>
        </w:tc>
        <w:tc>
          <w:tcPr>
            <w:tcW w:w="1222"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vAlign w:val="center"/>
          </w:tcPr>
          <w:p w14:paraId="5E29558A" w14:textId="2FF5582A" w:rsidR="00281689" w:rsidRPr="009509B4" w:rsidRDefault="00D149D7" w:rsidP="00281689">
            <w:pPr>
              <w:pStyle w:val="NormalWeb"/>
              <w:spacing w:before="0" w:beforeAutospacing="0" w:after="0" w:afterAutospacing="0"/>
              <w:ind w:right="120"/>
              <w:rPr>
                <w:rFonts w:ascii="Arial" w:hAnsi="Arial" w:cs="Arial"/>
              </w:rPr>
            </w:pPr>
            <w:r w:rsidRPr="009509B4">
              <w:rPr>
                <w:rFonts w:ascii="Arial" w:hAnsi="Arial" w:cs="Arial"/>
              </w:rPr>
              <w:t>(</w:t>
            </w:r>
            <w:r w:rsidR="00281689" w:rsidRPr="009509B4">
              <w:rPr>
                <w:rFonts w:ascii="Arial" w:hAnsi="Arial" w:cs="Arial"/>
              </w:rPr>
              <w:t>1:1000</w:t>
            </w:r>
            <w:r w:rsidRPr="009509B4">
              <w:rPr>
                <w:rFonts w:ascii="Arial" w:hAnsi="Arial" w:cs="Arial"/>
              </w:rPr>
              <w:t>)</w:t>
            </w:r>
          </w:p>
        </w:tc>
      </w:tr>
    </w:tbl>
    <w:p w14:paraId="253185CE" w14:textId="7AC6BC58" w:rsidR="00025D00" w:rsidRPr="009509B4" w:rsidRDefault="00025D00" w:rsidP="00025D00">
      <w:pPr>
        <w:pStyle w:val="NormalWeb"/>
        <w:spacing w:before="0" w:beforeAutospacing="0" w:after="0" w:afterAutospacing="0"/>
        <w:rPr>
          <w:rFonts w:ascii="Arial" w:hAnsi="Arial" w:cs="Arial"/>
          <w:sz w:val="22"/>
          <w:szCs w:val="22"/>
          <w:lang w:val="uz-Cyrl-UZ"/>
        </w:rPr>
      </w:pPr>
    </w:p>
    <w:p w14:paraId="4DB9178E" w14:textId="77777777" w:rsidR="00025D00" w:rsidRPr="009509B4" w:rsidRDefault="00025D00">
      <w:pPr>
        <w:pStyle w:val="Heading3"/>
        <w:keepNext w:val="0"/>
        <w:keepLines w:val="0"/>
        <w:spacing w:before="340" w:after="160" w:line="300" w:lineRule="auto"/>
        <w:rPr>
          <w:color w:val="auto"/>
          <w:sz w:val="22"/>
          <w:szCs w:val="22"/>
        </w:rPr>
      </w:pPr>
    </w:p>
    <w:p w14:paraId="2D579D95" w14:textId="77777777" w:rsidR="00025D00" w:rsidRPr="009509B4" w:rsidRDefault="00025D00">
      <w:r w:rsidRPr="009509B4">
        <w:br w:type="page"/>
      </w:r>
    </w:p>
    <w:p w14:paraId="0000002F" w14:textId="7CBB0263" w:rsidR="00BF09BB" w:rsidRPr="009509B4" w:rsidRDefault="00905BF2">
      <w:pPr>
        <w:pStyle w:val="Heading3"/>
        <w:keepNext w:val="0"/>
        <w:keepLines w:val="0"/>
        <w:spacing w:before="340" w:after="160" w:line="300" w:lineRule="auto"/>
        <w:rPr>
          <w:b/>
          <w:color w:val="auto"/>
          <w:sz w:val="22"/>
          <w:szCs w:val="22"/>
        </w:rPr>
      </w:pPr>
      <w:r w:rsidRPr="009509B4">
        <w:rPr>
          <w:b/>
          <w:color w:val="auto"/>
          <w:sz w:val="22"/>
          <w:szCs w:val="22"/>
        </w:rPr>
        <w:lastRenderedPageBreak/>
        <w:t>Animal husbandry and use</w:t>
      </w:r>
    </w:p>
    <w:p w14:paraId="00000030" w14:textId="4AE6133C" w:rsidR="00BF09BB" w:rsidRPr="009509B4" w:rsidRDefault="00905BF2">
      <w:pPr>
        <w:pStyle w:val="Normal1"/>
        <w:spacing w:before="240" w:after="240" w:line="480" w:lineRule="auto"/>
        <w:jc w:val="both"/>
      </w:pPr>
      <w:r w:rsidRPr="009509B4">
        <w:t xml:space="preserve">Animal care and experimental procedures were approved by the University of Oxford local ethical review committee and conducted in accordance with UK Home Office personal and project (70/6767; 30/3052; P861F9BB75) licenses under the Animals (Scientific Procedures) 1986 Act. The following mouse lines were used: </w:t>
      </w:r>
      <w:r w:rsidRPr="009509B4">
        <w:rPr>
          <w:i/>
        </w:rPr>
        <w:t>Lpar1-EGFP</w:t>
      </w:r>
      <w:r w:rsidRPr="009509B4">
        <w:t xml:space="preserve"> (Tg(Lpar1-EGFP)GX193Gsat), </w:t>
      </w:r>
      <w:r w:rsidRPr="009509B4">
        <w:rPr>
          <w:i/>
          <w:sz w:val="23"/>
          <w:szCs w:val="23"/>
        </w:rPr>
        <w:t>SST-ires-Cre</w:t>
      </w:r>
      <w:r w:rsidRPr="009509B4">
        <w:rPr>
          <w:sz w:val="23"/>
          <w:szCs w:val="23"/>
        </w:rPr>
        <w:t xml:space="preserve"> (Sst</w:t>
      </w:r>
      <w:r w:rsidRPr="009509B4">
        <w:rPr>
          <w:sz w:val="23"/>
          <w:szCs w:val="23"/>
          <w:vertAlign w:val="superscript"/>
        </w:rPr>
        <w:t>tm2.1(cre)Zjh</w:t>
      </w:r>
      <w:r w:rsidRPr="009509B4">
        <w:rPr>
          <w:sz w:val="23"/>
          <w:szCs w:val="23"/>
        </w:rPr>
        <w:t>/J)</w:t>
      </w:r>
      <w:r w:rsidRPr="009509B4">
        <w:t xml:space="preserve">, </w:t>
      </w:r>
      <w:r w:rsidRPr="009509B4">
        <w:rPr>
          <w:i/>
        </w:rPr>
        <w:t>Olig3 Cre</w:t>
      </w:r>
      <w:r w:rsidRPr="009509B4">
        <w:t xml:space="preserve"> (Olig3</w:t>
      </w:r>
      <w:r w:rsidRPr="009509B4">
        <w:rPr>
          <w:vertAlign w:val="superscript"/>
        </w:rPr>
        <w:t>tm1(cre)Ynka</w:t>
      </w:r>
      <w:r w:rsidRPr="009509B4">
        <w:t xml:space="preserve">), </w:t>
      </w:r>
      <w:r w:rsidRPr="009509B4">
        <w:rPr>
          <w:i/>
        </w:rPr>
        <w:t>Ai32</w:t>
      </w:r>
      <w:r w:rsidRPr="009509B4">
        <w:t xml:space="preserve"> (</w:t>
      </w:r>
      <w:r w:rsidR="00CD38D2" w:rsidRPr="009509B4">
        <w:rPr>
          <w:i/>
          <w:iCs/>
        </w:rPr>
        <w:t>Gt(ROSA)26Sor</w:t>
      </w:r>
      <w:r w:rsidR="00CD38D2" w:rsidRPr="009509B4">
        <w:rPr>
          <w:i/>
          <w:iCs/>
          <w:vertAlign w:val="superscript"/>
        </w:rPr>
        <w:t>tm32(CAG-COP4*H134R/EYFP)Hze</w:t>
      </w:r>
      <w:r w:rsidR="00CD38D2" w:rsidRPr="009509B4">
        <w:rPr>
          <w:i/>
          <w:iCs/>
        </w:rPr>
        <w:t>/J</w:t>
      </w:r>
      <w:r w:rsidRPr="009509B4">
        <w:t xml:space="preserve">), </w:t>
      </w:r>
      <w:r w:rsidRPr="009509B4">
        <w:rPr>
          <w:i/>
        </w:rPr>
        <w:t>R26::P2</w:t>
      </w:r>
      <w:r w:rsidR="004D7BE1" w:rsidRPr="009509B4">
        <w:rPr>
          <w:i/>
          <w:lang w:val="en-GB"/>
        </w:rPr>
        <w:t>x</w:t>
      </w:r>
      <w:r w:rsidRPr="009509B4">
        <w:rPr>
          <w:i/>
        </w:rPr>
        <w:t>2R-EGFP</w:t>
      </w:r>
      <w:r w:rsidRPr="009509B4">
        <w:t xml:space="preserve"> (floxed-stop-rat P2</w:t>
      </w:r>
      <w:r w:rsidR="004D7BE1" w:rsidRPr="009509B4">
        <w:rPr>
          <w:lang w:val="en-GB"/>
        </w:rPr>
        <w:t>x</w:t>
      </w:r>
      <w:r w:rsidRPr="009509B4">
        <w:t xml:space="preserve">2 receptor). All experiments were performed blind to the mouse genotype with the exception of </w:t>
      </w:r>
      <w:r w:rsidRPr="009509B4">
        <w:rPr>
          <w:i/>
        </w:rPr>
        <w:t>Lpar1-EGFP</w:t>
      </w:r>
      <w:r w:rsidRPr="009509B4">
        <w:t xml:space="preserve"> t</w:t>
      </w:r>
      <w:r w:rsidR="004C1B1E" w:rsidRPr="009509B4">
        <w:t>ransgene which is Y</w:t>
      </w:r>
      <w:r w:rsidRPr="009509B4">
        <w:t xml:space="preserve"> chromosome-linked</w:t>
      </w:r>
      <w:r w:rsidR="00E13A21" w:rsidRPr="009509B4">
        <w:fldChar w:fldCharType="begin">
          <w:fldData xml:space="preserve">PEVuZE5vdGU+PENpdGU+PEF1dGhvcj5Ib2VyZGVyLVN1YWJlZGlzc2VuPC9BdXRob3I+PFllYXI+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</w:fldData>
        </w:fldChar>
      </w:r>
      <w:r w:rsidR="00E13A21" w:rsidRPr="009509B4">
        <w:instrText xml:space="preserve"> ADDIN EN.CITE </w:instrText>
      </w:r>
      <w:r w:rsidR="00E13A21" w:rsidRPr="009509B4">
        <w:fldChar w:fldCharType="begin">
          <w:fldData xml:space="preserve">PEVuZE5vdGU+PENpdGU+PEF1dGhvcj5Ib2VyZGVyLVN1YWJlZGlzc2VuPC9BdXRob3I+PFllYXI+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</w:fldData>
        </w:fldChar>
      </w:r>
      <w:r w:rsidR="00E13A21" w:rsidRPr="009509B4">
        <w:instrText xml:space="preserve"> ADDIN EN.CITE.DATA </w:instrText>
      </w:r>
      <w:r w:rsidR="00E13A21" w:rsidRPr="009509B4">
        <w:fldChar w:fldCharType="end"/>
      </w:r>
      <w:r w:rsidR="00E13A21" w:rsidRPr="009509B4">
        <w:fldChar w:fldCharType="separate"/>
      </w:r>
      <w:r w:rsidR="00E13A21" w:rsidRPr="009509B4">
        <w:rPr>
          <w:noProof/>
          <w:vertAlign w:val="superscript"/>
        </w:rPr>
        <w:t>7</w:t>
      </w:r>
      <w:r w:rsidR="00E13A21" w:rsidRPr="009509B4">
        <w:fldChar w:fldCharType="end"/>
      </w:r>
      <w:r w:rsidRPr="009509B4">
        <w:t>. The date of birth was designated postnatal day (P)0.</w:t>
      </w:r>
    </w:p>
    <w:p w14:paraId="00000031" w14:textId="77777777" w:rsidR="00BF09BB" w:rsidRPr="009509B4" w:rsidRDefault="00905BF2">
      <w:pPr>
        <w:pStyle w:val="Normal1"/>
        <w:spacing w:before="240" w:after="240" w:line="480" w:lineRule="auto"/>
        <w:rPr>
          <w:b/>
        </w:rPr>
      </w:pPr>
      <w:r w:rsidRPr="009509B4">
        <w:rPr>
          <w:b/>
        </w:rPr>
        <w:t xml:space="preserve">Acute </w:t>
      </w:r>
      <w:r w:rsidRPr="009509B4">
        <w:rPr>
          <w:b/>
          <w:i/>
        </w:rPr>
        <w:t>in vitro</w:t>
      </w:r>
      <w:r w:rsidRPr="009509B4">
        <w:rPr>
          <w:b/>
        </w:rPr>
        <w:t xml:space="preserve"> slice preparation</w:t>
      </w:r>
    </w:p>
    <w:p w14:paraId="00000032" w14:textId="1668C39B" w:rsidR="00BF09BB" w:rsidRPr="009509B4" w:rsidRDefault="00905BF2">
      <w:pPr>
        <w:pStyle w:val="Normal1"/>
        <w:spacing w:before="240" w:after="240" w:line="480" w:lineRule="auto"/>
        <w:jc w:val="both"/>
      </w:pPr>
      <w:r w:rsidRPr="009509B4">
        <w:t>Acute brain slices were prepared as previously described</w:t>
      </w:r>
      <w:r w:rsidR="004C1B1E" w:rsidRPr="009509B4">
        <w:fldChar w:fldCharType="begin"/>
      </w:r>
      <w:r w:rsidR="004C1B1E" w:rsidRPr="009509B4">
        <w:instrText xml:space="preserve"> ADDIN EN.CITE &lt;EndNote&gt;&lt;Cite&gt;&lt;Author&gt;Marques-Smith&lt;/Author&gt;&lt;Year&gt;2016&lt;/Year&gt;&lt;RecNum&gt;175&lt;/RecNum&gt;&lt;DisplayText&gt;&lt;style face="superscript"&gt;2&lt;/style&gt;&lt;/DisplayText&gt;&lt;record&gt;&lt;rec-number&gt;175&lt;/rec-number&gt;&lt;foreign-keys&gt;&lt;key app="EN" db-id="r9x2avfe5rdv57etpz7p9exs0apfpxsred0v" timestamp="1463481742"&gt;175&lt;/key&gt;&lt;/foreign-keys&gt;&lt;ref-type name="Journal Article"&gt;17&lt;/ref-type&gt;&lt;contributors&gt;&lt;authors&gt;&lt;author&gt;Marques-Smith, A.&lt;/author&gt;&lt;author&gt;Lyngholm, D.&lt;/author&gt;&lt;author&gt;Kaufmann, A. K.&lt;/author&gt;&lt;author&gt;Stacey, J. A.&lt;/author&gt;&lt;author&gt;Hoerder-Suabedissen, A.&lt;/author&gt;&lt;author&gt;Becker, E. B.&lt;/author&gt;&lt;author&gt;Wilson, M. C.&lt;/author&gt;&lt;author&gt;Molnar, Z.&lt;/author&gt;&lt;author&gt;Butt, S. J.&lt;/author&gt;&lt;/authors&gt;&lt;/contributors&gt;&lt;auth-address&gt;Department of Physiology, Anatomy, and Genetics, University of Oxford, Oxford OX1 3QX, UK.&amp;#xD;Department of Neurosciences, University of New Mexico Health Sciences Center, Albuquerque, NM 87131, USA.&amp;#xD;Department of Physiology, Anatomy, and Genetics, University of Oxford, Oxford OX1 3QX, UK. Electronic address: simon.butt@dpag.ox.ac.uk.&lt;/auth-address&gt;&lt;titles&gt;&lt;title&gt;A Transient Translaminar GABAergic Interneuron Circuit Connects Thalamocortical Recipient Layers in Neonatal Somatosensory Cortex&lt;/title&gt;&lt;secondary-title&gt;Neuron&lt;/secondary-title&gt;&lt;/titles&gt;&lt;periodical&gt;&lt;full-title&gt;Neuron&lt;/full-title&gt;&lt;abbr-1&gt;Neuron&lt;/abbr-1&gt;&lt;/periodical&gt;&lt;pages&gt;536-49&lt;/pages&gt;&lt;volume&gt;89&lt;/volume&gt;&lt;number&gt;3&lt;/number&gt;&lt;dates&gt;&lt;year&gt;2016&lt;/year&gt;&lt;pub-dates&gt;&lt;date&gt;Feb 3&lt;/date&gt;&lt;/pub-dates&gt;&lt;/dates&gt;&lt;isbn&gt;1097-4199 (Electronic)&amp;#xD;0896-6273 (Linking)&lt;/isbn&gt;&lt;accession-num&gt;26844833&lt;/accession-num&gt;&lt;urls&gt;&lt;related-urls&gt;&lt;url&gt;http://www.ncbi.nlm.nih.gov/pubmed/26844833&lt;/url&gt;&lt;/related-urls&gt;&lt;/urls&gt;&lt;custom2&gt;PMC4742537&lt;/custom2&gt;&lt;electronic-resource-num&gt;10.1016/j.neuron.2016.01.015&lt;/electronic-resource-num&gt;&lt;/record&gt;&lt;/Cite&gt;&lt;/EndNote&gt;</w:instrText>
      </w:r>
      <w:r w:rsidR="004C1B1E" w:rsidRPr="009509B4">
        <w:fldChar w:fldCharType="separate"/>
      </w:r>
      <w:r w:rsidR="004C1B1E" w:rsidRPr="009509B4">
        <w:rPr>
          <w:noProof/>
          <w:vertAlign w:val="superscript"/>
        </w:rPr>
        <w:t>2</w:t>
      </w:r>
      <w:r w:rsidR="004C1B1E" w:rsidRPr="009509B4">
        <w:fldChar w:fldCharType="end"/>
      </w:r>
      <w:r w:rsidRPr="009509B4">
        <w:t>. Male mice (postnatal day 1 to 8; P1-P8) were anaesthetised with 4% isoflurane in 100% O</w:t>
      </w:r>
      <w:r w:rsidRPr="009509B4">
        <w:rPr>
          <w:vertAlign w:val="subscript"/>
        </w:rPr>
        <w:t>2</w:t>
      </w:r>
      <w:r w:rsidRPr="009509B4">
        <w:t xml:space="preserve"> and decapitated; the cerebral cortex was quickly dissected in ice-cold, oxygenated (95% O</w:t>
      </w:r>
      <w:r w:rsidRPr="009509B4">
        <w:rPr>
          <w:vertAlign w:val="subscript"/>
        </w:rPr>
        <w:t>2</w:t>
      </w:r>
      <w:r w:rsidRPr="009509B4">
        <w:t xml:space="preserve"> / 5% CO</w:t>
      </w:r>
      <w:r w:rsidRPr="009509B4">
        <w:rPr>
          <w:vertAlign w:val="subscript"/>
        </w:rPr>
        <w:t>2</w:t>
      </w:r>
      <w:r w:rsidRPr="009509B4">
        <w:t>) artificial cerebrospinal fluid (ACSF) of the following composition (in mM): 125 NaCl, 2.5 KCl, 25 NaHCO</w:t>
      </w:r>
      <w:r w:rsidRPr="009509B4">
        <w:rPr>
          <w:vertAlign w:val="subscript"/>
        </w:rPr>
        <w:t>3</w:t>
      </w:r>
      <w:r w:rsidRPr="009509B4">
        <w:t>, 1.25 NaH</w:t>
      </w:r>
      <w:r w:rsidRPr="009509B4">
        <w:rPr>
          <w:vertAlign w:val="subscript"/>
        </w:rPr>
        <w:t>2</w:t>
      </w:r>
      <w:r w:rsidRPr="009509B4">
        <w:t>PO</w:t>
      </w:r>
      <w:r w:rsidRPr="009509B4">
        <w:rPr>
          <w:vertAlign w:val="subscript"/>
        </w:rPr>
        <w:t>4</w:t>
      </w:r>
      <w:r w:rsidRPr="009509B4">
        <w:t>, 1 MgCl</w:t>
      </w:r>
      <w:r w:rsidRPr="009509B4">
        <w:rPr>
          <w:vertAlign w:val="subscript"/>
        </w:rPr>
        <w:t>2</w:t>
      </w:r>
      <w:r w:rsidRPr="009509B4">
        <w:t>, 2 CaCl</w:t>
      </w:r>
      <w:r w:rsidRPr="009509B4">
        <w:rPr>
          <w:vertAlign w:val="subscript"/>
        </w:rPr>
        <w:t>2</w:t>
      </w:r>
      <w:r w:rsidRPr="009509B4">
        <w:t>, 20 glucose (300-310 mOsm; all chemicals were purchased from Sigma unless otherwise stated). Coronal and thamalocortical slices (350-400 µm) including the primary somatosensory barrel cortex (S1BF) were cut in ice-cold ACSF through a vibratome (Vibratome 3000 Plus; The Vibratome Company) and allowed to recover in ACSF at room temperature (RT) for at least 1 h prior to electrophysiological recordings. Coronal slices were obtained by cutting the brain at an angle perpendicular to S1BF; thalamocortical slices were obtained according to established procedures</w:t>
      </w:r>
      <w:r w:rsidR="00F61B10" w:rsidRPr="009509B4">
        <w:t xml:space="preserve"> with the angle varied according to developmental age</w:t>
      </w:r>
      <w:r w:rsidR="00F61B10" w:rsidRPr="009509B4">
        <w:fldChar w:fldCharType="begin">
          <w:fldData xml:space="preserve">PEVuZE5vdGU+PENpdGU+PEF1dGhvcj5BZ21vbjwvQXV0aG9yPjxZZWFyPjE5OTE8L1llYXI+PFJl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</w:fldData>
        </w:fldChar>
      </w:r>
      <w:r w:rsidR="007E16D0" w:rsidRPr="009509B4">
        <w:instrText xml:space="preserve"> ADDIN EN.CITE </w:instrText>
      </w:r>
      <w:r w:rsidR="007E16D0" w:rsidRPr="009509B4">
        <w:fldChar w:fldCharType="begin">
          <w:fldData xml:space="preserve">PEVuZE5vdGU+PENpdGU+PEF1dGhvcj5BZ21vbjwvQXV0aG9yPjxZZWFyPjE5OTE8L1llYXI+PFJl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</w:fldData>
        </w:fldChar>
      </w:r>
      <w:r w:rsidR="007E16D0" w:rsidRPr="009509B4">
        <w:instrText xml:space="preserve"> ADDIN EN.CITE.DATA </w:instrText>
      </w:r>
      <w:r w:rsidR="007E16D0" w:rsidRPr="009509B4">
        <w:fldChar w:fldCharType="end"/>
      </w:r>
      <w:r w:rsidR="00F61B10" w:rsidRPr="009509B4">
        <w:fldChar w:fldCharType="separate"/>
      </w:r>
      <w:r w:rsidR="007E16D0" w:rsidRPr="009509B4">
        <w:rPr>
          <w:noProof/>
          <w:vertAlign w:val="superscript"/>
        </w:rPr>
        <w:t>2, 46</w:t>
      </w:r>
      <w:r w:rsidR="00F61B10" w:rsidRPr="009509B4">
        <w:fldChar w:fldCharType="end"/>
      </w:r>
      <w:r w:rsidR="00F61B10" w:rsidRPr="009509B4">
        <w:t>.</w:t>
      </w:r>
    </w:p>
    <w:p w14:paraId="00000033" w14:textId="59BCA19E" w:rsidR="00BF09BB" w:rsidRPr="009509B4" w:rsidRDefault="00905BF2">
      <w:pPr>
        <w:pStyle w:val="Normal1"/>
        <w:spacing w:before="240" w:after="240" w:line="480" w:lineRule="auto"/>
        <w:rPr>
          <w:b/>
        </w:rPr>
      </w:pPr>
      <w:r w:rsidRPr="009509B4">
        <w:rPr>
          <w:b/>
        </w:rPr>
        <w:t>Whole-cell patch-clamp electrophysiology</w:t>
      </w:r>
    </w:p>
    <w:p w14:paraId="00000034" w14:textId="49425B58" w:rsidR="00BF09BB" w:rsidRPr="009509B4" w:rsidRDefault="00905BF2">
      <w:pPr>
        <w:pStyle w:val="Normal1"/>
        <w:spacing w:before="240" w:after="240" w:line="480" w:lineRule="auto"/>
        <w:jc w:val="both"/>
      </w:pPr>
      <w:r w:rsidRPr="009509B4">
        <w:t xml:space="preserve">Slices containing S1BF were selected for electrophysiology experiments if they showed good preservation of the </w:t>
      </w:r>
      <w:r w:rsidR="007E16D0" w:rsidRPr="009509B4">
        <w:t xml:space="preserve">radial </w:t>
      </w:r>
      <w:r w:rsidRPr="009509B4">
        <w:t xml:space="preserve">structure, as assessed by the presence of layer (L)5 pyramidal neuron apical dendrites extending to supragranular layers. </w:t>
      </w:r>
      <w:r w:rsidRPr="009509B4">
        <w:rPr>
          <w:i/>
        </w:rPr>
        <w:t>Lpar1-EGFP</w:t>
      </w:r>
      <w:r w:rsidRPr="009509B4">
        <w:t xml:space="preserve"> subplate neurons </w:t>
      </w:r>
      <w:r w:rsidRPr="009509B4">
        <w:lastRenderedPageBreak/>
        <w:t xml:space="preserve">(SPNs) were readily distinguished from </w:t>
      </w:r>
      <w:r w:rsidRPr="009509B4">
        <w:rPr>
          <w:i/>
        </w:rPr>
        <w:t>Lpar1-EGFP</w:t>
      </w:r>
      <w:r w:rsidRPr="009509B4">
        <w:t xml:space="preserve"> GABAergic interneurons based on their localization in a thin layer of cells located between the cortical L6 and the underlying white matter, identified as the subplate (SP). </w:t>
      </w:r>
      <w:r w:rsidR="0051066A" w:rsidRPr="009509B4">
        <w:t>Layer 6b could be detected as a thin, compact cell layer that could be distinguished from Layer 6a and white matter</w:t>
      </w:r>
      <w:r w:rsidR="007E16D0" w:rsidRPr="009509B4">
        <w:t>.</w:t>
      </w:r>
      <w:r w:rsidR="0051066A" w:rsidRPr="009509B4">
        <w:t xml:space="preserve"> </w:t>
      </w:r>
      <w:r w:rsidRPr="009509B4">
        <w:t>Cells were selected ~50 µm below the slice surface and targeted for patch-clamp recordings guided through infrared-differential interference contrast (IR-DIC) microscopy using a 40x water-immersion objective. Whole-cell patch clamp electrophysiological recordings were performed at RT using a Multiclamp 700B amplifier and Digidata 1440A digitizer (Molecular Devices, USA). Patch pipettes were obtained from borosilicate glass microelectrodes (6-9 MΩ; Harvard Apparatus, UK), pulled through a PC-10 puller (Narishige, Japan). Electrodes were filled with either a K-based (128 mM K-gluconate, 4 mM NaCl, 0.3 mM Li-GTP, 5 mM Mg-ATP, 0.1 mM CaCl</w:t>
      </w:r>
      <w:r w:rsidRPr="009509B4">
        <w:rPr>
          <w:vertAlign w:val="subscript"/>
        </w:rPr>
        <w:t>2</w:t>
      </w:r>
      <w:r w:rsidRPr="009509B4">
        <w:t>, 10 mM HEPES; pH 7.2 with KOH; 280-290 mOsm) or Cs-based intracellular solution (100 mM gluconic acid, 0.2 mM EGTA, 5 mM MgCl</w:t>
      </w:r>
      <w:r w:rsidRPr="009509B4">
        <w:rPr>
          <w:vertAlign w:val="subscript"/>
        </w:rPr>
        <w:t>2</w:t>
      </w:r>
      <w:r w:rsidRPr="009509B4">
        <w:t xml:space="preserve"> 40 mM HEPES, 2 mM Mg-ATP, 0.3 mM Li-GTP; pH 7.2 with CsOH; 280-290 mOsm). Biocytin (0.3%) was included in the intracellular solution to allow the morphological reconstruction of recorded neurons. To study excitatory postsynaptic currents (EPSCs), SPNs were held at a holding potential (V</w:t>
      </w:r>
      <w:r w:rsidRPr="009509B4">
        <w:rPr>
          <w:vertAlign w:val="subscript"/>
        </w:rPr>
        <w:t>h</w:t>
      </w:r>
      <w:r w:rsidRPr="009509B4">
        <w:t>) of -60 mV; inhibitory postsynaptic currents (IPSCs) were recorded by voltage-clamping the cell near the equilibrium potential for glutamate (E</w:t>
      </w:r>
      <w:r w:rsidRPr="009509B4">
        <w:rPr>
          <w:vertAlign w:val="subscript"/>
        </w:rPr>
        <w:t>Glut</w:t>
      </w:r>
      <w:r w:rsidRPr="009509B4">
        <w:t xml:space="preserve">). </w:t>
      </w:r>
      <w:r w:rsidR="00F56D08" w:rsidRPr="009509B4">
        <w:rPr>
          <w:lang w:val="en-GB"/>
        </w:rPr>
        <w:t>For mapping of IPSC input</w:t>
      </w:r>
      <w:r w:rsidRPr="009509B4">
        <w:t>, E</w:t>
      </w:r>
      <w:r w:rsidRPr="009509B4">
        <w:rPr>
          <w:vertAlign w:val="subscript"/>
        </w:rPr>
        <w:t>Glut</w:t>
      </w:r>
      <w:r w:rsidRPr="009509B4">
        <w:t xml:space="preserve"> was found empirically by uncaging glutamate in the proximity of the recorded cell and tuning the V</w:t>
      </w:r>
      <w:r w:rsidRPr="009509B4">
        <w:rPr>
          <w:vertAlign w:val="subscript"/>
        </w:rPr>
        <w:t>h</w:t>
      </w:r>
      <w:r w:rsidRPr="009509B4">
        <w:t xml:space="preserve"> until </w:t>
      </w:r>
      <w:r w:rsidR="00706B15" w:rsidRPr="009509B4">
        <w:rPr>
          <w:lang w:val="en-GB"/>
        </w:rPr>
        <w:t xml:space="preserve">little or </w:t>
      </w:r>
      <w:r w:rsidRPr="009509B4">
        <w:t>no net laser-induced direct postsynaptic current was observed</w:t>
      </w:r>
      <w:r w:rsidR="00F56D08" w:rsidRPr="009509B4">
        <w:rPr>
          <w:lang w:val="en-GB"/>
        </w:rPr>
        <w:t>. For optogenetic experiment</w:t>
      </w:r>
      <w:r w:rsidRPr="009509B4">
        <w:t xml:space="preserve"> V</w:t>
      </w:r>
      <w:r w:rsidRPr="009509B4">
        <w:rPr>
          <w:vertAlign w:val="subscript"/>
        </w:rPr>
        <w:t>h</w:t>
      </w:r>
      <w:r w:rsidRPr="009509B4">
        <w:t xml:space="preserve"> was set to 0 mV (corrected for calculated liquid junction potential of ~13 mV for the Cs-based intracellular solution). All recordings were sampled at 20 kHz and low-pass filtered online at 0.5 kHz. Cell input and series resistance (R</w:t>
      </w:r>
      <w:r w:rsidRPr="009509B4">
        <w:rPr>
          <w:vertAlign w:val="subscript"/>
        </w:rPr>
        <w:t xml:space="preserve">in </w:t>
      </w:r>
      <w:r w:rsidRPr="009509B4">
        <w:t>and R</w:t>
      </w:r>
      <w:r w:rsidRPr="009509B4">
        <w:rPr>
          <w:vertAlign w:val="subscript"/>
        </w:rPr>
        <w:t>s</w:t>
      </w:r>
      <w:r w:rsidRPr="009509B4">
        <w:t>) were monitored throughout the duration of the recording without applying compensation; recordings were discarded when R</w:t>
      </w:r>
      <w:r w:rsidRPr="009509B4">
        <w:rPr>
          <w:vertAlign w:val="subscript"/>
        </w:rPr>
        <w:t>s</w:t>
      </w:r>
      <w:r w:rsidRPr="009509B4">
        <w:t xml:space="preserve"> exceeded 20% of its initial value.</w:t>
      </w:r>
    </w:p>
    <w:p w14:paraId="00000035" w14:textId="524A4E2A" w:rsidR="00BF09BB" w:rsidRPr="009509B4" w:rsidRDefault="00A84AAA">
      <w:pPr>
        <w:pStyle w:val="Normal1"/>
        <w:spacing w:before="240" w:after="240" w:line="480" w:lineRule="auto"/>
        <w:jc w:val="both"/>
        <w:rPr>
          <w:b/>
          <w:lang w:val="en-GB"/>
        </w:rPr>
      </w:pPr>
      <w:r w:rsidRPr="009509B4">
        <w:rPr>
          <w:lang w:val="en-GB"/>
        </w:rPr>
        <w:t>C</w:t>
      </w:r>
      <w:r w:rsidR="00905BF2" w:rsidRPr="009509B4">
        <w:t xml:space="preserve">ells </w:t>
      </w:r>
      <w:r w:rsidR="00FF1B74" w:rsidRPr="009509B4">
        <w:rPr>
          <w:lang w:val="en-GB"/>
        </w:rPr>
        <w:t>patched</w:t>
      </w:r>
      <w:r w:rsidR="00905BF2" w:rsidRPr="009509B4">
        <w:t xml:space="preserve"> with the K-based intracellular solution were initially </w:t>
      </w:r>
      <w:r w:rsidR="00FF1B74" w:rsidRPr="009509B4">
        <w:rPr>
          <w:lang w:val="en-GB"/>
        </w:rPr>
        <w:t>held</w:t>
      </w:r>
      <w:r w:rsidR="00905BF2" w:rsidRPr="009509B4">
        <w:t xml:space="preserve"> in current-clamp configuration to record their intrinsic electrop</w:t>
      </w:r>
      <w:r w:rsidR="004C1B1E" w:rsidRPr="009509B4">
        <w:t xml:space="preserve">hysiological profile </w:t>
      </w:r>
      <w:r w:rsidRPr="009509B4">
        <w:rPr>
          <w:lang w:val="en-GB"/>
        </w:rPr>
        <w:t xml:space="preserve">prior to LSPS experiments. </w:t>
      </w:r>
      <w:r w:rsidRPr="009509B4">
        <w:rPr>
          <w:lang w:val="en-GB"/>
        </w:rPr>
        <w:lastRenderedPageBreak/>
        <w:t>Intrinsic electrophysiological properties were assessed</w:t>
      </w:r>
      <w:r w:rsidRPr="009509B4">
        <w:t xml:space="preserve"> </w:t>
      </w:r>
      <w:r w:rsidR="004C1B1E" w:rsidRPr="009509B4">
        <w:t>using</w:t>
      </w:r>
      <w:r w:rsidRPr="009509B4">
        <w:rPr>
          <w:lang w:val="en-GB"/>
        </w:rPr>
        <w:t xml:space="preserve"> </w:t>
      </w:r>
      <w:r w:rsidR="004C1B1E" w:rsidRPr="009509B4">
        <w:t>both</w:t>
      </w:r>
      <w:r w:rsidR="00905BF2" w:rsidRPr="009509B4">
        <w:t xml:space="preserve"> depolarizing and hyperpolarizing current steps (500ms)</w:t>
      </w:r>
      <w:r w:rsidR="00FF1B74" w:rsidRPr="009509B4">
        <w:rPr>
          <w:lang w:val="en-GB"/>
        </w:rPr>
        <w:t xml:space="preserve"> of increasing amplitude applied from resting membrane potential</w:t>
      </w:r>
      <w:r w:rsidRPr="009509B4">
        <w:rPr>
          <w:lang w:val="en-GB"/>
        </w:rPr>
        <w:t>; step size was adjusted based on the input resistance of the cell.</w:t>
      </w:r>
    </w:p>
    <w:p w14:paraId="00000036" w14:textId="77777777" w:rsidR="00BF09BB" w:rsidRPr="009509B4" w:rsidRDefault="00905BF2">
      <w:pPr>
        <w:pStyle w:val="Normal1"/>
        <w:spacing w:before="240" w:after="240" w:line="480" w:lineRule="auto"/>
        <w:rPr>
          <w:b/>
        </w:rPr>
      </w:pPr>
      <w:r w:rsidRPr="009509B4">
        <w:rPr>
          <w:b/>
        </w:rPr>
        <w:t>Laser-scanning photostimulation: methods and analysis</w:t>
      </w:r>
    </w:p>
    <w:p w14:paraId="00000037" w14:textId="616E1DBE" w:rsidR="00BF09BB" w:rsidRPr="009509B4" w:rsidRDefault="00905BF2">
      <w:pPr>
        <w:pStyle w:val="Normal1"/>
        <w:spacing w:before="240" w:after="240" w:line="480" w:lineRule="auto"/>
        <w:jc w:val="both"/>
      </w:pPr>
      <w:r w:rsidRPr="009509B4">
        <w:t>Laser-scanning photostimulation (LSPS) was performed according to the method previously described</w:t>
      </w:r>
      <w:r w:rsidR="004C1B1E" w:rsidRPr="009509B4">
        <w:fldChar w:fldCharType="begin">
          <w:fldData xml:space="preserve">PEVuZE5vdGU+PENpdGU+PEF1dGhvcj5BbmFzdGFzaWFkZXM8L0F1dGhvcj48WWVhcj4yMDE4PC9Z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</w:fldData>
        </w:fldChar>
      </w:r>
      <w:r w:rsidR="004C1B1E" w:rsidRPr="009509B4">
        <w:instrText xml:space="preserve"> ADDIN EN.CITE </w:instrText>
      </w:r>
      <w:r w:rsidR="004C1B1E" w:rsidRPr="009509B4">
        <w:fldChar w:fldCharType="begin">
          <w:fldData xml:space="preserve">PEVuZE5vdGU+PENpdGU+PEF1dGhvcj5BbmFzdGFzaWFkZXM8L0F1dGhvcj48WWVhcj4yMDE4PC9Z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</w:fldData>
        </w:fldChar>
      </w:r>
      <w:r w:rsidR="004C1B1E" w:rsidRPr="009509B4">
        <w:instrText xml:space="preserve"> ADDIN EN.CITE.DATA </w:instrText>
      </w:r>
      <w:r w:rsidR="004C1B1E" w:rsidRPr="009509B4">
        <w:fldChar w:fldCharType="end"/>
      </w:r>
      <w:r w:rsidR="004C1B1E" w:rsidRPr="009509B4">
        <w:fldChar w:fldCharType="separate"/>
      </w:r>
      <w:r w:rsidR="004C1B1E" w:rsidRPr="009509B4">
        <w:rPr>
          <w:noProof/>
          <w:vertAlign w:val="superscript"/>
        </w:rPr>
        <w:t>41, 47</w:t>
      </w:r>
      <w:r w:rsidR="004C1B1E" w:rsidRPr="009509B4">
        <w:fldChar w:fldCharType="end"/>
      </w:r>
      <w:r w:rsidRPr="009509B4">
        <w:t>. This optical technique allows to stimulate neurons into a small portion of cortical tissue (~50µm) while recording the postsynaptic current in the target neurons. Thus, the location of any presynaptic neurons showing functional connectivity to the recorded one can be inferred by the location of the optical stimulation. Prior to LSPS, slices were incubated for a minimum of 6 mins. with high-divalent cation (HDC) ACSF of similar composition to the normal ACSF but with increased concentration (4 mM) of MgCl</w:t>
      </w:r>
      <w:r w:rsidRPr="009509B4">
        <w:rPr>
          <w:vertAlign w:val="subscript"/>
        </w:rPr>
        <w:t>2</w:t>
      </w:r>
      <w:r w:rsidRPr="009509B4">
        <w:t xml:space="preserve"> and CaCl</w:t>
      </w:r>
      <w:r w:rsidRPr="009509B4">
        <w:rPr>
          <w:vertAlign w:val="subscript"/>
        </w:rPr>
        <w:t>2</w:t>
      </w:r>
      <w:r w:rsidRPr="009509B4">
        <w:t xml:space="preserve"> and supplemented with 100µM MNI-caged glutamate (Tocris Bioscience, UK) for glutamate uncaging experiments. </w:t>
      </w:r>
      <w:r w:rsidR="00C11257" w:rsidRPr="009509B4">
        <w:rPr>
          <w:lang w:val="en-GB"/>
        </w:rPr>
        <w:t xml:space="preserve">We perform LSPS experiments in </w:t>
      </w:r>
      <w:r w:rsidR="004A46A0" w:rsidRPr="009509B4">
        <w:rPr>
          <w:lang w:val="en-GB"/>
        </w:rPr>
        <w:t xml:space="preserve">HDC ACSF solution </w:t>
      </w:r>
      <w:r w:rsidR="00C11257" w:rsidRPr="009509B4">
        <w:rPr>
          <w:lang w:val="en-GB"/>
        </w:rPr>
        <w:t xml:space="preserve">to </w:t>
      </w:r>
      <w:r w:rsidR="004A46A0" w:rsidRPr="009509B4">
        <w:rPr>
          <w:lang w:val="en-GB"/>
        </w:rPr>
        <w:t>reduce</w:t>
      </w:r>
      <w:r w:rsidR="00C11257" w:rsidRPr="009509B4">
        <w:rPr>
          <w:lang w:val="en-GB"/>
        </w:rPr>
        <w:t xml:space="preserve"> polysynaptic transmission</w:t>
      </w:r>
      <w:r w:rsidR="004A46A0" w:rsidRPr="009509B4">
        <w:rPr>
          <w:lang w:val="en-GB"/>
        </w:rPr>
        <w:t xml:space="preserve"> </w:t>
      </w:r>
      <w:r w:rsidR="00C11257" w:rsidRPr="009509B4">
        <w:rPr>
          <w:lang w:val="en-GB"/>
        </w:rPr>
        <w:t xml:space="preserve">and </w:t>
      </w:r>
      <w:r w:rsidR="004A46A0" w:rsidRPr="009509B4">
        <w:rPr>
          <w:lang w:val="en-GB"/>
        </w:rPr>
        <w:t xml:space="preserve">the occurrence of spontaneous synaptic currents. </w:t>
      </w:r>
      <w:r w:rsidRPr="009509B4">
        <w:t>Mapping of cell-type-selective inputs were performed with an optogenetic strategy previously described</w:t>
      </w:r>
      <w:r w:rsidR="004C1B1E" w:rsidRPr="009509B4">
        <w:fldChar w:fldCharType="begin"/>
      </w:r>
      <w:r w:rsidR="004C1B1E" w:rsidRPr="009509B4">
        <w:instrText xml:space="preserve"> ADDIN EN.CITE &lt;EndNote&gt;&lt;Cite&gt;&lt;Author&gt;Anastasiades&lt;/Author&gt;&lt;Year&gt;2016&lt;/Year&gt;&lt;RecNum&gt;176&lt;/RecNum&gt;&lt;DisplayText&gt;&lt;style face="superscript"&gt;28&lt;/style&gt;&lt;/DisplayText&gt;&lt;record&gt;&lt;rec-number&gt;176&lt;/rec-number&gt;&lt;foreign-keys&gt;&lt;key app="EN" db-id="r9x2avfe5rdv57etpz7p9exs0apfpxsred0v" timestamp="1463481742"&gt;176&lt;/key&gt;&lt;/foreign-keys&gt;&lt;ref-type name="Journal Article"&gt;17&lt;/ref-type&gt;&lt;contributors&gt;&lt;authors&gt;&lt;author&gt;Anastasiades, P. G.&lt;/author&gt;&lt;author&gt;Marques-Smith, A.&lt;/author&gt;&lt;author&gt;Lyngholm, D.&lt;/author&gt;&lt;author&gt;Lickiss, T.&lt;/author&gt;&lt;author&gt;Raffiq, S.&lt;/author&gt;&lt;author&gt;Katzel, D.&lt;/author&gt;&lt;author&gt;Miesenbock, G.&lt;/author&gt;&lt;author&gt;Butt, S. J.&lt;/author&gt;&lt;/authors&gt;&lt;/contributors&gt;&lt;auth-address&gt;Department of Physiology, Anatomy and Genetics, University of Oxford, South Parks Road, Oxford OX1 3QX, UK.&amp;#xD;Centre for Neuroscience, Imperial College Faculty of Medicine, Hammersmith Hospital, Imperial College London, London W12 0NN, UK.&amp;#xD;Department of Clinical and Experimental Epilepsy, Institute of Neurology, University College London, Queen Square, London WC1N 3BG, UK.&amp;#xD;Centre for Neural Circuits and Behaviour, University of Oxford, Oxford OX1 3SR, UK.&lt;/auth-address&gt;&lt;titles&gt;&lt;title&gt;GABAergic interneurons form transient layer-specific circuits in early postnatal neocortex&lt;/title&gt;&lt;secondary-title&gt;Nat Commun&lt;/secondary-title&gt;&lt;/titles&gt;&lt;periodical&gt;&lt;full-title&gt;Nat Commun&lt;/full-title&gt;&lt;/periodical&gt;&lt;pages&gt;10584&lt;/pages&gt;&lt;volume&gt;7&lt;/volume&gt;&lt;dates&gt;&lt;year&gt;2016&lt;/year&gt;&lt;/dates&gt;&lt;isbn&gt;2041-1723 (Electronic)&amp;#xD;2041-1723 (Linking)&lt;/isbn&gt;&lt;accession-num&gt;26843463&lt;/accession-num&gt;&lt;urls&gt;&lt;related-urls&gt;&lt;url&gt;http://www.ncbi.nlm.nih.gov/pubmed/26843463&lt;/url&gt;&lt;/related-urls&gt;&lt;/urls&gt;&lt;custom2&gt;PMC4743032&lt;/custom2&gt;&lt;electronic-resource-num&gt;10.1038/ncomms10584&lt;/electronic-resource-num&gt;&lt;/record&gt;&lt;/Cite&gt;&lt;/EndNote&gt;</w:instrText>
      </w:r>
      <w:r w:rsidR="004C1B1E" w:rsidRPr="009509B4">
        <w:fldChar w:fldCharType="separate"/>
      </w:r>
      <w:r w:rsidR="004C1B1E" w:rsidRPr="009509B4">
        <w:rPr>
          <w:noProof/>
          <w:vertAlign w:val="superscript"/>
        </w:rPr>
        <w:t>28</w:t>
      </w:r>
      <w:r w:rsidR="004C1B1E" w:rsidRPr="009509B4">
        <w:fldChar w:fldCharType="end"/>
      </w:r>
      <w:r w:rsidRPr="009509B4">
        <w:t>. In brief, the P2</w:t>
      </w:r>
      <w:r w:rsidR="004D7BE1" w:rsidRPr="009509B4">
        <w:rPr>
          <w:lang w:val="en-GB"/>
        </w:rPr>
        <w:t>x</w:t>
      </w:r>
      <w:r w:rsidRPr="009509B4">
        <w:t>2 receptor was conditionally expressed into SST+ interneurons and selectively stimulated by laser uncaging of DMNPE-caged ATP (100µM, Life Technologies, UK). LSPS was performed using an ultraviolet (UV) laser (DSPL-355/30) and a galvanometer targeting system (UGA-42, Rapp Optoelectronic GmbH, Germany) focused through a 10x Olympus objective. The stimulation grid was organized into 17x9 target spots (~50µm spatial resolution). Long-duration (100 ms), low-power (&lt;2 mW at sample plane) laser pulses were fired in a pseudo-random order at 1-2 Hz frequency. In order to cover the whole extent of the cortical column, 2-3 LSPS grids were sequentially employed and properly aligned and averaged offline during data analysis. For each individual LSPS grid, a minimum of 3 runs were obtained and averaged.</w:t>
      </w:r>
    </w:p>
    <w:p w14:paraId="00000038" w14:textId="62577AE9" w:rsidR="00BF09BB" w:rsidRPr="009509B4" w:rsidRDefault="00905BF2">
      <w:pPr>
        <w:pStyle w:val="Normal1"/>
        <w:spacing w:before="240" w:after="240" w:line="480" w:lineRule="auto"/>
        <w:jc w:val="both"/>
      </w:pPr>
      <w:r w:rsidRPr="009509B4">
        <w:lastRenderedPageBreak/>
        <w:t xml:space="preserve">Electrophysiological current traces were analysed with Minianalysis 6.0 (Synaptosoft Inc.) to extrapolate amplitude and onset time of all IPSCs or EPSCs recorded. </w:t>
      </w:r>
      <w:r w:rsidR="00364F9E" w:rsidRPr="009509B4">
        <w:rPr>
          <w:lang w:val="en-GB"/>
        </w:rPr>
        <w:t xml:space="preserve">Direct </w:t>
      </w:r>
      <w:r w:rsidR="00FD6C0E" w:rsidRPr="009509B4">
        <w:rPr>
          <w:lang w:val="en-GB"/>
        </w:rPr>
        <w:t xml:space="preserve">responses to </w:t>
      </w:r>
      <w:r w:rsidR="00C11257" w:rsidRPr="009509B4">
        <w:rPr>
          <w:lang w:val="en-GB"/>
        </w:rPr>
        <w:t xml:space="preserve">glutamate </w:t>
      </w:r>
      <w:r w:rsidR="00364F9E" w:rsidRPr="009509B4">
        <w:rPr>
          <w:lang w:val="en-GB"/>
        </w:rPr>
        <w:t xml:space="preserve">were identified </w:t>
      </w:r>
      <w:r w:rsidR="00C11257" w:rsidRPr="009509B4">
        <w:rPr>
          <w:lang w:val="en-GB"/>
        </w:rPr>
        <w:t>by their</w:t>
      </w:r>
      <w:r w:rsidR="00364F9E" w:rsidRPr="009509B4">
        <w:rPr>
          <w:lang w:val="en-GB"/>
        </w:rPr>
        <w:t xml:space="preserve"> short latency and slow onset kinetics </w:t>
      </w:r>
      <w:r w:rsidR="00C11257" w:rsidRPr="009509B4">
        <w:rPr>
          <w:lang w:val="en-GB"/>
        </w:rPr>
        <w:t xml:space="preserve">(time to peak ~100ms) </w:t>
      </w:r>
      <w:r w:rsidR="00364F9E" w:rsidRPr="009509B4">
        <w:rPr>
          <w:lang w:val="en-GB"/>
        </w:rPr>
        <w:t xml:space="preserve">and excluded from </w:t>
      </w:r>
      <w:r w:rsidR="00C11257" w:rsidRPr="009509B4">
        <w:rPr>
          <w:lang w:val="en-GB"/>
        </w:rPr>
        <w:t xml:space="preserve">subsequent </w:t>
      </w:r>
      <w:r w:rsidR="00364F9E" w:rsidRPr="009509B4">
        <w:rPr>
          <w:lang w:val="en-GB"/>
        </w:rPr>
        <w:t>analysis. Only EPSCs characterized by fast onset kinetics were considered for further analysis if they occurred within t</w:t>
      </w:r>
      <w:r w:rsidRPr="009509B4">
        <w:t>he putative detection window for monosynaptic events</w:t>
      </w:r>
      <w:r w:rsidR="00364F9E" w:rsidRPr="009509B4">
        <w:rPr>
          <w:lang w:val="en-GB"/>
        </w:rPr>
        <w:t xml:space="preserve">, </w:t>
      </w:r>
      <w:r w:rsidRPr="009509B4">
        <w:t>determined according to previously published criteria</w:t>
      </w:r>
      <w:r w:rsidR="004C1B1E" w:rsidRPr="009509B4">
        <w:fldChar w:fldCharType="begin">
          <w:fldData xml:space="preserve">PEVuZE5vdGU+PENpdGU+PEF1dGhvcj5BbmFzdGFzaWFkZXM8L0F1dGhvcj48WWVhcj4yMDEyPC9Z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==
</w:fldData>
        </w:fldChar>
      </w:r>
      <w:r w:rsidR="004C1B1E" w:rsidRPr="009509B4">
        <w:instrText xml:space="preserve"> ADDIN EN.CITE </w:instrText>
      </w:r>
      <w:r w:rsidR="004C1B1E" w:rsidRPr="009509B4">
        <w:fldChar w:fldCharType="begin">
          <w:fldData xml:space="preserve">PEVuZE5vdGU+PENpdGU+PEF1dGhvcj5BbmFzdGFzaWFkZXM8L0F1dGhvcj48WWVhcj4yMDEyPC9Z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==
</w:fldData>
        </w:fldChar>
      </w:r>
      <w:r w:rsidR="004C1B1E" w:rsidRPr="009509B4">
        <w:instrText xml:space="preserve"> ADDIN EN.CITE.DATA </w:instrText>
      </w:r>
      <w:r w:rsidR="004C1B1E" w:rsidRPr="009509B4">
        <w:fldChar w:fldCharType="end"/>
      </w:r>
      <w:r w:rsidR="004C1B1E" w:rsidRPr="009509B4">
        <w:fldChar w:fldCharType="separate"/>
      </w:r>
      <w:r w:rsidR="004C1B1E" w:rsidRPr="009509B4">
        <w:rPr>
          <w:noProof/>
          <w:vertAlign w:val="superscript"/>
        </w:rPr>
        <w:t>41</w:t>
      </w:r>
      <w:r w:rsidR="004C1B1E" w:rsidRPr="009509B4">
        <w:fldChar w:fldCharType="end"/>
      </w:r>
      <w:r w:rsidR="0051066A" w:rsidRPr="009509B4">
        <w:t xml:space="preserve"> </w:t>
      </w:r>
      <w:r w:rsidRPr="009509B4">
        <w:t xml:space="preserve">. For each laser spot of the grid, all events whose onset fell within this detection window were summed and then averaged with values from different runs of the same experiment. Final heatmaps were built through a customized Matlab (Mathworks, US) script. In order to allow the reconstruction of the layer profile on the input map, a photomicrograph of the grids relative to the slice preparation was acquired and layer boundaries were manually determined. Normalized heatmaps were generated by dividing value in each spot by the sum of all pixels. Linear profiles (layer and columnar) were obtained by summing all values for each line in individual heatmaps. Average maps were obtained by aligning each individual map to the SP/Layer 6a boundary and averaging corresponding pixels. </w:t>
      </w:r>
    </w:p>
    <w:p w14:paraId="00000039" w14:textId="77777777" w:rsidR="00BF09BB" w:rsidRPr="009509B4" w:rsidRDefault="00905BF2">
      <w:pPr>
        <w:pStyle w:val="Normal1"/>
        <w:spacing w:before="240" w:after="240" w:line="480" w:lineRule="auto"/>
        <w:jc w:val="both"/>
        <w:rPr>
          <w:b/>
        </w:rPr>
      </w:pPr>
      <w:r w:rsidRPr="009509B4">
        <w:rPr>
          <w:b/>
          <w:i/>
        </w:rPr>
        <w:t>In vitro</w:t>
      </w:r>
      <w:r w:rsidRPr="009509B4">
        <w:rPr>
          <w:b/>
        </w:rPr>
        <w:t xml:space="preserve"> optogenetics stimulation</w:t>
      </w:r>
    </w:p>
    <w:p w14:paraId="0000003A" w14:textId="5877E8D3" w:rsidR="00BF09BB" w:rsidRPr="009509B4" w:rsidRDefault="00905BF2">
      <w:pPr>
        <w:pStyle w:val="Normal1"/>
        <w:spacing w:before="240" w:after="240" w:line="480" w:lineRule="auto"/>
        <w:jc w:val="both"/>
      </w:pPr>
      <w:r w:rsidRPr="009509B4">
        <w:t xml:space="preserve">Optogenetics experiments were performed by conditionally expressing Channelrhodopsin 2 (ChR2, via the </w:t>
      </w:r>
      <w:r w:rsidRPr="009509B4">
        <w:rPr>
          <w:i/>
        </w:rPr>
        <w:t xml:space="preserve">Ai32 </w:t>
      </w:r>
      <w:r w:rsidRPr="009509B4">
        <w:t xml:space="preserve">reporter allele) in SST+ interneurons (using </w:t>
      </w:r>
      <w:r w:rsidRPr="009509B4">
        <w:rPr>
          <w:i/>
        </w:rPr>
        <w:t>SST-ires-Cre</w:t>
      </w:r>
      <w:r w:rsidRPr="009509B4">
        <w:t>) or  thalamic relay neurons (using</w:t>
      </w:r>
      <w:r w:rsidRPr="009509B4">
        <w:rPr>
          <w:i/>
        </w:rPr>
        <w:t xml:space="preserve"> Olig3 Cre</w:t>
      </w:r>
      <w:r w:rsidRPr="009509B4">
        <w:t>). Wide-field light stimulation was delivered through a 40x objective to focus blue (470nm LED, CoolLED, UK) light onto the recorded cell. For each recorded SPN, two light stimulation duration pulses (1 and 10 ms) were employed at multiple LED power intensity to ensure that the minimal stimulation and full range of activation was captured irrespective of developmental age. For each LED pulse duration and intensity, five pulses were administered at a 20s interval and the evoked postsynaptic current (PSC) recorded.</w:t>
      </w:r>
    </w:p>
    <w:p w14:paraId="0000003B" w14:textId="77777777" w:rsidR="00BF09BB" w:rsidRPr="009509B4" w:rsidRDefault="00905BF2">
      <w:pPr>
        <w:pStyle w:val="Normal1"/>
        <w:spacing w:before="240" w:after="240" w:line="480" w:lineRule="auto"/>
        <w:jc w:val="both"/>
      </w:pPr>
      <w:r w:rsidRPr="009509B4">
        <w:lastRenderedPageBreak/>
        <w:t>Data analysis was performed through a customised Matlab script. Light-evoked PSCs were analysed if their onset was detected within 25 ms from the onset of the light stimulus; the relatively long latency was used to account for developmental effects that may affect ChR2 expression. For events within the mono-synaptic detection window, multiple PSC features were extracted such as amplitude, latency, 10-90% rise time, and decay time constant (τ). In particular, the latency of the PSC was calculated from the onset of LED stimulation; the decay τ was found by fitting a mono-exponential curve to the decay phase of the PSC; percentage of PSC occurrence was calculated throughout the five sweeps at each LED intensity.</w:t>
      </w:r>
    </w:p>
    <w:p w14:paraId="0000003C" w14:textId="77777777" w:rsidR="00BF09BB" w:rsidRPr="009509B4" w:rsidRDefault="00905BF2">
      <w:pPr>
        <w:pStyle w:val="Normal1"/>
        <w:spacing w:before="240" w:after="240" w:line="480" w:lineRule="auto"/>
        <w:jc w:val="both"/>
      </w:pPr>
      <w:r w:rsidRPr="009509B4">
        <w:t>In a subset of experiments, recordings of light-evoked IPSCs from SST+ interneurons were performed in a modified HDC ACSF containing 4 mM SrCl</w:t>
      </w:r>
      <w:r w:rsidRPr="009509B4">
        <w:rPr>
          <w:vertAlign w:val="subscript"/>
        </w:rPr>
        <w:t>2</w:t>
      </w:r>
      <w:r w:rsidRPr="009509B4">
        <w:t xml:space="preserve"> to replace CaCl</w:t>
      </w:r>
      <w:r w:rsidRPr="009509B4">
        <w:rPr>
          <w:vertAlign w:val="subscript"/>
        </w:rPr>
        <w:t>2</w:t>
      </w:r>
      <w:r w:rsidRPr="009509B4">
        <w:t>. Due to the slow onset of its effects, slices were bathed in Sr</w:t>
      </w:r>
      <w:r w:rsidRPr="009509B4">
        <w:rPr>
          <w:vertAlign w:val="superscript"/>
        </w:rPr>
        <w:t>2+</w:t>
      </w:r>
      <w:r w:rsidRPr="009509B4">
        <w:t>-containing HDC for a minimum of 20 min before light stimulation and data collection (Gil et al., 1999).</w:t>
      </w:r>
    </w:p>
    <w:p w14:paraId="0000003D" w14:textId="77777777" w:rsidR="00BF09BB" w:rsidRPr="009509B4" w:rsidRDefault="00905BF2">
      <w:pPr>
        <w:pStyle w:val="Normal1"/>
        <w:spacing w:before="240" w:after="240" w:line="480" w:lineRule="auto"/>
        <w:jc w:val="both"/>
        <w:rPr>
          <w:b/>
        </w:rPr>
      </w:pPr>
      <w:r w:rsidRPr="009509B4">
        <w:rPr>
          <w:b/>
        </w:rPr>
        <w:t>Electrical stimulation of thalamic afferents</w:t>
      </w:r>
    </w:p>
    <w:p w14:paraId="0000003E" w14:textId="412418A4" w:rsidR="00BF09BB" w:rsidRPr="009509B4" w:rsidRDefault="00905BF2">
      <w:pPr>
        <w:pStyle w:val="Normal1"/>
        <w:spacing w:before="240" w:after="240" w:line="480" w:lineRule="auto"/>
        <w:jc w:val="both"/>
      </w:pPr>
      <w:r w:rsidRPr="009509B4">
        <w:t>Thalamocortical (TC) afferent input to SPNs was tested using a bipolar microelectrode (Harvard Apparatus, UK) placed either in the ventrobasal nucleus (VB) of the thalamus or the internal capsule (IC) and connected to a current isolator (DS3, Digitimer Ltd, UK). The strength of the electrical stimulation was varied to find the minimal stimulation value</w:t>
      </w:r>
      <w:r w:rsidR="007A2DB4" w:rsidRPr="009509B4">
        <w:fldChar w:fldCharType="begin">
          <w:fldData xml:space="preserve">PEVuZE5vdGU+PENpdGU+PEF1dGhvcj5SYWFzdGFkPC9BdXRob3I+PFllYXI+MTk5MjwvWWVhcj48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</w:fldData>
        </w:fldChar>
      </w:r>
      <w:r w:rsidR="004C1B1E" w:rsidRPr="009509B4">
        <w:instrText xml:space="preserve"> ADDIN EN.CITE </w:instrText>
      </w:r>
      <w:r w:rsidR="004C1B1E" w:rsidRPr="009509B4">
        <w:fldChar w:fldCharType="begin">
          <w:fldData xml:space="preserve">PEVuZE5vdGU+PENpdGU+PEF1dGhvcj5SYWFzdGFkPC9BdXRob3I+PFllYXI+MTk5MjwvWWVhcj48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</w:fldData>
        </w:fldChar>
      </w:r>
      <w:r w:rsidR="004C1B1E" w:rsidRPr="009509B4">
        <w:instrText xml:space="preserve"> ADDIN EN.CITE.DATA </w:instrText>
      </w:r>
      <w:r w:rsidR="004C1B1E" w:rsidRPr="009509B4">
        <w:fldChar w:fldCharType="end"/>
      </w:r>
      <w:r w:rsidR="007A2DB4" w:rsidRPr="009509B4">
        <w:fldChar w:fldCharType="separate"/>
      </w:r>
      <w:r w:rsidR="004C1B1E" w:rsidRPr="009509B4">
        <w:rPr>
          <w:noProof/>
          <w:vertAlign w:val="superscript"/>
        </w:rPr>
        <w:t>48, 49</w:t>
      </w:r>
      <w:r w:rsidR="007A2DB4" w:rsidRPr="009509B4">
        <w:fldChar w:fldCharType="end"/>
      </w:r>
      <w:r w:rsidRPr="009509B4">
        <w:t>, corresponding to EPSC evoked on ~50% of trials. The interstimulus interval was set at either 30 or 60s depending on developmental age. TC-EPSCs were considered if calculated standard deviation (jitter) of the EPSC latency was &lt;1ms at minimal stimulation.</w:t>
      </w:r>
    </w:p>
    <w:p w14:paraId="00000040" w14:textId="77777777" w:rsidR="00BF09BB" w:rsidRPr="009509B4" w:rsidRDefault="00905BF2">
      <w:pPr>
        <w:pStyle w:val="Normal1"/>
        <w:spacing w:before="240" w:after="240" w:line="480" w:lineRule="auto"/>
        <w:rPr>
          <w:b/>
        </w:rPr>
      </w:pPr>
      <w:r w:rsidRPr="009509B4">
        <w:rPr>
          <w:b/>
        </w:rPr>
        <w:t>Morphological reconstruction of recorded cells</w:t>
      </w:r>
    </w:p>
    <w:p w14:paraId="00000041" w14:textId="77777777" w:rsidR="00BF09BB" w:rsidRPr="009509B4" w:rsidRDefault="00905BF2">
      <w:pPr>
        <w:pStyle w:val="Normal1"/>
        <w:spacing w:before="240" w:after="240" w:line="480" w:lineRule="auto"/>
        <w:jc w:val="both"/>
      </w:pPr>
      <w:r w:rsidRPr="009509B4">
        <w:t>Following electrophysiological assessment, slices containing biocytin-filled cells were fixed in 4% paraformaldehyde (PFA; diluted in phosphate-buffered saline, PBS) overnight at  4</w:t>
      </w:r>
      <w:r w:rsidRPr="009509B4">
        <w:rPr>
          <w:vertAlign w:val="superscript"/>
        </w:rPr>
        <w:t>o</w:t>
      </w:r>
      <w:r w:rsidRPr="009509B4">
        <w:t>C. Slices were then rinsed in PBS and incubated in 0.05% PBST containing Streptavidin-</w:t>
      </w:r>
      <w:r w:rsidRPr="009509B4">
        <w:lastRenderedPageBreak/>
        <w:t>Alexa568 (1:500; Molecular Probes, US) for 48-72 h at 4</w:t>
      </w:r>
      <w:r w:rsidRPr="009509B4">
        <w:rPr>
          <w:vertAlign w:val="superscript"/>
        </w:rPr>
        <w:t>o</w:t>
      </w:r>
      <w:r w:rsidRPr="009509B4">
        <w:t>C. Slices were then washed 3x 10mins. in PBS and mounted on histology slides with Fluoromount (Sigma) mounting medium.</w:t>
      </w:r>
    </w:p>
    <w:p w14:paraId="00000042" w14:textId="77777777" w:rsidR="00BF09BB" w:rsidRPr="009509B4" w:rsidRDefault="00905BF2">
      <w:pPr>
        <w:pStyle w:val="Normal1"/>
        <w:spacing w:before="240" w:after="240" w:line="480" w:lineRule="auto"/>
        <w:jc w:val="both"/>
      </w:pPr>
      <w:r w:rsidRPr="009509B4">
        <w:t>Slices were imaged through an Olympus FV1200 confocal microscope equipped with 10x or 20x dry objective. Z-stack images were acquired in order to maximize imaging of all neuronal processes containing biocytin to allow the offline morphological reconstruction. Image analysis was performed with Fiji-ImageJ software (NIH): confocal images of filled cells were selected for morphological reconstruction, performed using the Simple Neurite Tracer plugin. Dendrite directionality was calculated using the Directionality plugin implemented in Fiji-ImageJ onto reconstructed dendritic morphologies.</w:t>
      </w:r>
    </w:p>
    <w:p w14:paraId="00000043" w14:textId="5F4C5BC5" w:rsidR="00BF09BB" w:rsidRPr="009509B4" w:rsidRDefault="00905BF2">
      <w:pPr>
        <w:pStyle w:val="Normal1"/>
        <w:spacing w:before="240" w:after="240" w:line="480" w:lineRule="auto"/>
        <w:rPr>
          <w:b/>
          <w:lang w:val="en-GB"/>
        </w:rPr>
      </w:pPr>
      <w:r w:rsidRPr="009509B4">
        <w:rPr>
          <w:b/>
        </w:rPr>
        <w:t>Immunohistochemistry</w:t>
      </w:r>
      <w:r w:rsidR="00BE4E3F" w:rsidRPr="009509B4">
        <w:rPr>
          <w:b/>
          <w:lang w:val="en-GB"/>
        </w:rPr>
        <w:t xml:space="preserve"> and TUNEL stain</w:t>
      </w:r>
    </w:p>
    <w:p w14:paraId="00000044" w14:textId="29BAE57B" w:rsidR="00BF09BB" w:rsidRPr="009509B4" w:rsidRDefault="00905BF2">
      <w:pPr>
        <w:pStyle w:val="Normal1"/>
        <w:spacing w:before="240" w:after="240" w:line="480" w:lineRule="auto"/>
        <w:jc w:val="both"/>
        <w:rPr>
          <w:lang w:val="en-GB"/>
        </w:rPr>
      </w:pPr>
      <w:r w:rsidRPr="009509B4">
        <w:t>Mice were terminally anaesthetized with pentobarbital (90 mg/kg) and transcardially perfused with 4% PFA in PBS. Dissected brains were incubated in PFA for 2 h at 4</w:t>
      </w:r>
      <w:r w:rsidRPr="009509B4">
        <w:rPr>
          <w:vertAlign w:val="superscript"/>
        </w:rPr>
        <w:t>o</w:t>
      </w:r>
      <w:r w:rsidRPr="009509B4">
        <w:t>C and then cryoprotected in 20% sucrose for 24 h at 4</w:t>
      </w:r>
      <w:r w:rsidRPr="009509B4">
        <w:rPr>
          <w:vertAlign w:val="superscript"/>
        </w:rPr>
        <w:t>o</w:t>
      </w:r>
      <w:r w:rsidRPr="009509B4">
        <w:t>C. Brains were then embedded into O.C.T. (VWR), frozen on dry ice and stored at -80</w:t>
      </w:r>
      <w:r w:rsidRPr="009509B4">
        <w:rPr>
          <w:vertAlign w:val="superscript"/>
        </w:rPr>
        <w:t>o</w:t>
      </w:r>
      <w:r w:rsidRPr="009509B4">
        <w:t>C. Each brain was sectioned into 14 to 16μm thick slices and mounted on histology slides; slides were stored at -20</w:t>
      </w:r>
      <w:r w:rsidRPr="009509B4">
        <w:rPr>
          <w:vertAlign w:val="superscript"/>
        </w:rPr>
        <w:t>o</w:t>
      </w:r>
      <w:r w:rsidRPr="009509B4">
        <w:t xml:space="preserve">C. Slides selected for immunohistochemistry were air-dried overnight at RT and washed 3x 10mins. at RT in PBS. Slides were then permeabilized for 30 min in 0.5% PBST (0.5 % Triton X-100 in PBS) and incubated in blocking solution (PBST 0.1%, </w:t>
      </w:r>
      <w:r w:rsidR="00693DE1" w:rsidRPr="009509B4">
        <w:rPr>
          <w:lang w:val="en-GB"/>
        </w:rPr>
        <w:t>Normal</w:t>
      </w:r>
      <w:r w:rsidR="00693DE1" w:rsidRPr="009509B4">
        <w:t xml:space="preserve"> </w:t>
      </w:r>
      <w:r w:rsidRPr="009509B4">
        <w:t>Goat Serum 5%) for 1 hour at RT</w:t>
      </w:r>
      <w:r w:rsidR="004C1B1E" w:rsidRPr="009509B4">
        <w:t>. Primary antibodies used were c</w:t>
      </w:r>
      <w:r w:rsidRPr="009509B4">
        <w:t>hicken anti-GFP (ab13970, Abcam, dilution 1:250),  rabbit anti-GABA (A2052, Sigma, 1:1000)</w:t>
      </w:r>
      <w:r w:rsidR="00693DE1" w:rsidRPr="009509B4">
        <w:rPr>
          <w:lang w:val="en-GB"/>
        </w:rPr>
        <w:t>,</w:t>
      </w:r>
      <w:r w:rsidR="00693DE1" w:rsidRPr="009509B4">
        <w:t xml:space="preserve"> </w:t>
      </w:r>
      <w:r w:rsidRPr="009509B4">
        <w:t>guinea-pig anti-GABA (ab17413, Abcam, 1:1500)</w:t>
      </w:r>
      <w:r w:rsidR="00693DE1" w:rsidRPr="009509B4">
        <w:rPr>
          <w:lang w:val="en-GB"/>
        </w:rPr>
        <w:t xml:space="preserve"> and rabbit anti-Caspase-3</w:t>
      </w:r>
      <w:r w:rsidR="008B10D1" w:rsidRPr="009509B4">
        <w:rPr>
          <w:lang w:val="en-GB"/>
        </w:rPr>
        <w:t xml:space="preserve"> (AB3623</w:t>
      </w:r>
      <w:r w:rsidR="00D91C6B" w:rsidRPr="009509B4">
        <w:rPr>
          <w:lang w:val="en-GB"/>
        </w:rPr>
        <w:t>, Merck Millipore, 1:200)</w:t>
      </w:r>
      <w:r w:rsidRPr="009509B4">
        <w:t>.  Slides were incubated in primary antibody solution overnight at 4</w:t>
      </w:r>
      <w:r w:rsidRPr="009509B4">
        <w:rPr>
          <w:vertAlign w:val="superscript"/>
        </w:rPr>
        <w:t>o</w:t>
      </w:r>
      <w:r w:rsidRPr="009509B4">
        <w:t>C. Slides were then washed 3x10 min at RT in PBS and subsequently incubated in secondary antibody (Goat anti-Chicken IgG Alexa Fluor 488 conjugate, Goat anti-Rabbit IgG Alexa Fluor 568 conjugate; diluted in blocking solution 1:1000) for 2 hours at RT. Finally, the slides were washed in PBS, counterstained with DAPI (diluted 1:1000 in PBS) for 3 minutes at RT and mounted with Fluoromont (Sigma).</w:t>
      </w:r>
      <w:r w:rsidR="00DF6838" w:rsidRPr="009509B4">
        <w:rPr>
          <w:lang w:val="en-GB"/>
        </w:rPr>
        <w:t xml:space="preserve"> For the TUNEL stain, </w:t>
      </w:r>
      <w:r w:rsidR="00D579DB" w:rsidRPr="009509B4">
        <w:rPr>
          <w:lang w:val="en-GB"/>
        </w:rPr>
        <w:t xml:space="preserve">slides were </w:t>
      </w:r>
      <w:r w:rsidR="00D579DB" w:rsidRPr="009509B4">
        <w:rPr>
          <w:lang w:val="en-GB"/>
        </w:rPr>
        <w:lastRenderedPageBreak/>
        <w:t>processed for GFP immunohistochemistry as above, then the TUNEL stain was applied as per the supplier (Roche, SKU: 12156792910) instructions. Slides were then counterstained with DAPI and mounted as above. All slides</w:t>
      </w:r>
      <w:r w:rsidR="00D579DB" w:rsidRPr="009509B4">
        <w:t xml:space="preserve"> were imaged through an Olympus FV1200 confocal microscope</w:t>
      </w:r>
      <w:r w:rsidR="00D579DB" w:rsidRPr="009509B4">
        <w:rPr>
          <w:lang w:val="en-GB"/>
        </w:rPr>
        <w:t>.</w:t>
      </w:r>
    </w:p>
    <w:p w14:paraId="00000045" w14:textId="77777777" w:rsidR="00BF09BB" w:rsidRPr="009509B4" w:rsidRDefault="00905BF2">
      <w:pPr>
        <w:pStyle w:val="Normal1"/>
        <w:spacing w:before="240" w:after="240" w:line="480" w:lineRule="auto"/>
        <w:rPr>
          <w:b/>
        </w:rPr>
      </w:pPr>
      <w:r w:rsidRPr="009509B4">
        <w:rPr>
          <w:b/>
        </w:rPr>
        <w:t>Statistical analysis</w:t>
      </w:r>
    </w:p>
    <w:p w14:paraId="00000046" w14:textId="0DE8849A" w:rsidR="00BF09BB" w:rsidRPr="009509B4" w:rsidRDefault="00905BF2">
      <w:pPr>
        <w:pStyle w:val="Normal1"/>
        <w:spacing w:before="240" w:after="240" w:line="480" w:lineRule="auto"/>
        <w:jc w:val="both"/>
        <w:rPr>
          <w:b/>
        </w:rPr>
      </w:pPr>
      <w:r w:rsidRPr="009509B4">
        <w:t xml:space="preserve">All results are expressed as mean ± standard error of the mean; n indicates the number of cells recorded. Statistical analysis was performed with Prism (GraphPad, US). Normality and equal variance tests were run to direct the appropriate statistical test choice for comparison of parametric versus non-parametric datasets. Multiple groups were compared with a two-way ANOVA test; </w:t>
      </w:r>
      <w:r w:rsidRPr="009509B4">
        <w:rPr>
          <w:i/>
        </w:rPr>
        <w:t>post hoc</w:t>
      </w:r>
      <w:r w:rsidRPr="009509B4">
        <w:t xml:space="preserve"> multiple comparisons were performed with the Holm-Sidak method. Two parametric groups were compared with Student’s t-test whereas two non-parametric groups were compared with the Mann-Whitney rank sum test. </w:t>
      </w:r>
      <w:r w:rsidRPr="009509B4">
        <w:rPr>
          <w:rFonts w:eastAsia="Arial Unicode MS"/>
        </w:rPr>
        <w:t>Finally, cumulative frequency distributions were compared with the two-sample Kolmogorov-Smirnov test. Statistical significance was evaluated at P ≤ 0.05; for the Kolmogorov-Smirnov test P ≤ 0.01 was considered statistically significant.</w:t>
      </w:r>
    </w:p>
    <w:p w14:paraId="4D66F543" w14:textId="77777777" w:rsidR="00A67052" w:rsidRPr="009509B4" w:rsidRDefault="00A67052">
      <w:pPr>
        <w:pStyle w:val="Normal1"/>
        <w:spacing w:line="480" w:lineRule="auto"/>
        <w:rPr>
          <w:b/>
          <w:highlight w:val="white"/>
        </w:rPr>
      </w:pPr>
    </w:p>
    <w:p w14:paraId="01DBE615" w14:textId="77777777" w:rsidR="00A67052" w:rsidRPr="009509B4" w:rsidRDefault="00A67052">
      <w:pPr>
        <w:pStyle w:val="Normal1"/>
        <w:spacing w:line="480" w:lineRule="auto"/>
        <w:rPr>
          <w:b/>
          <w:highlight w:val="white"/>
        </w:rPr>
      </w:pPr>
    </w:p>
    <w:p w14:paraId="00000049" w14:textId="77777777" w:rsidR="00BF09BB" w:rsidRPr="009509B4" w:rsidRDefault="00905BF2">
      <w:pPr>
        <w:pStyle w:val="Normal1"/>
        <w:spacing w:line="480" w:lineRule="auto"/>
        <w:rPr>
          <w:b/>
        </w:rPr>
      </w:pPr>
      <w:r w:rsidRPr="009509B4">
        <w:rPr>
          <w:b/>
          <w:highlight w:val="white"/>
        </w:rPr>
        <w:t xml:space="preserve">Acknowledgements </w:t>
      </w:r>
    </w:p>
    <w:p w14:paraId="60DDB9D3" w14:textId="54B83CCE" w:rsidR="007D5322" w:rsidRPr="009509B4" w:rsidRDefault="007D5322" w:rsidP="00A67052">
      <w:pPr>
        <w:pStyle w:val="Normal1"/>
        <w:spacing w:line="480" w:lineRule="auto"/>
        <w:jc w:val="both"/>
        <w:rPr>
          <w:lang w:val="en-GB"/>
        </w:rPr>
      </w:pPr>
      <w:r w:rsidRPr="009509B4">
        <w:t xml:space="preserve">Research in the Butt lab that contributed to this work was funded by the Medical Research Council </w:t>
      </w:r>
      <w:r w:rsidR="000822A3" w:rsidRPr="009509B4">
        <w:t>(MRC)</w:t>
      </w:r>
      <w:r w:rsidRPr="009509B4">
        <w:t xml:space="preserve">(MR/K004387/1), </w:t>
      </w:r>
      <w:r w:rsidRPr="009509B4">
        <w:rPr>
          <w:lang w:val="en-GB"/>
        </w:rPr>
        <w:t>Biotechnology and Biological Sciences Research Council</w:t>
      </w:r>
    </w:p>
    <w:p w14:paraId="070A681A" w14:textId="19E41E46" w:rsidR="00C32B73" w:rsidRPr="009509B4" w:rsidRDefault="007D5322" w:rsidP="002B17A9">
      <w:pPr>
        <w:pStyle w:val="Normal1"/>
        <w:spacing w:line="480" w:lineRule="auto"/>
        <w:jc w:val="both"/>
      </w:pPr>
      <w:r w:rsidRPr="009509B4">
        <w:t xml:space="preserve"> (BB/P003796/1), Human Frontiers Science Program Organisation (CDA0023/2008-C) and Brain and Behavior Research Foundation (Narsad; ref. 19079). Studentships awarded to FG and AM-S were funded by the Wellcome Trust; PGA was funded by an Imperial College London studentship; CV was funded by an MRC studentship. Funding for equipment came from the Wellcome Trust (089286/Z/09/Z) and OUP John Fell Fund (AV6721-C8000).</w:t>
      </w:r>
      <w:r w:rsidR="002B17A9" w:rsidRPr="009509B4">
        <w:t xml:space="preserve"> </w:t>
      </w:r>
      <w:r w:rsidR="000822A3" w:rsidRPr="009509B4">
        <w:t xml:space="preserve">Work in </w:t>
      </w:r>
      <w:r w:rsidR="000822A3" w:rsidRPr="009509B4">
        <w:lastRenderedPageBreak/>
        <w:t>the Molnár laboratory related to early cortical circuit formation was funded by the MRC (G00900901, MR/N026039/1), Royal Society and Anatomical Society.</w:t>
      </w:r>
    </w:p>
    <w:p w14:paraId="4BBF1E52" w14:textId="77777777" w:rsidR="002B17A9" w:rsidRPr="009509B4" w:rsidRDefault="002B17A9">
      <w:pPr>
        <w:pStyle w:val="Normal1"/>
        <w:spacing w:line="480" w:lineRule="auto"/>
      </w:pPr>
    </w:p>
    <w:p w14:paraId="3398BC78" w14:textId="208F2524" w:rsidR="00EB3917" w:rsidRPr="009509B4" w:rsidRDefault="001D29F8">
      <w:pPr>
        <w:pStyle w:val="Normal1"/>
        <w:spacing w:line="480" w:lineRule="auto"/>
        <w:rPr>
          <w:b/>
        </w:rPr>
      </w:pPr>
      <w:r w:rsidRPr="009509B4">
        <w:rPr>
          <w:b/>
        </w:rPr>
        <w:t>References</w:t>
      </w:r>
    </w:p>
    <w:p w14:paraId="4E7618CE" w14:textId="77777777" w:rsidR="00C053B1" w:rsidRPr="009509B4" w:rsidRDefault="00EB3917" w:rsidP="00C053B1">
      <w:pPr>
        <w:pStyle w:val="EndNoteBibliography"/>
        <w:ind w:left="720" w:hanging="720"/>
        <w:rPr>
          <w:noProof/>
        </w:rPr>
      </w:pPr>
      <w:r w:rsidRPr="009509B4">
        <w:fldChar w:fldCharType="begin"/>
      </w:r>
      <w:r w:rsidRPr="009509B4">
        <w:instrText xml:space="preserve"> ADDIN EN.REFLIST </w:instrText>
      </w:r>
      <w:r w:rsidRPr="009509B4">
        <w:fldChar w:fldCharType="separate"/>
      </w:r>
      <w:r w:rsidR="00C053B1" w:rsidRPr="009509B4">
        <w:rPr>
          <w:noProof/>
        </w:rPr>
        <w:t>1.</w:t>
      </w:r>
      <w:r w:rsidR="00C053B1" w:rsidRPr="009509B4">
        <w:rPr>
          <w:noProof/>
        </w:rPr>
        <w:tab/>
        <w:t xml:space="preserve">Kanold PO, Luhmann HJ. The subplate and early cortical circuits. </w:t>
      </w:r>
      <w:r w:rsidR="00C053B1" w:rsidRPr="009509B4">
        <w:rPr>
          <w:i/>
          <w:noProof/>
        </w:rPr>
        <w:t>Annual review of neuroscience</w:t>
      </w:r>
      <w:r w:rsidR="00C053B1" w:rsidRPr="009509B4">
        <w:rPr>
          <w:noProof/>
        </w:rPr>
        <w:t xml:space="preserve"> </w:t>
      </w:r>
      <w:r w:rsidR="00C053B1" w:rsidRPr="009509B4">
        <w:rPr>
          <w:b/>
          <w:noProof/>
        </w:rPr>
        <w:t>33</w:t>
      </w:r>
      <w:r w:rsidR="00C053B1" w:rsidRPr="009509B4">
        <w:rPr>
          <w:noProof/>
        </w:rPr>
        <w:t>, 23-48 (2010).</w:t>
      </w:r>
    </w:p>
    <w:p w14:paraId="280902B2" w14:textId="77777777" w:rsidR="00C053B1" w:rsidRPr="009509B4" w:rsidRDefault="00C053B1" w:rsidP="00C053B1">
      <w:pPr>
        <w:pStyle w:val="EndNoteBibliography"/>
        <w:rPr>
          <w:noProof/>
        </w:rPr>
      </w:pPr>
    </w:p>
    <w:p w14:paraId="2D64A960" w14:textId="77777777" w:rsidR="00C053B1" w:rsidRPr="009509B4" w:rsidRDefault="00C053B1" w:rsidP="00C053B1">
      <w:pPr>
        <w:pStyle w:val="EndNoteBibliography"/>
        <w:ind w:left="720" w:hanging="720"/>
        <w:rPr>
          <w:noProof/>
        </w:rPr>
      </w:pPr>
      <w:r w:rsidRPr="009509B4">
        <w:rPr>
          <w:noProof/>
        </w:rPr>
        <w:t>2.</w:t>
      </w:r>
      <w:r w:rsidRPr="009509B4">
        <w:rPr>
          <w:noProof/>
        </w:rPr>
        <w:tab/>
        <w:t>Marques-Smith A</w:t>
      </w:r>
      <w:r w:rsidRPr="009509B4">
        <w:rPr>
          <w:i/>
          <w:noProof/>
        </w:rPr>
        <w:t>, et al.</w:t>
      </w:r>
      <w:r w:rsidRPr="009509B4">
        <w:rPr>
          <w:noProof/>
        </w:rPr>
        <w:t xml:space="preserve"> A Transient Translaminar GABAergic Interneuron Circuit Connects Thalamocortical Recipient Layers in Neonatal Somatosensory Cortex. </w:t>
      </w:r>
      <w:r w:rsidRPr="009509B4">
        <w:rPr>
          <w:i/>
          <w:noProof/>
        </w:rPr>
        <w:t>Neuron</w:t>
      </w:r>
      <w:r w:rsidRPr="009509B4">
        <w:rPr>
          <w:noProof/>
        </w:rPr>
        <w:t xml:space="preserve"> </w:t>
      </w:r>
      <w:r w:rsidRPr="009509B4">
        <w:rPr>
          <w:b/>
          <w:noProof/>
        </w:rPr>
        <w:t>89</w:t>
      </w:r>
      <w:r w:rsidRPr="009509B4">
        <w:rPr>
          <w:noProof/>
        </w:rPr>
        <w:t>, 536-549 (2016).</w:t>
      </w:r>
    </w:p>
    <w:p w14:paraId="0778810C" w14:textId="77777777" w:rsidR="00C053B1" w:rsidRPr="009509B4" w:rsidRDefault="00C053B1" w:rsidP="00C053B1">
      <w:pPr>
        <w:pStyle w:val="EndNoteBibliography"/>
        <w:rPr>
          <w:noProof/>
        </w:rPr>
      </w:pPr>
    </w:p>
    <w:p w14:paraId="2CCE90C4" w14:textId="77777777" w:rsidR="00C053B1" w:rsidRPr="009509B4" w:rsidRDefault="00C053B1" w:rsidP="00C053B1">
      <w:pPr>
        <w:pStyle w:val="EndNoteBibliography"/>
        <w:ind w:left="720" w:hanging="720"/>
        <w:rPr>
          <w:noProof/>
        </w:rPr>
      </w:pPr>
      <w:r w:rsidRPr="009509B4">
        <w:rPr>
          <w:noProof/>
        </w:rPr>
        <w:t>3.</w:t>
      </w:r>
      <w:r w:rsidRPr="009509B4">
        <w:rPr>
          <w:noProof/>
        </w:rPr>
        <w:tab/>
        <w:t xml:space="preserve">Kanold PO, Kara P, Reid RC, Shatz CJ. Role of subplate neurons in functional maturation of visual cortical columns. </w:t>
      </w:r>
      <w:r w:rsidRPr="009509B4">
        <w:rPr>
          <w:i/>
          <w:noProof/>
        </w:rPr>
        <w:t>Science</w:t>
      </w:r>
      <w:r w:rsidRPr="009509B4">
        <w:rPr>
          <w:noProof/>
        </w:rPr>
        <w:t xml:space="preserve"> </w:t>
      </w:r>
      <w:r w:rsidRPr="009509B4">
        <w:rPr>
          <w:b/>
          <w:noProof/>
        </w:rPr>
        <w:t>301</w:t>
      </w:r>
      <w:r w:rsidRPr="009509B4">
        <w:rPr>
          <w:noProof/>
        </w:rPr>
        <w:t>, 521-525 (2003).</w:t>
      </w:r>
    </w:p>
    <w:p w14:paraId="59A57BD6" w14:textId="77777777" w:rsidR="00C053B1" w:rsidRPr="009509B4" w:rsidRDefault="00C053B1" w:rsidP="00C053B1">
      <w:pPr>
        <w:pStyle w:val="EndNoteBibliography"/>
        <w:rPr>
          <w:noProof/>
        </w:rPr>
      </w:pPr>
    </w:p>
    <w:p w14:paraId="4930DDC0" w14:textId="77777777" w:rsidR="00C053B1" w:rsidRPr="009509B4" w:rsidRDefault="00C053B1" w:rsidP="00C053B1">
      <w:pPr>
        <w:pStyle w:val="EndNoteBibliography"/>
        <w:ind w:left="720" w:hanging="720"/>
        <w:rPr>
          <w:noProof/>
        </w:rPr>
      </w:pPr>
      <w:r w:rsidRPr="009509B4">
        <w:rPr>
          <w:noProof/>
        </w:rPr>
        <w:t>4.</w:t>
      </w:r>
      <w:r w:rsidRPr="009509B4">
        <w:rPr>
          <w:noProof/>
        </w:rPr>
        <w:tab/>
        <w:t xml:space="preserve">Tolner EA, Sheikh A, Yukin AY, Kaila K, Kanold PO. Subplate neurons promote spindle bursts and thalamocortical patterning in the neonatal rat somatosensory cortex. </w:t>
      </w:r>
      <w:r w:rsidRPr="009509B4">
        <w:rPr>
          <w:i/>
          <w:noProof/>
        </w:rPr>
        <w:t>The Journal of neuroscience : the official journal of the Society for Neuroscience</w:t>
      </w:r>
      <w:r w:rsidRPr="009509B4">
        <w:rPr>
          <w:noProof/>
        </w:rPr>
        <w:t xml:space="preserve"> </w:t>
      </w:r>
      <w:r w:rsidRPr="009509B4">
        <w:rPr>
          <w:b/>
          <w:noProof/>
        </w:rPr>
        <w:t>32</w:t>
      </w:r>
      <w:r w:rsidRPr="009509B4">
        <w:rPr>
          <w:noProof/>
        </w:rPr>
        <w:t>, 692-702 (2012).</w:t>
      </w:r>
    </w:p>
    <w:p w14:paraId="14E134D7" w14:textId="77777777" w:rsidR="00C053B1" w:rsidRPr="009509B4" w:rsidRDefault="00C053B1" w:rsidP="00C053B1">
      <w:pPr>
        <w:pStyle w:val="EndNoteBibliography"/>
        <w:rPr>
          <w:noProof/>
        </w:rPr>
      </w:pPr>
    </w:p>
    <w:p w14:paraId="4D9FCAFE" w14:textId="77777777" w:rsidR="00C053B1" w:rsidRPr="009509B4" w:rsidRDefault="00C053B1" w:rsidP="00C053B1">
      <w:pPr>
        <w:pStyle w:val="EndNoteBibliography"/>
        <w:ind w:left="720" w:hanging="720"/>
        <w:rPr>
          <w:noProof/>
        </w:rPr>
      </w:pPr>
      <w:r w:rsidRPr="009509B4">
        <w:rPr>
          <w:noProof/>
        </w:rPr>
        <w:t>5.</w:t>
      </w:r>
      <w:r w:rsidRPr="009509B4">
        <w:rPr>
          <w:noProof/>
        </w:rPr>
        <w:tab/>
        <w:t xml:space="preserve">Kostovic I, Rakic P. Developmental history of the transient subplate zone in the visual and somatosensory cortex of the macaque monkey and human brain. </w:t>
      </w:r>
      <w:r w:rsidRPr="009509B4">
        <w:rPr>
          <w:i/>
          <w:noProof/>
        </w:rPr>
        <w:t>The Journal of comparative neurology</w:t>
      </w:r>
      <w:r w:rsidRPr="009509B4">
        <w:rPr>
          <w:noProof/>
        </w:rPr>
        <w:t xml:space="preserve"> </w:t>
      </w:r>
      <w:r w:rsidRPr="009509B4">
        <w:rPr>
          <w:b/>
          <w:noProof/>
        </w:rPr>
        <w:t>297</w:t>
      </w:r>
      <w:r w:rsidRPr="009509B4">
        <w:rPr>
          <w:noProof/>
        </w:rPr>
        <w:t>, 441-470 (1990).</w:t>
      </w:r>
    </w:p>
    <w:p w14:paraId="2C092487" w14:textId="77777777" w:rsidR="00C053B1" w:rsidRPr="009509B4" w:rsidRDefault="00C053B1" w:rsidP="00C053B1">
      <w:pPr>
        <w:pStyle w:val="EndNoteBibliography"/>
        <w:rPr>
          <w:noProof/>
        </w:rPr>
      </w:pPr>
    </w:p>
    <w:p w14:paraId="32A80D3F" w14:textId="77777777" w:rsidR="00C053B1" w:rsidRPr="009509B4" w:rsidRDefault="00C053B1" w:rsidP="00C053B1">
      <w:pPr>
        <w:pStyle w:val="EndNoteBibliography"/>
        <w:ind w:left="720" w:hanging="720"/>
        <w:rPr>
          <w:noProof/>
        </w:rPr>
      </w:pPr>
      <w:r w:rsidRPr="009509B4">
        <w:rPr>
          <w:noProof/>
        </w:rPr>
        <w:t>6.</w:t>
      </w:r>
      <w:r w:rsidRPr="009509B4">
        <w:rPr>
          <w:noProof/>
        </w:rPr>
        <w:tab/>
        <w:t xml:space="preserve">Hoerder-Suabedissen A, Molnar Z. Development, evolution and pathology of neocortical subplate neurons. </w:t>
      </w:r>
      <w:r w:rsidRPr="009509B4">
        <w:rPr>
          <w:i/>
          <w:noProof/>
        </w:rPr>
        <w:t>Nature reviews Neuroscience</w:t>
      </w:r>
      <w:r w:rsidRPr="009509B4">
        <w:rPr>
          <w:noProof/>
        </w:rPr>
        <w:t xml:space="preserve"> </w:t>
      </w:r>
      <w:r w:rsidRPr="009509B4">
        <w:rPr>
          <w:b/>
          <w:noProof/>
        </w:rPr>
        <w:t>16</w:t>
      </w:r>
      <w:r w:rsidRPr="009509B4">
        <w:rPr>
          <w:noProof/>
        </w:rPr>
        <w:t>, 133-146 (2015).</w:t>
      </w:r>
    </w:p>
    <w:p w14:paraId="4ADA32FA" w14:textId="77777777" w:rsidR="00C053B1" w:rsidRPr="009509B4" w:rsidRDefault="00C053B1" w:rsidP="00C053B1">
      <w:pPr>
        <w:pStyle w:val="EndNoteBibliography"/>
        <w:rPr>
          <w:noProof/>
        </w:rPr>
      </w:pPr>
    </w:p>
    <w:p w14:paraId="1DFE7D47" w14:textId="77777777" w:rsidR="00C053B1" w:rsidRPr="009509B4" w:rsidRDefault="00C053B1" w:rsidP="00C053B1">
      <w:pPr>
        <w:pStyle w:val="EndNoteBibliography"/>
        <w:ind w:left="720" w:hanging="720"/>
        <w:rPr>
          <w:noProof/>
        </w:rPr>
      </w:pPr>
      <w:r w:rsidRPr="009509B4">
        <w:rPr>
          <w:noProof/>
        </w:rPr>
        <w:t>7.</w:t>
      </w:r>
      <w:r w:rsidRPr="009509B4">
        <w:rPr>
          <w:noProof/>
        </w:rPr>
        <w:tab/>
        <w:t xml:space="preserve">Hoerder-Suabedissen A, Molnar Z. Molecular diversity of early-born subplate neurons. </w:t>
      </w:r>
      <w:r w:rsidRPr="009509B4">
        <w:rPr>
          <w:i/>
          <w:noProof/>
        </w:rPr>
        <w:t>Cerebral cortex</w:t>
      </w:r>
      <w:r w:rsidRPr="009509B4">
        <w:rPr>
          <w:noProof/>
        </w:rPr>
        <w:t xml:space="preserve"> </w:t>
      </w:r>
      <w:r w:rsidRPr="009509B4">
        <w:rPr>
          <w:b/>
          <w:noProof/>
        </w:rPr>
        <w:t>23</w:t>
      </w:r>
      <w:r w:rsidRPr="009509B4">
        <w:rPr>
          <w:noProof/>
        </w:rPr>
        <w:t>, 1473-1483 (2013).</w:t>
      </w:r>
    </w:p>
    <w:p w14:paraId="1C699F2C" w14:textId="77777777" w:rsidR="00C053B1" w:rsidRPr="009509B4" w:rsidRDefault="00C053B1" w:rsidP="00C053B1">
      <w:pPr>
        <w:pStyle w:val="EndNoteBibliography"/>
        <w:rPr>
          <w:noProof/>
        </w:rPr>
      </w:pPr>
    </w:p>
    <w:p w14:paraId="2E834B56" w14:textId="77777777" w:rsidR="00C053B1" w:rsidRPr="009509B4" w:rsidRDefault="00C053B1" w:rsidP="00C053B1">
      <w:pPr>
        <w:pStyle w:val="EndNoteBibliography"/>
        <w:ind w:left="720" w:hanging="720"/>
        <w:rPr>
          <w:noProof/>
        </w:rPr>
      </w:pPr>
      <w:r w:rsidRPr="009509B4">
        <w:rPr>
          <w:noProof/>
        </w:rPr>
        <w:t>8.</w:t>
      </w:r>
      <w:r w:rsidRPr="009509B4">
        <w:rPr>
          <w:noProof/>
        </w:rPr>
        <w:tab/>
        <w:t xml:space="preserve">Marx M, Feldmeyer D. Morphology and physiology of excitatory neurons in layer 6b of the somatosensory rat barrel cortex. </w:t>
      </w:r>
      <w:r w:rsidRPr="009509B4">
        <w:rPr>
          <w:i/>
          <w:noProof/>
        </w:rPr>
        <w:t>Cerebral cortex</w:t>
      </w:r>
      <w:r w:rsidRPr="009509B4">
        <w:rPr>
          <w:noProof/>
        </w:rPr>
        <w:t xml:space="preserve"> </w:t>
      </w:r>
      <w:r w:rsidRPr="009509B4">
        <w:rPr>
          <w:b/>
          <w:noProof/>
        </w:rPr>
        <w:t>23</w:t>
      </w:r>
      <w:r w:rsidRPr="009509B4">
        <w:rPr>
          <w:noProof/>
        </w:rPr>
        <w:t>, 2803-2817 (2013).</w:t>
      </w:r>
    </w:p>
    <w:p w14:paraId="2D4E6A6A" w14:textId="77777777" w:rsidR="00C053B1" w:rsidRPr="009509B4" w:rsidRDefault="00C053B1" w:rsidP="00C053B1">
      <w:pPr>
        <w:pStyle w:val="EndNoteBibliography"/>
        <w:rPr>
          <w:noProof/>
        </w:rPr>
      </w:pPr>
    </w:p>
    <w:p w14:paraId="36E3B370" w14:textId="77777777" w:rsidR="00C053B1" w:rsidRPr="009509B4" w:rsidRDefault="00C053B1" w:rsidP="00C053B1">
      <w:pPr>
        <w:pStyle w:val="EndNoteBibliography"/>
        <w:ind w:left="720" w:hanging="720"/>
        <w:rPr>
          <w:noProof/>
        </w:rPr>
      </w:pPr>
      <w:r w:rsidRPr="009509B4">
        <w:rPr>
          <w:noProof/>
        </w:rPr>
        <w:t>9.</w:t>
      </w:r>
      <w:r w:rsidRPr="009509B4">
        <w:rPr>
          <w:noProof/>
        </w:rPr>
        <w:tab/>
        <w:t xml:space="preserve">Boon J, Clarke E, Kessaris N, Goffinet A, Molnar Z, Hoerder-Suabedissen A. Long-range projections from sparse populations of GABAergic neurons in murine subplate. </w:t>
      </w:r>
      <w:r w:rsidRPr="009509B4">
        <w:rPr>
          <w:i/>
          <w:noProof/>
        </w:rPr>
        <w:t>The Journal of comparative neurology</w:t>
      </w:r>
      <w:r w:rsidRPr="009509B4">
        <w:rPr>
          <w:noProof/>
        </w:rPr>
        <w:t xml:space="preserve"> </w:t>
      </w:r>
      <w:r w:rsidRPr="009509B4">
        <w:rPr>
          <w:b/>
          <w:noProof/>
        </w:rPr>
        <w:t>527</w:t>
      </w:r>
      <w:r w:rsidRPr="009509B4">
        <w:rPr>
          <w:noProof/>
        </w:rPr>
        <w:t>, 1610-1620 (2019).</w:t>
      </w:r>
    </w:p>
    <w:p w14:paraId="1CF6452C" w14:textId="77777777" w:rsidR="00C053B1" w:rsidRPr="009509B4" w:rsidRDefault="00C053B1" w:rsidP="00C053B1">
      <w:pPr>
        <w:pStyle w:val="EndNoteBibliography"/>
        <w:rPr>
          <w:noProof/>
        </w:rPr>
      </w:pPr>
    </w:p>
    <w:p w14:paraId="217CA1B5" w14:textId="77777777" w:rsidR="00C053B1" w:rsidRPr="009509B4" w:rsidRDefault="00C053B1" w:rsidP="00C053B1">
      <w:pPr>
        <w:pStyle w:val="EndNoteBibliography"/>
        <w:ind w:left="720" w:hanging="720"/>
        <w:rPr>
          <w:noProof/>
        </w:rPr>
      </w:pPr>
      <w:r w:rsidRPr="009509B4">
        <w:rPr>
          <w:noProof/>
        </w:rPr>
        <w:t>10.</w:t>
      </w:r>
      <w:r w:rsidRPr="009509B4">
        <w:rPr>
          <w:noProof/>
        </w:rPr>
        <w:tab/>
        <w:t xml:space="preserve">Viswanathan S, Bandyopadhyay S, Kao JP, Kanold PO. Changing microcircuits in the subplate of the developing cortex. </w:t>
      </w:r>
      <w:r w:rsidRPr="009509B4">
        <w:rPr>
          <w:i/>
          <w:noProof/>
        </w:rPr>
        <w:t>The Journal of neuroscience : the official journal of the Society for Neuroscience</w:t>
      </w:r>
      <w:r w:rsidRPr="009509B4">
        <w:rPr>
          <w:noProof/>
        </w:rPr>
        <w:t xml:space="preserve"> </w:t>
      </w:r>
      <w:r w:rsidRPr="009509B4">
        <w:rPr>
          <w:b/>
          <w:noProof/>
        </w:rPr>
        <w:t>32</w:t>
      </w:r>
      <w:r w:rsidRPr="009509B4">
        <w:rPr>
          <w:noProof/>
        </w:rPr>
        <w:t>, 1589-1601 (2012).</w:t>
      </w:r>
    </w:p>
    <w:p w14:paraId="51B01569" w14:textId="77777777" w:rsidR="00C053B1" w:rsidRPr="009509B4" w:rsidRDefault="00C053B1" w:rsidP="00C053B1">
      <w:pPr>
        <w:pStyle w:val="EndNoteBibliography"/>
        <w:rPr>
          <w:noProof/>
        </w:rPr>
      </w:pPr>
    </w:p>
    <w:p w14:paraId="02685CB8" w14:textId="77777777" w:rsidR="00C053B1" w:rsidRPr="009509B4" w:rsidRDefault="00C053B1" w:rsidP="00C053B1">
      <w:pPr>
        <w:pStyle w:val="EndNoteBibliography"/>
        <w:ind w:left="720" w:hanging="720"/>
        <w:rPr>
          <w:noProof/>
        </w:rPr>
      </w:pPr>
      <w:r w:rsidRPr="009509B4">
        <w:rPr>
          <w:noProof/>
        </w:rPr>
        <w:t>11.</w:t>
      </w:r>
      <w:r w:rsidRPr="009509B4">
        <w:rPr>
          <w:noProof/>
        </w:rPr>
        <w:tab/>
        <w:t xml:space="preserve">Luhmann HJ, Reiprich RA, Hanganu I, Kilb W. Cellular physiology of the neonatal rat cerebral cortex: intrinsic membrane properties, sodium and calcium currents. </w:t>
      </w:r>
      <w:r w:rsidRPr="009509B4">
        <w:rPr>
          <w:i/>
          <w:noProof/>
        </w:rPr>
        <w:t>J Neurosci Res</w:t>
      </w:r>
      <w:r w:rsidRPr="009509B4">
        <w:rPr>
          <w:noProof/>
        </w:rPr>
        <w:t xml:space="preserve"> </w:t>
      </w:r>
      <w:r w:rsidRPr="009509B4">
        <w:rPr>
          <w:b/>
          <w:noProof/>
        </w:rPr>
        <w:t>62</w:t>
      </w:r>
      <w:r w:rsidRPr="009509B4">
        <w:rPr>
          <w:noProof/>
        </w:rPr>
        <w:t>, 574-584 (2000).</w:t>
      </w:r>
    </w:p>
    <w:p w14:paraId="08AFB1CF" w14:textId="77777777" w:rsidR="00C053B1" w:rsidRPr="009509B4" w:rsidRDefault="00C053B1" w:rsidP="00C053B1">
      <w:pPr>
        <w:pStyle w:val="EndNoteBibliography"/>
        <w:rPr>
          <w:noProof/>
        </w:rPr>
      </w:pPr>
    </w:p>
    <w:p w14:paraId="2625280E" w14:textId="77777777" w:rsidR="00C053B1" w:rsidRPr="009509B4" w:rsidRDefault="00C053B1" w:rsidP="00C053B1">
      <w:pPr>
        <w:pStyle w:val="EndNoteBibliography"/>
        <w:ind w:left="720" w:hanging="720"/>
        <w:rPr>
          <w:noProof/>
        </w:rPr>
      </w:pPr>
      <w:r w:rsidRPr="009509B4">
        <w:rPr>
          <w:noProof/>
        </w:rPr>
        <w:t>12.</w:t>
      </w:r>
      <w:r w:rsidRPr="009509B4">
        <w:rPr>
          <w:noProof/>
        </w:rPr>
        <w:tab/>
        <w:t xml:space="preserve">Marx M, Qi G, Hanganu-Opatz IL, Kilb W, Luhmann HJ, Feldmeyer D. Neocortical Layer 6B as a Remnant of the Subplate - A Morphological Comparison. </w:t>
      </w:r>
      <w:r w:rsidRPr="009509B4">
        <w:rPr>
          <w:i/>
          <w:noProof/>
        </w:rPr>
        <w:t>Cerebral cortex</w:t>
      </w:r>
      <w:r w:rsidRPr="009509B4">
        <w:rPr>
          <w:noProof/>
        </w:rPr>
        <w:t xml:space="preserve"> </w:t>
      </w:r>
      <w:r w:rsidRPr="009509B4">
        <w:rPr>
          <w:b/>
          <w:noProof/>
        </w:rPr>
        <w:t>27</w:t>
      </w:r>
      <w:r w:rsidRPr="009509B4">
        <w:rPr>
          <w:noProof/>
        </w:rPr>
        <w:t>, 1011-1026 (2017).</w:t>
      </w:r>
    </w:p>
    <w:p w14:paraId="61474761" w14:textId="77777777" w:rsidR="00C053B1" w:rsidRPr="009509B4" w:rsidRDefault="00C053B1" w:rsidP="00C053B1">
      <w:pPr>
        <w:pStyle w:val="EndNoteBibliography"/>
        <w:rPr>
          <w:noProof/>
        </w:rPr>
      </w:pPr>
    </w:p>
    <w:p w14:paraId="1354F530" w14:textId="77777777" w:rsidR="00C053B1" w:rsidRPr="009509B4" w:rsidRDefault="00C053B1" w:rsidP="00C053B1">
      <w:pPr>
        <w:pStyle w:val="EndNoteBibliography"/>
        <w:ind w:left="720" w:hanging="720"/>
        <w:rPr>
          <w:noProof/>
        </w:rPr>
      </w:pPr>
      <w:r w:rsidRPr="009509B4">
        <w:rPr>
          <w:noProof/>
        </w:rPr>
        <w:t>13.</w:t>
      </w:r>
      <w:r w:rsidRPr="009509B4">
        <w:rPr>
          <w:noProof/>
        </w:rPr>
        <w:tab/>
        <w:t>Zolnik TA</w:t>
      </w:r>
      <w:r w:rsidRPr="009509B4">
        <w:rPr>
          <w:i/>
          <w:noProof/>
        </w:rPr>
        <w:t>, et al.</w:t>
      </w:r>
      <w:r w:rsidRPr="009509B4">
        <w:rPr>
          <w:noProof/>
        </w:rPr>
        <w:t xml:space="preserve"> Layer 6b Is Driven by Intracortical Long-Range Projection Neurons. </w:t>
      </w:r>
      <w:r w:rsidRPr="009509B4">
        <w:rPr>
          <w:i/>
          <w:noProof/>
        </w:rPr>
        <w:t>Cell reports</w:t>
      </w:r>
      <w:r w:rsidRPr="009509B4">
        <w:rPr>
          <w:noProof/>
        </w:rPr>
        <w:t xml:space="preserve"> </w:t>
      </w:r>
      <w:r w:rsidRPr="009509B4">
        <w:rPr>
          <w:b/>
          <w:noProof/>
        </w:rPr>
        <w:t>30</w:t>
      </w:r>
      <w:r w:rsidRPr="009509B4">
        <w:rPr>
          <w:noProof/>
        </w:rPr>
        <w:t>, 3492-3505 e3495 (2020).</w:t>
      </w:r>
    </w:p>
    <w:p w14:paraId="170DC83A" w14:textId="77777777" w:rsidR="00C053B1" w:rsidRPr="009509B4" w:rsidRDefault="00C053B1" w:rsidP="00C053B1">
      <w:pPr>
        <w:pStyle w:val="EndNoteBibliography"/>
        <w:rPr>
          <w:noProof/>
        </w:rPr>
      </w:pPr>
    </w:p>
    <w:p w14:paraId="214F7975" w14:textId="77777777" w:rsidR="00C053B1" w:rsidRPr="009509B4" w:rsidRDefault="00C053B1" w:rsidP="00C053B1">
      <w:pPr>
        <w:pStyle w:val="EndNoteBibliography"/>
        <w:ind w:left="720" w:hanging="720"/>
        <w:rPr>
          <w:noProof/>
        </w:rPr>
      </w:pPr>
      <w:r w:rsidRPr="009509B4">
        <w:rPr>
          <w:noProof/>
        </w:rPr>
        <w:lastRenderedPageBreak/>
        <w:t>14.</w:t>
      </w:r>
      <w:r w:rsidRPr="009509B4">
        <w:rPr>
          <w:noProof/>
        </w:rPr>
        <w:tab/>
        <w:t xml:space="preserve">Friauf E, Shatz CJ. Changing patterns of synaptic input to subplate and cortical plate during development of visual cortex. </w:t>
      </w:r>
      <w:r w:rsidRPr="009509B4">
        <w:rPr>
          <w:i/>
          <w:noProof/>
        </w:rPr>
        <w:t>Journal of neurophysiology</w:t>
      </w:r>
      <w:r w:rsidRPr="009509B4">
        <w:rPr>
          <w:noProof/>
        </w:rPr>
        <w:t xml:space="preserve"> </w:t>
      </w:r>
      <w:r w:rsidRPr="009509B4">
        <w:rPr>
          <w:b/>
          <w:noProof/>
        </w:rPr>
        <w:t>66</w:t>
      </w:r>
      <w:r w:rsidRPr="009509B4">
        <w:rPr>
          <w:noProof/>
        </w:rPr>
        <w:t>, 2059-2071 (1991).</w:t>
      </w:r>
    </w:p>
    <w:p w14:paraId="11C3E425" w14:textId="77777777" w:rsidR="00C053B1" w:rsidRPr="009509B4" w:rsidRDefault="00C053B1" w:rsidP="00C053B1">
      <w:pPr>
        <w:pStyle w:val="EndNoteBibliography"/>
        <w:rPr>
          <w:noProof/>
        </w:rPr>
      </w:pPr>
    </w:p>
    <w:p w14:paraId="276B764A" w14:textId="77777777" w:rsidR="00C053B1" w:rsidRPr="009509B4" w:rsidRDefault="00C053B1" w:rsidP="00C053B1">
      <w:pPr>
        <w:pStyle w:val="EndNoteBibliography"/>
        <w:ind w:left="720" w:hanging="720"/>
        <w:rPr>
          <w:noProof/>
        </w:rPr>
      </w:pPr>
      <w:r w:rsidRPr="009509B4">
        <w:rPr>
          <w:noProof/>
        </w:rPr>
        <w:t>15.</w:t>
      </w:r>
      <w:r w:rsidRPr="009509B4">
        <w:rPr>
          <w:noProof/>
        </w:rPr>
        <w:tab/>
        <w:t xml:space="preserve">Zhao C, Kao JP, Kanold PO. Functional excitatory microcircuits in neonatal cortex connect thalamus and layer 4. </w:t>
      </w:r>
      <w:r w:rsidRPr="009509B4">
        <w:rPr>
          <w:i/>
          <w:noProof/>
        </w:rPr>
        <w:t>The Journal of neuroscience : the official journal of the Society for Neuroscience</w:t>
      </w:r>
      <w:r w:rsidRPr="009509B4">
        <w:rPr>
          <w:noProof/>
        </w:rPr>
        <w:t xml:space="preserve"> </w:t>
      </w:r>
      <w:r w:rsidRPr="009509B4">
        <w:rPr>
          <w:b/>
          <w:noProof/>
        </w:rPr>
        <w:t>29</w:t>
      </w:r>
      <w:r w:rsidRPr="009509B4">
        <w:rPr>
          <w:noProof/>
        </w:rPr>
        <w:t>, 15479-15488 (2009).</w:t>
      </w:r>
    </w:p>
    <w:p w14:paraId="52D60DF1" w14:textId="77777777" w:rsidR="00C053B1" w:rsidRPr="009509B4" w:rsidRDefault="00C053B1" w:rsidP="00C053B1">
      <w:pPr>
        <w:pStyle w:val="EndNoteBibliography"/>
        <w:rPr>
          <w:noProof/>
        </w:rPr>
      </w:pPr>
    </w:p>
    <w:p w14:paraId="2C098A8A" w14:textId="77777777" w:rsidR="00C053B1" w:rsidRPr="009509B4" w:rsidRDefault="00C053B1" w:rsidP="00C053B1">
      <w:pPr>
        <w:pStyle w:val="EndNoteBibliography"/>
        <w:ind w:left="720" w:hanging="720"/>
        <w:rPr>
          <w:noProof/>
        </w:rPr>
      </w:pPr>
      <w:r w:rsidRPr="009509B4">
        <w:rPr>
          <w:noProof/>
        </w:rPr>
        <w:t>16.</w:t>
      </w:r>
      <w:r w:rsidRPr="009509B4">
        <w:rPr>
          <w:noProof/>
        </w:rPr>
        <w:tab/>
        <w:t xml:space="preserve">Molnar Z, Kurotani T, Higashi S, Yamamoto N, Toyama K. Development of functional thalamocortical synapses studied with current source-density analysis in whole forebrain slices in the rat. </w:t>
      </w:r>
      <w:r w:rsidRPr="009509B4">
        <w:rPr>
          <w:i/>
          <w:noProof/>
        </w:rPr>
        <w:t>Brain Res Bull</w:t>
      </w:r>
      <w:r w:rsidRPr="009509B4">
        <w:rPr>
          <w:noProof/>
        </w:rPr>
        <w:t xml:space="preserve"> </w:t>
      </w:r>
      <w:r w:rsidRPr="009509B4">
        <w:rPr>
          <w:b/>
          <w:noProof/>
        </w:rPr>
        <w:t>60</w:t>
      </w:r>
      <w:r w:rsidRPr="009509B4">
        <w:rPr>
          <w:noProof/>
        </w:rPr>
        <w:t>, 355-371 (2003).</w:t>
      </w:r>
    </w:p>
    <w:p w14:paraId="052E229B" w14:textId="77777777" w:rsidR="00C053B1" w:rsidRPr="009509B4" w:rsidRDefault="00C053B1" w:rsidP="00C053B1">
      <w:pPr>
        <w:pStyle w:val="EndNoteBibliography"/>
        <w:rPr>
          <w:noProof/>
        </w:rPr>
      </w:pPr>
    </w:p>
    <w:p w14:paraId="1233B3E7" w14:textId="77777777" w:rsidR="00C053B1" w:rsidRPr="009509B4" w:rsidRDefault="00C053B1" w:rsidP="00C053B1">
      <w:pPr>
        <w:pStyle w:val="EndNoteBibliography"/>
        <w:ind w:left="720" w:hanging="720"/>
        <w:rPr>
          <w:noProof/>
        </w:rPr>
      </w:pPr>
      <w:r w:rsidRPr="009509B4">
        <w:rPr>
          <w:noProof/>
        </w:rPr>
        <w:t>17.</w:t>
      </w:r>
      <w:r w:rsidRPr="009509B4">
        <w:rPr>
          <w:noProof/>
        </w:rPr>
        <w:tab/>
        <w:t xml:space="preserve">Higashi S, Molnar Z, Kurotani T, Toyama K. Prenatal development of neural excitation in rat thalamocortical projections studied by optical recording. </w:t>
      </w:r>
      <w:r w:rsidRPr="009509B4">
        <w:rPr>
          <w:i/>
          <w:noProof/>
        </w:rPr>
        <w:t>Neuroscience</w:t>
      </w:r>
      <w:r w:rsidRPr="009509B4">
        <w:rPr>
          <w:noProof/>
        </w:rPr>
        <w:t xml:space="preserve"> </w:t>
      </w:r>
      <w:r w:rsidRPr="009509B4">
        <w:rPr>
          <w:b/>
          <w:noProof/>
        </w:rPr>
        <w:t>115</w:t>
      </w:r>
      <w:r w:rsidRPr="009509B4">
        <w:rPr>
          <w:noProof/>
        </w:rPr>
        <w:t>, 1231-1246 (2002).</w:t>
      </w:r>
    </w:p>
    <w:p w14:paraId="032536F9" w14:textId="77777777" w:rsidR="00C053B1" w:rsidRPr="009509B4" w:rsidRDefault="00C053B1" w:rsidP="00C053B1">
      <w:pPr>
        <w:pStyle w:val="EndNoteBibliography"/>
        <w:rPr>
          <w:noProof/>
        </w:rPr>
      </w:pPr>
    </w:p>
    <w:p w14:paraId="0EA136E7" w14:textId="77777777" w:rsidR="00C053B1" w:rsidRPr="009509B4" w:rsidRDefault="00C053B1" w:rsidP="00C053B1">
      <w:pPr>
        <w:pStyle w:val="EndNoteBibliography"/>
        <w:ind w:left="720" w:hanging="720"/>
        <w:rPr>
          <w:noProof/>
        </w:rPr>
      </w:pPr>
      <w:r w:rsidRPr="009509B4">
        <w:rPr>
          <w:noProof/>
        </w:rPr>
        <w:t>18.</w:t>
      </w:r>
      <w:r w:rsidRPr="009509B4">
        <w:rPr>
          <w:noProof/>
        </w:rPr>
        <w:tab/>
        <w:t xml:space="preserve">Hanganu IL, Kilb W, Luhmann HJ. Functional synaptic projections onto subplate neurons in neonatal rat somatosensory cortex. </w:t>
      </w:r>
      <w:r w:rsidRPr="009509B4">
        <w:rPr>
          <w:i/>
          <w:noProof/>
        </w:rPr>
        <w:t>The Journal of neuroscience : the official journal of the Society for Neuroscience</w:t>
      </w:r>
      <w:r w:rsidRPr="009509B4">
        <w:rPr>
          <w:noProof/>
        </w:rPr>
        <w:t xml:space="preserve"> </w:t>
      </w:r>
      <w:r w:rsidRPr="009509B4">
        <w:rPr>
          <w:b/>
          <w:noProof/>
        </w:rPr>
        <w:t>22</w:t>
      </w:r>
      <w:r w:rsidRPr="009509B4">
        <w:rPr>
          <w:noProof/>
        </w:rPr>
        <w:t>, 7165-7176 (2002).</w:t>
      </w:r>
    </w:p>
    <w:p w14:paraId="4F5329E0" w14:textId="77777777" w:rsidR="00C053B1" w:rsidRPr="009509B4" w:rsidRDefault="00C053B1" w:rsidP="00C053B1">
      <w:pPr>
        <w:pStyle w:val="EndNoteBibliography"/>
        <w:rPr>
          <w:noProof/>
        </w:rPr>
      </w:pPr>
    </w:p>
    <w:p w14:paraId="263E3ECE" w14:textId="77777777" w:rsidR="00C053B1" w:rsidRPr="009509B4" w:rsidRDefault="00C053B1" w:rsidP="00C053B1">
      <w:pPr>
        <w:pStyle w:val="EndNoteBibliography"/>
        <w:ind w:left="720" w:hanging="720"/>
        <w:rPr>
          <w:noProof/>
        </w:rPr>
      </w:pPr>
      <w:r w:rsidRPr="009509B4">
        <w:rPr>
          <w:noProof/>
        </w:rPr>
        <w:t>19.</w:t>
      </w:r>
      <w:r w:rsidRPr="009509B4">
        <w:rPr>
          <w:noProof/>
        </w:rPr>
        <w:tab/>
        <w:t xml:space="preserve">Kanold PO, Shatz CJ. Subplate neurons regulate maturation of cortical inhibition and outcome of ocular dominance plasticity. </w:t>
      </w:r>
      <w:r w:rsidRPr="009509B4">
        <w:rPr>
          <w:i/>
          <w:noProof/>
        </w:rPr>
        <w:t>Neuron</w:t>
      </w:r>
      <w:r w:rsidRPr="009509B4">
        <w:rPr>
          <w:noProof/>
        </w:rPr>
        <w:t xml:space="preserve"> </w:t>
      </w:r>
      <w:r w:rsidRPr="009509B4">
        <w:rPr>
          <w:b/>
          <w:noProof/>
        </w:rPr>
        <w:t>51</w:t>
      </w:r>
      <w:r w:rsidRPr="009509B4">
        <w:rPr>
          <w:noProof/>
        </w:rPr>
        <w:t>, 627-638 (2006).</w:t>
      </w:r>
    </w:p>
    <w:p w14:paraId="3248582E" w14:textId="77777777" w:rsidR="00C053B1" w:rsidRPr="009509B4" w:rsidRDefault="00C053B1" w:rsidP="00C053B1">
      <w:pPr>
        <w:pStyle w:val="EndNoteBibliography"/>
        <w:rPr>
          <w:noProof/>
        </w:rPr>
      </w:pPr>
    </w:p>
    <w:p w14:paraId="5C1B34D9" w14:textId="77777777" w:rsidR="00C053B1" w:rsidRPr="009509B4" w:rsidRDefault="00C053B1" w:rsidP="00C053B1">
      <w:pPr>
        <w:pStyle w:val="EndNoteBibliography"/>
        <w:ind w:left="720" w:hanging="720"/>
        <w:rPr>
          <w:noProof/>
        </w:rPr>
      </w:pPr>
      <w:r w:rsidRPr="009509B4">
        <w:rPr>
          <w:noProof/>
        </w:rPr>
        <w:t>20.</w:t>
      </w:r>
      <w:r w:rsidRPr="009509B4">
        <w:rPr>
          <w:noProof/>
        </w:rPr>
        <w:tab/>
        <w:t xml:space="preserve">Wess JM, Isaiah A, Watkins PV, Kanold PO. Subplate neurons are the first cortical neurons to respond to sensory stimuli. </w:t>
      </w:r>
      <w:r w:rsidRPr="009509B4">
        <w:rPr>
          <w:i/>
          <w:noProof/>
        </w:rPr>
        <w:t>Proceedings of the National Academy of Sciences of the United States of America</w:t>
      </w:r>
      <w:r w:rsidRPr="009509B4">
        <w:rPr>
          <w:noProof/>
        </w:rPr>
        <w:t xml:space="preserve"> </w:t>
      </w:r>
      <w:r w:rsidRPr="009509B4">
        <w:rPr>
          <w:b/>
          <w:noProof/>
        </w:rPr>
        <w:t>114</w:t>
      </w:r>
      <w:r w:rsidRPr="009509B4">
        <w:rPr>
          <w:noProof/>
        </w:rPr>
        <w:t>, 12602-12607 (2017).</w:t>
      </w:r>
    </w:p>
    <w:p w14:paraId="6AF09FA9" w14:textId="77777777" w:rsidR="00C053B1" w:rsidRPr="009509B4" w:rsidRDefault="00C053B1" w:rsidP="00C053B1">
      <w:pPr>
        <w:pStyle w:val="EndNoteBibliography"/>
        <w:rPr>
          <w:noProof/>
        </w:rPr>
      </w:pPr>
    </w:p>
    <w:p w14:paraId="282D3EE3" w14:textId="77777777" w:rsidR="00C053B1" w:rsidRPr="009509B4" w:rsidRDefault="00C053B1" w:rsidP="00C053B1">
      <w:pPr>
        <w:pStyle w:val="EndNoteBibliography"/>
        <w:ind w:left="720" w:hanging="720"/>
        <w:rPr>
          <w:noProof/>
        </w:rPr>
      </w:pPr>
      <w:r w:rsidRPr="009509B4">
        <w:rPr>
          <w:noProof/>
        </w:rPr>
        <w:t>21.</w:t>
      </w:r>
      <w:r w:rsidRPr="009509B4">
        <w:rPr>
          <w:noProof/>
        </w:rPr>
        <w:tab/>
        <w:t xml:space="preserve">McConnell SK, Ghosh A, Shatz CJ. Subplate neurons pioneer the first axon pathway from the cerebral cortex. </w:t>
      </w:r>
      <w:r w:rsidRPr="009509B4">
        <w:rPr>
          <w:i/>
          <w:noProof/>
        </w:rPr>
        <w:t>Science</w:t>
      </w:r>
      <w:r w:rsidRPr="009509B4">
        <w:rPr>
          <w:noProof/>
        </w:rPr>
        <w:t xml:space="preserve"> </w:t>
      </w:r>
      <w:r w:rsidRPr="009509B4">
        <w:rPr>
          <w:b/>
          <w:noProof/>
        </w:rPr>
        <w:t>245</w:t>
      </w:r>
      <w:r w:rsidRPr="009509B4">
        <w:rPr>
          <w:noProof/>
        </w:rPr>
        <w:t>, 978-982 (1989).</w:t>
      </w:r>
    </w:p>
    <w:p w14:paraId="2367A122" w14:textId="77777777" w:rsidR="00C053B1" w:rsidRPr="009509B4" w:rsidRDefault="00C053B1" w:rsidP="00C053B1">
      <w:pPr>
        <w:pStyle w:val="EndNoteBibliography"/>
        <w:rPr>
          <w:noProof/>
        </w:rPr>
      </w:pPr>
    </w:p>
    <w:p w14:paraId="432B3AA5" w14:textId="77777777" w:rsidR="00C053B1" w:rsidRPr="009509B4" w:rsidRDefault="00C053B1" w:rsidP="00C053B1">
      <w:pPr>
        <w:pStyle w:val="EndNoteBibliography"/>
        <w:ind w:left="720" w:hanging="720"/>
        <w:rPr>
          <w:noProof/>
        </w:rPr>
      </w:pPr>
      <w:r w:rsidRPr="009509B4">
        <w:rPr>
          <w:noProof/>
        </w:rPr>
        <w:t>22.</w:t>
      </w:r>
      <w:r w:rsidRPr="009509B4">
        <w:rPr>
          <w:noProof/>
        </w:rPr>
        <w:tab/>
        <w:t xml:space="preserve">Kondo S, Al-Hasani H, Hoerder-Suabedissen A, Wang WZ, Molnar Z. Secretory function in subplate neurons during cortical development. </w:t>
      </w:r>
      <w:r w:rsidRPr="009509B4">
        <w:rPr>
          <w:i/>
          <w:noProof/>
        </w:rPr>
        <w:t>Frontiers in neuroscience</w:t>
      </w:r>
      <w:r w:rsidRPr="009509B4">
        <w:rPr>
          <w:noProof/>
        </w:rPr>
        <w:t xml:space="preserve"> </w:t>
      </w:r>
      <w:r w:rsidRPr="009509B4">
        <w:rPr>
          <w:b/>
          <w:noProof/>
        </w:rPr>
        <w:t>9</w:t>
      </w:r>
      <w:r w:rsidRPr="009509B4">
        <w:rPr>
          <w:noProof/>
        </w:rPr>
        <w:t>, 100 (2015).</w:t>
      </w:r>
    </w:p>
    <w:p w14:paraId="776BBD94" w14:textId="77777777" w:rsidR="00C053B1" w:rsidRPr="009509B4" w:rsidRDefault="00C053B1" w:rsidP="00C053B1">
      <w:pPr>
        <w:pStyle w:val="EndNoteBibliography"/>
        <w:rPr>
          <w:noProof/>
        </w:rPr>
      </w:pPr>
    </w:p>
    <w:p w14:paraId="015D331F" w14:textId="77777777" w:rsidR="00C053B1" w:rsidRPr="009509B4" w:rsidRDefault="00C053B1" w:rsidP="00C053B1">
      <w:pPr>
        <w:pStyle w:val="EndNoteBibliography"/>
        <w:ind w:left="720" w:hanging="720"/>
        <w:rPr>
          <w:noProof/>
        </w:rPr>
      </w:pPr>
      <w:r w:rsidRPr="009509B4">
        <w:rPr>
          <w:noProof/>
        </w:rPr>
        <w:t>23.</w:t>
      </w:r>
      <w:r w:rsidRPr="009509B4">
        <w:rPr>
          <w:noProof/>
        </w:rPr>
        <w:tab/>
        <w:t>Ohtaka-Maruyama C</w:t>
      </w:r>
      <w:r w:rsidRPr="009509B4">
        <w:rPr>
          <w:i/>
          <w:noProof/>
        </w:rPr>
        <w:t>, et al.</w:t>
      </w:r>
      <w:r w:rsidRPr="009509B4">
        <w:rPr>
          <w:noProof/>
        </w:rPr>
        <w:t xml:space="preserve"> Synaptic transmission from subplate neurons controls radial migration of neocortical neurons. </w:t>
      </w:r>
      <w:r w:rsidRPr="009509B4">
        <w:rPr>
          <w:i/>
          <w:noProof/>
        </w:rPr>
        <w:t>Science</w:t>
      </w:r>
      <w:r w:rsidRPr="009509B4">
        <w:rPr>
          <w:noProof/>
        </w:rPr>
        <w:t xml:space="preserve"> </w:t>
      </w:r>
      <w:r w:rsidRPr="009509B4">
        <w:rPr>
          <w:b/>
          <w:noProof/>
        </w:rPr>
        <w:t>360</w:t>
      </w:r>
      <w:r w:rsidRPr="009509B4">
        <w:rPr>
          <w:noProof/>
        </w:rPr>
        <w:t>, 313-317 (2018).</w:t>
      </w:r>
    </w:p>
    <w:p w14:paraId="6EF8C2BF" w14:textId="77777777" w:rsidR="00C053B1" w:rsidRPr="009509B4" w:rsidRDefault="00C053B1" w:rsidP="00C053B1">
      <w:pPr>
        <w:pStyle w:val="EndNoteBibliography"/>
        <w:rPr>
          <w:noProof/>
        </w:rPr>
      </w:pPr>
    </w:p>
    <w:p w14:paraId="1A3A3BCF" w14:textId="77777777" w:rsidR="00C053B1" w:rsidRPr="009509B4" w:rsidRDefault="00C053B1" w:rsidP="00C053B1">
      <w:pPr>
        <w:pStyle w:val="EndNoteBibliography"/>
        <w:ind w:left="720" w:hanging="720"/>
        <w:rPr>
          <w:noProof/>
        </w:rPr>
      </w:pPr>
      <w:r w:rsidRPr="009509B4">
        <w:rPr>
          <w:noProof/>
          <w:lang w:val="es-ES"/>
        </w:rPr>
        <w:t>24.</w:t>
      </w:r>
      <w:r w:rsidRPr="009509B4">
        <w:rPr>
          <w:noProof/>
          <w:lang w:val="es-ES"/>
        </w:rPr>
        <w:tab/>
        <w:t>Anton-Bolanos N</w:t>
      </w:r>
      <w:r w:rsidRPr="009509B4">
        <w:rPr>
          <w:i/>
          <w:noProof/>
          <w:lang w:val="es-ES"/>
        </w:rPr>
        <w:t>, et al.</w:t>
      </w:r>
      <w:r w:rsidRPr="009509B4">
        <w:rPr>
          <w:noProof/>
          <w:lang w:val="es-ES"/>
        </w:rPr>
        <w:t xml:space="preserve"> </w:t>
      </w:r>
      <w:r w:rsidRPr="009509B4">
        <w:rPr>
          <w:noProof/>
        </w:rPr>
        <w:t xml:space="preserve">Prenatal activity from thalamic neurons governs the emergence of functional cortical maps in mice. </w:t>
      </w:r>
      <w:r w:rsidRPr="009509B4">
        <w:rPr>
          <w:i/>
          <w:noProof/>
        </w:rPr>
        <w:t>Science</w:t>
      </w:r>
      <w:r w:rsidRPr="009509B4">
        <w:rPr>
          <w:noProof/>
        </w:rPr>
        <w:t xml:space="preserve"> </w:t>
      </w:r>
      <w:r w:rsidRPr="009509B4">
        <w:rPr>
          <w:b/>
          <w:noProof/>
        </w:rPr>
        <w:t>364</w:t>
      </w:r>
      <w:r w:rsidRPr="009509B4">
        <w:rPr>
          <w:noProof/>
        </w:rPr>
        <w:t>, 987-990 (2019).</w:t>
      </w:r>
    </w:p>
    <w:p w14:paraId="11102FFD" w14:textId="77777777" w:rsidR="00C053B1" w:rsidRPr="009509B4" w:rsidRDefault="00C053B1" w:rsidP="00C053B1">
      <w:pPr>
        <w:pStyle w:val="EndNoteBibliography"/>
        <w:rPr>
          <w:noProof/>
        </w:rPr>
      </w:pPr>
    </w:p>
    <w:p w14:paraId="64463D7C" w14:textId="77777777" w:rsidR="00C053B1" w:rsidRPr="009509B4" w:rsidRDefault="00C053B1" w:rsidP="00C053B1">
      <w:pPr>
        <w:pStyle w:val="EndNoteBibliography"/>
        <w:ind w:left="720" w:hanging="720"/>
        <w:rPr>
          <w:noProof/>
        </w:rPr>
      </w:pPr>
      <w:r w:rsidRPr="009509B4">
        <w:rPr>
          <w:noProof/>
        </w:rPr>
        <w:t>25.</w:t>
      </w:r>
      <w:r w:rsidRPr="009509B4">
        <w:rPr>
          <w:noProof/>
        </w:rPr>
        <w:tab/>
        <w:t xml:space="preserve">Dupont E, Hanganu IL, Kilb W, Hirsch S, Luhmann HJ. Rapid developmental switch in the mechanisms driving early cortical columnar networks. </w:t>
      </w:r>
      <w:r w:rsidRPr="009509B4">
        <w:rPr>
          <w:i/>
          <w:noProof/>
        </w:rPr>
        <w:t>Nature</w:t>
      </w:r>
      <w:r w:rsidRPr="009509B4">
        <w:rPr>
          <w:noProof/>
        </w:rPr>
        <w:t xml:space="preserve"> </w:t>
      </w:r>
      <w:r w:rsidRPr="009509B4">
        <w:rPr>
          <w:b/>
          <w:noProof/>
        </w:rPr>
        <w:t>439</w:t>
      </w:r>
      <w:r w:rsidRPr="009509B4">
        <w:rPr>
          <w:noProof/>
        </w:rPr>
        <w:t>, 79-83 (2006).</w:t>
      </w:r>
    </w:p>
    <w:p w14:paraId="3BF6D04A" w14:textId="77777777" w:rsidR="00C053B1" w:rsidRPr="009509B4" w:rsidRDefault="00C053B1" w:rsidP="00C053B1">
      <w:pPr>
        <w:pStyle w:val="EndNoteBibliography"/>
        <w:rPr>
          <w:noProof/>
        </w:rPr>
      </w:pPr>
    </w:p>
    <w:p w14:paraId="7B1F1E88" w14:textId="77777777" w:rsidR="00C053B1" w:rsidRPr="009509B4" w:rsidRDefault="00C053B1" w:rsidP="00C053B1">
      <w:pPr>
        <w:pStyle w:val="EndNoteBibliography"/>
        <w:ind w:left="720" w:hanging="720"/>
        <w:rPr>
          <w:noProof/>
        </w:rPr>
      </w:pPr>
      <w:r w:rsidRPr="009509B4">
        <w:rPr>
          <w:noProof/>
        </w:rPr>
        <w:t>26.</w:t>
      </w:r>
      <w:r w:rsidRPr="009509B4">
        <w:rPr>
          <w:noProof/>
        </w:rPr>
        <w:tab/>
        <w:t xml:space="preserve">Qu GJ, Ma J, Yu YC, Fu Y. Postnatal development of GABAergic interneurons in the neocortical subplate of mice. </w:t>
      </w:r>
      <w:r w:rsidRPr="009509B4">
        <w:rPr>
          <w:i/>
          <w:noProof/>
        </w:rPr>
        <w:t>Neuroscience</w:t>
      </w:r>
      <w:r w:rsidRPr="009509B4">
        <w:rPr>
          <w:noProof/>
        </w:rPr>
        <w:t xml:space="preserve"> </w:t>
      </w:r>
      <w:r w:rsidRPr="009509B4">
        <w:rPr>
          <w:b/>
          <w:noProof/>
        </w:rPr>
        <w:t>322</w:t>
      </w:r>
      <w:r w:rsidRPr="009509B4">
        <w:rPr>
          <w:noProof/>
        </w:rPr>
        <w:t>, 78-93 (2016).</w:t>
      </w:r>
    </w:p>
    <w:p w14:paraId="7310A877" w14:textId="77777777" w:rsidR="00C053B1" w:rsidRPr="009509B4" w:rsidRDefault="00C053B1" w:rsidP="00C053B1">
      <w:pPr>
        <w:pStyle w:val="EndNoteBibliography"/>
        <w:rPr>
          <w:noProof/>
        </w:rPr>
      </w:pPr>
    </w:p>
    <w:p w14:paraId="338F6CCD" w14:textId="77777777" w:rsidR="00C053B1" w:rsidRPr="009509B4" w:rsidRDefault="00C053B1" w:rsidP="00C053B1">
      <w:pPr>
        <w:pStyle w:val="EndNoteBibliography"/>
        <w:ind w:left="720" w:hanging="720"/>
        <w:rPr>
          <w:noProof/>
        </w:rPr>
      </w:pPr>
      <w:r w:rsidRPr="009509B4">
        <w:rPr>
          <w:noProof/>
        </w:rPr>
        <w:t>27.</w:t>
      </w:r>
      <w:r w:rsidRPr="009509B4">
        <w:rPr>
          <w:noProof/>
        </w:rPr>
        <w:tab/>
        <w:t xml:space="preserve">Callaway EM, Borrell V. Developmental sculpting of dendritic morphology of layer 4 neurons in visual cortex: influence of retinal input. </w:t>
      </w:r>
      <w:r w:rsidRPr="009509B4">
        <w:rPr>
          <w:i/>
          <w:noProof/>
        </w:rPr>
        <w:t>The Journal of neuroscience : the official journal of the Society for Neuroscience</w:t>
      </w:r>
      <w:r w:rsidRPr="009509B4">
        <w:rPr>
          <w:noProof/>
        </w:rPr>
        <w:t xml:space="preserve"> </w:t>
      </w:r>
      <w:r w:rsidRPr="009509B4">
        <w:rPr>
          <w:b/>
          <w:noProof/>
        </w:rPr>
        <w:t>31</w:t>
      </w:r>
      <w:r w:rsidRPr="009509B4">
        <w:rPr>
          <w:noProof/>
        </w:rPr>
        <w:t>, 7456-7470 (2011).</w:t>
      </w:r>
    </w:p>
    <w:p w14:paraId="60B4C9FB" w14:textId="77777777" w:rsidR="00C053B1" w:rsidRPr="009509B4" w:rsidRDefault="00C053B1" w:rsidP="00C053B1">
      <w:pPr>
        <w:pStyle w:val="EndNoteBibliography"/>
        <w:rPr>
          <w:noProof/>
        </w:rPr>
      </w:pPr>
    </w:p>
    <w:p w14:paraId="4AE9A3BD" w14:textId="77777777" w:rsidR="00C053B1" w:rsidRPr="009509B4" w:rsidRDefault="00C053B1" w:rsidP="00C053B1">
      <w:pPr>
        <w:pStyle w:val="EndNoteBibliography"/>
        <w:ind w:left="720" w:hanging="720"/>
        <w:rPr>
          <w:noProof/>
        </w:rPr>
      </w:pPr>
      <w:r w:rsidRPr="009509B4">
        <w:rPr>
          <w:noProof/>
        </w:rPr>
        <w:t>28.</w:t>
      </w:r>
      <w:r w:rsidRPr="009509B4">
        <w:rPr>
          <w:noProof/>
        </w:rPr>
        <w:tab/>
        <w:t>Anastasiades PG</w:t>
      </w:r>
      <w:r w:rsidRPr="009509B4">
        <w:rPr>
          <w:i/>
          <w:noProof/>
        </w:rPr>
        <w:t>, et al.</w:t>
      </w:r>
      <w:r w:rsidRPr="009509B4">
        <w:rPr>
          <w:noProof/>
        </w:rPr>
        <w:t xml:space="preserve"> GABAergic interneurons form transient layer-specific circuits in early postnatal neocortex. </w:t>
      </w:r>
      <w:r w:rsidRPr="009509B4">
        <w:rPr>
          <w:i/>
          <w:noProof/>
        </w:rPr>
        <w:t>Nat Commun</w:t>
      </w:r>
      <w:r w:rsidRPr="009509B4">
        <w:rPr>
          <w:noProof/>
        </w:rPr>
        <w:t xml:space="preserve"> </w:t>
      </w:r>
      <w:r w:rsidRPr="009509B4">
        <w:rPr>
          <w:b/>
          <w:noProof/>
        </w:rPr>
        <w:t>7</w:t>
      </w:r>
      <w:r w:rsidRPr="009509B4">
        <w:rPr>
          <w:noProof/>
        </w:rPr>
        <w:t>, 10584 (2016).</w:t>
      </w:r>
    </w:p>
    <w:p w14:paraId="03450194" w14:textId="77777777" w:rsidR="00C053B1" w:rsidRPr="009509B4" w:rsidRDefault="00C053B1" w:rsidP="00C053B1">
      <w:pPr>
        <w:pStyle w:val="EndNoteBibliography"/>
        <w:rPr>
          <w:noProof/>
        </w:rPr>
      </w:pPr>
    </w:p>
    <w:p w14:paraId="665A8D56" w14:textId="77777777" w:rsidR="00C053B1" w:rsidRPr="009509B4" w:rsidRDefault="00C053B1" w:rsidP="00C053B1">
      <w:pPr>
        <w:pStyle w:val="EndNoteBibliography"/>
        <w:ind w:left="720" w:hanging="720"/>
        <w:rPr>
          <w:noProof/>
        </w:rPr>
      </w:pPr>
      <w:r w:rsidRPr="009509B4">
        <w:rPr>
          <w:noProof/>
        </w:rPr>
        <w:lastRenderedPageBreak/>
        <w:t>29.</w:t>
      </w:r>
      <w:r w:rsidRPr="009509B4">
        <w:rPr>
          <w:noProof/>
        </w:rPr>
        <w:tab/>
        <w:t xml:space="preserve">Oh WC, Lutzu S, Castillo PE, Kwon HB. De novo synaptogenesis induced by GABA in the developing mouse cortex. </w:t>
      </w:r>
      <w:r w:rsidRPr="009509B4">
        <w:rPr>
          <w:i/>
          <w:noProof/>
        </w:rPr>
        <w:t>Science</w:t>
      </w:r>
      <w:r w:rsidRPr="009509B4">
        <w:rPr>
          <w:noProof/>
        </w:rPr>
        <w:t xml:space="preserve"> </w:t>
      </w:r>
      <w:r w:rsidRPr="009509B4">
        <w:rPr>
          <w:b/>
          <w:noProof/>
        </w:rPr>
        <w:t>353</w:t>
      </w:r>
      <w:r w:rsidRPr="009509B4">
        <w:rPr>
          <w:noProof/>
        </w:rPr>
        <w:t>, 1037-1040 (2016).</w:t>
      </w:r>
    </w:p>
    <w:p w14:paraId="30B3394D" w14:textId="77777777" w:rsidR="00C053B1" w:rsidRPr="009509B4" w:rsidRDefault="00C053B1" w:rsidP="00C053B1">
      <w:pPr>
        <w:pStyle w:val="EndNoteBibliography"/>
        <w:rPr>
          <w:noProof/>
        </w:rPr>
      </w:pPr>
    </w:p>
    <w:p w14:paraId="7B63525F" w14:textId="77777777" w:rsidR="00C053B1" w:rsidRPr="009509B4" w:rsidRDefault="00C053B1" w:rsidP="00C053B1">
      <w:pPr>
        <w:pStyle w:val="EndNoteBibliography"/>
        <w:ind w:left="720" w:hanging="720"/>
        <w:rPr>
          <w:noProof/>
        </w:rPr>
      </w:pPr>
      <w:r w:rsidRPr="009509B4">
        <w:rPr>
          <w:noProof/>
        </w:rPr>
        <w:t>30.</w:t>
      </w:r>
      <w:r w:rsidRPr="009509B4">
        <w:rPr>
          <w:noProof/>
        </w:rPr>
        <w:tab/>
        <w:t>Tuncdemir SN</w:t>
      </w:r>
      <w:r w:rsidRPr="009509B4">
        <w:rPr>
          <w:i/>
          <w:noProof/>
        </w:rPr>
        <w:t>, et al.</w:t>
      </w:r>
      <w:r w:rsidRPr="009509B4">
        <w:rPr>
          <w:noProof/>
        </w:rPr>
        <w:t xml:space="preserve"> Early Somatostatin Interneuron Connectivity Mediates the Maturation of Deep Layer Cortical Circuits. </w:t>
      </w:r>
      <w:r w:rsidRPr="009509B4">
        <w:rPr>
          <w:i/>
          <w:noProof/>
        </w:rPr>
        <w:t>Neuron</w:t>
      </w:r>
      <w:r w:rsidRPr="009509B4">
        <w:rPr>
          <w:noProof/>
        </w:rPr>
        <w:t xml:space="preserve"> </w:t>
      </w:r>
      <w:r w:rsidRPr="009509B4">
        <w:rPr>
          <w:b/>
          <w:noProof/>
        </w:rPr>
        <w:t>89</w:t>
      </w:r>
      <w:r w:rsidRPr="009509B4">
        <w:rPr>
          <w:noProof/>
        </w:rPr>
        <w:t>, 521-535 (2016).</w:t>
      </w:r>
    </w:p>
    <w:p w14:paraId="5E9D6D21" w14:textId="77777777" w:rsidR="00C053B1" w:rsidRPr="009509B4" w:rsidRDefault="00C053B1" w:rsidP="00C053B1">
      <w:pPr>
        <w:pStyle w:val="EndNoteBibliography"/>
        <w:rPr>
          <w:noProof/>
        </w:rPr>
      </w:pPr>
    </w:p>
    <w:p w14:paraId="6D097177" w14:textId="77777777" w:rsidR="00C053B1" w:rsidRPr="009509B4" w:rsidRDefault="00C053B1" w:rsidP="00C053B1">
      <w:pPr>
        <w:pStyle w:val="EndNoteBibliography"/>
        <w:ind w:left="720" w:hanging="720"/>
        <w:rPr>
          <w:noProof/>
        </w:rPr>
      </w:pPr>
      <w:r w:rsidRPr="009509B4">
        <w:rPr>
          <w:noProof/>
        </w:rPr>
        <w:t>31.</w:t>
      </w:r>
      <w:r w:rsidRPr="009509B4">
        <w:rPr>
          <w:noProof/>
        </w:rPr>
        <w:tab/>
        <w:t xml:space="preserve">Oliet SH, Malenka RC, Nicoll RA. Bidirectional control of quantal size by synaptic activity in the hippocampus. </w:t>
      </w:r>
      <w:r w:rsidRPr="009509B4">
        <w:rPr>
          <w:i/>
          <w:noProof/>
        </w:rPr>
        <w:t>Science</w:t>
      </w:r>
      <w:r w:rsidRPr="009509B4">
        <w:rPr>
          <w:noProof/>
        </w:rPr>
        <w:t xml:space="preserve"> </w:t>
      </w:r>
      <w:r w:rsidRPr="009509B4">
        <w:rPr>
          <w:b/>
          <w:noProof/>
        </w:rPr>
        <w:t>271</w:t>
      </w:r>
      <w:r w:rsidRPr="009509B4">
        <w:rPr>
          <w:noProof/>
        </w:rPr>
        <w:t>, 1294-1297 (1996).</w:t>
      </w:r>
    </w:p>
    <w:p w14:paraId="6D01EB47" w14:textId="77777777" w:rsidR="00C053B1" w:rsidRPr="009509B4" w:rsidRDefault="00C053B1" w:rsidP="00C053B1">
      <w:pPr>
        <w:pStyle w:val="EndNoteBibliography"/>
        <w:rPr>
          <w:noProof/>
        </w:rPr>
      </w:pPr>
    </w:p>
    <w:p w14:paraId="33B13EE3" w14:textId="77777777" w:rsidR="00C053B1" w:rsidRPr="009509B4" w:rsidRDefault="00C053B1" w:rsidP="00C053B1">
      <w:pPr>
        <w:pStyle w:val="EndNoteBibliography"/>
        <w:ind w:left="720" w:hanging="720"/>
        <w:rPr>
          <w:noProof/>
        </w:rPr>
      </w:pPr>
      <w:r w:rsidRPr="009509B4">
        <w:rPr>
          <w:noProof/>
        </w:rPr>
        <w:t>32.</w:t>
      </w:r>
      <w:r w:rsidRPr="009509B4">
        <w:rPr>
          <w:noProof/>
        </w:rPr>
        <w:tab/>
        <w:t xml:space="preserve">Gil Z, Connors BW, Amitai Y. Efficacy of thalamocortical and intracortical synaptic connections: quanta, innervation, and reliability. </w:t>
      </w:r>
      <w:r w:rsidRPr="009509B4">
        <w:rPr>
          <w:i/>
          <w:noProof/>
        </w:rPr>
        <w:t>Neuron</w:t>
      </w:r>
      <w:r w:rsidRPr="009509B4">
        <w:rPr>
          <w:noProof/>
        </w:rPr>
        <w:t xml:space="preserve"> </w:t>
      </w:r>
      <w:r w:rsidRPr="009509B4">
        <w:rPr>
          <w:b/>
          <w:noProof/>
        </w:rPr>
        <w:t>23</w:t>
      </w:r>
      <w:r w:rsidRPr="009509B4">
        <w:rPr>
          <w:noProof/>
        </w:rPr>
        <w:t>, 385-397 (1999).</w:t>
      </w:r>
    </w:p>
    <w:p w14:paraId="1F2322A1" w14:textId="77777777" w:rsidR="00C053B1" w:rsidRPr="009509B4" w:rsidRDefault="00C053B1" w:rsidP="00C053B1">
      <w:pPr>
        <w:pStyle w:val="EndNoteBibliography"/>
        <w:rPr>
          <w:noProof/>
        </w:rPr>
      </w:pPr>
    </w:p>
    <w:p w14:paraId="27A55613" w14:textId="77777777" w:rsidR="00C053B1" w:rsidRPr="009509B4" w:rsidRDefault="00C053B1" w:rsidP="00C053B1">
      <w:pPr>
        <w:pStyle w:val="EndNoteBibliography"/>
        <w:ind w:left="720" w:hanging="720"/>
        <w:rPr>
          <w:noProof/>
        </w:rPr>
      </w:pPr>
      <w:r w:rsidRPr="009509B4">
        <w:rPr>
          <w:noProof/>
        </w:rPr>
        <w:t>33.</w:t>
      </w:r>
      <w:r w:rsidRPr="009509B4">
        <w:rPr>
          <w:noProof/>
        </w:rPr>
        <w:tab/>
        <w:t xml:space="preserve">Bureau I, Shepherd GM, Svoboda K. Precise development of functional and anatomical columns in the neocortex. </w:t>
      </w:r>
      <w:r w:rsidRPr="009509B4">
        <w:rPr>
          <w:i/>
          <w:noProof/>
        </w:rPr>
        <w:t>Neuron</w:t>
      </w:r>
      <w:r w:rsidRPr="009509B4">
        <w:rPr>
          <w:noProof/>
        </w:rPr>
        <w:t xml:space="preserve"> </w:t>
      </w:r>
      <w:r w:rsidRPr="009509B4">
        <w:rPr>
          <w:b/>
          <w:noProof/>
        </w:rPr>
        <w:t>42</w:t>
      </w:r>
      <w:r w:rsidRPr="009509B4">
        <w:rPr>
          <w:noProof/>
        </w:rPr>
        <w:t>, 789-801 (2004).</w:t>
      </w:r>
    </w:p>
    <w:p w14:paraId="1F413E94" w14:textId="77777777" w:rsidR="00C053B1" w:rsidRPr="009509B4" w:rsidRDefault="00C053B1" w:rsidP="00C053B1">
      <w:pPr>
        <w:pStyle w:val="EndNoteBibliography"/>
        <w:rPr>
          <w:noProof/>
        </w:rPr>
      </w:pPr>
    </w:p>
    <w:p w14:paraId="1C5DF93B" w14:textId="77777777" w:rsidR="00C053B1" w:rsidRPr="009509B4" w:rsidRDefault="00C053B1" w:rsidP="00C053B1">
      <w:pPr>
        <w:pStyle w:val="EndNoteBibliography"/>
        <w:ind w:left="720" w:hanging="720"/>
        <w:rPr>
          <w:noProof/>
        </w:rPr>
      </w:pPr>
      <w:r w:rsidRPr="009509B4">
        <w:rPr>
          <w:noProof/>
        </w:rPr>
        <w:t>34.</w:t>
      </w:r>
      <w:r w:rsidRPr="009509B4">
        <w:rPr>
          <w:noProof/>
        </w:rPr>
        <w:tab/>
        <w:t xml:space="preserve">Luz LL, Currie SP, Daw MI. Alterations in the properties of neonatal thalamocortical synapses with time in in vitro slices. </w:t>
      </w:r>
      <w:r w:rsidRPr="009509B4">
        <w:rPr>
          <w:i/>
          <w:noProof/>
        </w:rPr>
        <w:t>PLoS One</w:t>
      </w:r>
      <w:r w:rsidRPr="009509B4">
        <w:rPr>
          <w:noProof/>
        </w:rPr>
        <w:t xml:space="preserve"> </w:t>
      </w:r>
      <w:r w:rsidRPr="009509B4">
        <w:rPr>
          <w:b/>
          <w:noProof/>
        </w:rPr>
        <w:t>12</w:t>
      </w:r>
      <w:r w:rsidRPr="009509B4">
        <w:rPr>
          <w:noProof/>
        </w:rPr>
        <w:t>, e0171897 (2017).</w:t>
      </w:r>
    </w:p>
    <w:p w14:paraId="145585B6" w14:textId="77777777" w:rsidR="00C053B1" w:rsidRPr="009509B4" w:rsidRDefault="00C053B1" w:rsidP="00C053B1">
      <w:pPr>
        <w:pStyle w:val="EndNoteBibliography"/>
        <w:rPr>
          <w:noProof/>
        </w:rPr>
      </w:pPr>
    </w:p>
    <w:p w14:paraId="35B08DFC" w14:textId="77777777" w:rsidR="00C053B1" w:rsidRPr="009509B4" w:rsidRDefault="00C053B1" w:rsidP="00C053B1">
      <w:pPr>
        <w:pStyle w:val="EndNoteBibliography"/>
        <w:ind w:left="720" w:hanging="720"/>
        <w:rPr>
          <w:noProof/>
        </w:rPr>
      </w:pPr>
      <w:r w:rsidRPr="009509B4">
        <w:rPr>
          <w:noProof/>
        </w:rPr>
        <w:t>35.</w:t>
      </w:r>
      <w:r w:rsidRPr="009509B4">
        <w:rPr>
          <w:noProof/>
        </w:rPr>
        <w:tab/>
        <w:t xml:space="preserve">Rose HJ, Metherate R. Auditory thalamocortical transmission is reliable and temporally precise. </w:t>
      </w:r>
      <w:r w:rsidRPr="009509B4">
        <w:rPr>
          <w:i/>
          <w:noProof/>
        </w:rPr>
        <w:t>Journal of neurophysiology</w:t>
      </w:r>
      <w:r w:rsidRPr="009509B4">
        <w:rPr>
          <w:noProof/>
        </w:rPr>
        <w:t xml:space="preserve"> </w:t>
      </w:r>
      <w:r w:rsidRPr="009509B4">
        <w:rPr>
          <w:b/>
          <w:noProof/>
        </w:rPr>
        <w:t>94</w:t>
      </w:r>
      <w:r w:rsidRPr="009509B4">
        <w:rPr>
          <w:noProof/>
        </w:rPr>
        <w:t>, 2019-2030 (2005).</w:t>
      </w:r>
    </w:p>
    <w:p w14:paraId="2E70F495" w14:textId="77777777" w:rsidR="00C053B1" w:rsidRPr="009509B4" w:rsidRDefault="00C053B1" w:rsidP="00C053B1">
      <w:pPr>
        <w:pStyle w:val="EndNoteBibliography"/>
        <w:rPr>
          <w:noProof/>
        </w:rPr>
      </w:pPr>
    </w:p>
    <w:p w14:paraId="166109EF" w14:textId="77777777" w:rsidR="00C053B1" w:rsidRPr="009509B4" w:rsidRDefault="00C053B1" w:rsidP="00C053B1">
      <w:pPr>
        <w:pStyle w:val="EndNoteBibliography"/>
        <w:ind w:left="720" w:hanging="720"/>
        <w:rPr>
          <w:noProof/>
        </w:rPr>
      </w:pPr>
      <w:r w:rsidRPr="009509B4">
        <w:rPr>
          <w:noProof/>
        </w:rPr>
        <w:t>36.</w:t>
      </w:r>
      <w:r w:rsidRPr="009509B4">
        <w:rPr>
          <w:noProof/>
        </w:rPr>
        <w:tab/>
        <w:t>Vue TY</w:t>
      </w:r>
      <w:r w:rsidRPr="009509B4">
        <w:rPr>
          <w:i/>
          <w:noProof/>
        </w:rPr>
        <w:t>, et al.</w:t>
      </w:r>
      <w:r w:rsidRPr="009509B4">
        <w:rPr>
          <w:noProof/>
        </w:rPr>
        <w:t xml:space="preserve"> Characterization of progenitor domains in the developing mouse thalamus. </w:t>
      </w:r>
      <w:r w:rsidRPr="009509B4">
        <w:rPr>
          <w:i/>
          <w:noProof/>
        </w:rPr>
        <w:t>The Journal of comparative neurology</w:t>
      </w:r>
      <w:r w:rsidRPr="009509B4">
        <w:rPr>
          <w:noProof/>
        </w:rPr>
        <w:t xml:space="preserve"> </w:t>
      </w:r>
      <w:r w:rsidRPr="009509B4">
        <w:rPr>
          <w:b/>
          <w:noProof/>
        </w:rPr>
        <w:t>505</w:t>
      </w:r>
      <w:r w:rsidRPr="009509B4">
        <w:rPr>
          <w:noProof/>
        </w:rPr>
        <w:t>, 73-91 (2007).</w:t>
      </w:r>
    </w:p>
    <w:p w14:paraId="1BE3439F" w14:textId="77777777" w:rsidR="00C053B1" w:rsidRPr="009509B4" w:rsidRDefault="00C053B1" w:rsidP="00C053B1">
      <w:pPr>
        <w:pStyle w:val="EndNoteBibliography"/>
        <w:rPr>
          <w:noProof/>
        </w:rPr>
      </w:pPr>
    </w:p>
    <w:p w14:paraId="40494826" w14:textId="77777777" w:rsidR="00C053B1" w:rsidRPr="009509B4" w:rsidRDefault="00C053B1" w:rsidP="00C053B1">
      <w:pPr>
        <w:pStyle w:val="EndNoteBibliography"/>
        <w:ind w:left="720" w:hanging="720"/>
        <w:rPr>
          <w:noProof/>
        </w:rPr>
      </w:pPr>
      <w:r w:rsidRPr="009509B4">
        <w:rPr>
          <w:noProof/>
        </w:rPr>
        <w:t>37.</w:t>
      </w:r>
      <w:r w:rsidRPr="009509B4">
        <w:rPr>
          <w:noProof/>
        </w:rPr>
        <w:tab/>
        <w:t>Vue TY</w:t>
      </w:r>
      <w:r w:rsidRPr="009509B4">
        <w:rPr>
          <w:i/>
          <w:noProof/>
        </w:rPr>
        <w:t>, et al.</w:t>
      </w:r>
      <w:r w:rsidRPr="009509B4">
        <w:rPr>
          <w:noProof/>
        </w:rPr>
        <w:t xml:space="preserve"> Sonic hedgehog signaling controls thalamic progenitor identity and nuclei specification in mice. </w:t>
      </w:r>
      <w:r w:rsidRPr="009509B4">
        <w:rPr>
          <w:i/>
          <w:noProof/>
        </w:rPr>
        <w:t>The Journal of neuroscience : the official journal of the Society for Neuroscience</w:t>
      </w:r>
      <w:r w:rsidRPr="009509B4">
        <w:rPr>
          <w:noProof/>
        </w:rPr>
        <w:t xml:space="preserve"> </w:t>
      </w:r>
      <w:r w:rsidRPr="009509B4">
        <w:rPr>
          <w:b/>
          <w:noProof/>
        </w:rPr>
        <w:t>29</w:t>
      </w:r>
      <w:r w:rsidRPr="009509B4">
        <w:rPr>
          <w:noProof/>
        </w:rPr>
        <w:t>, 4484-4497 (2009).</w:t>
      </w:r>
    </w:p>
    <w:p w14:paraId="7E35671A" w14:textId="77777777" w:rsidR="00C053B1" w:rsidRPr="009509B4" w:rsidRDefault="00C053B1" w:rsidP="00C053B1">
      <w:pPr>
        <w:pStyle w:val="EndNoteBibliography"/>
        <w:rPr>
          <w:noProof/>
        </w:rPr>
      </w:pPr>
    </w:p>
    <w:p w14:paraId="026FFAFE" w14:textId="77777777" w:rsidR="00C053B1" w:rsidRPr="009509B4" w:rsidRDefault="00C053B1" w:rsidP="00C053B1">
      <w:pPr>
        <w:pStyle w:val="EndNoteBibliography"/>
        <w:ind w:left="720" w:hanging="720"/>
        <w:rPr>
          <w:noProof/>
        </w:rPr>
      </w:pPr>
      <w:r w:rsidRPr="009509B4">
        <w:rPr>
          <w:noProof/>
        </w:rPr>
        <w:t>38.</w:t>
      </w:r>
      <w:r w:rsidRPr="009509B4">
        <w:rPr>
          <w:noProof/>
        </w:rPr>
        <w:tab/>
        <w:t xml:space="preserve">Allendoerfer KL, Shatz CJ. The subplate, a transient neocortical structure: its role in the development of connections between thalamus and cortex. </w:t>
      </w:r>
      <w:r w:rsidRPr="009509B4">
        <w:rPr>
          <w:i/>
          <w:noProof/>
        </w:rPr>
        <w:t>Annual review of neuroscience</w:t>
      </w:r>
      <w:r w:rsidRPr="009509B4">
        <w:rPr>
          <w:noProof/>
        </w:rPr>
        <w:t xml:space="preserve"> </w:t>
      </w:r>
      <w:r w:rsidRPr="009509B4">
        <w:rPr>
          <w:b/>
          <w:noProof/>
        </w:rPr>
        <w:t>17</w:t>
      </w:r>
      <w:r w:rsidRPr="009509B4">
        <w:rPr>
          <w:noProof/>
        </w:rPr>
        <w:t>, 185-218 (1994).</w:t>
      </w:r>
    </w:p>
    <w:p w14:paraId="1EDC1184" w14:textId="77777777" w:rsidR="00C053B1" w:rsidRPr="009509B4" w:rsidRDefault="00C053B1" w:rsidP="00C053B1">
      <w:pPr>
        <w:pStyle w:val="EndNoteBibliography"/>
        <w:rPr>
          <w:noProof/>
        </w:rPr>
      </w:pPr>
    </w:p>
    <w:p w14:paraId="3B58975F" w14:textId="77777777" w:rsidR="00C053B1" w:rsidRPr="009509B4" w:rsidRDefault="00C053B1" w:rsidP="00C053B1">
      <w:pPr>
        <w:pStyle w:val="EndNoteBibliography"/>
        <w:ind w:left="720" w:hanging="720"/>
        <w:rPr>
          <w:noProof/>
        </w:rPr>
      </w:pPr>
      <w:r w:rsidRPr="009509B4">
        <w:rPr>
          <w:noProof/>
        </w:rPr>
        <w:t>39.</w:t>
      </w:r>
      <w:r w:rsidRPr="009509B4">
        <w:rPr>
          <w:noProof/>
        </w:rPr>
        <w:tab/>
        <w:t xml:space="preserve">Friauf E, McConnell SK, Shatz CJ. Functional synaptic circuits in the subplate during fetal and early postnatal development of cat visual cortex. </w:t>
      </w:r>
      <w:r w:rsidRPr="009509B4">
        <w:rPr>
          <w:i/>
          <w:noProof/>
        </w:rPr>
        <w:t>The Journal of neuroscience : the official journal of the Society for Neuroscience</w:t>
      </w:r>
      <w:r w:rsidRPr="009509B4">
        <w:rPr>
          <w:noProof/>
        </w:rPr>
        <w:t xml:space="preserve"> </w:t>
      </w:r>
      <w:r w:rsidRPr="009509B4">
        <w:rPr>
          <w:b/>
          <w:noProof/>
        </w:rPr>
        <w:t>10</w:t>
      </w:r>
      <w:r w:rsidRPr="009509B4">
        <w:rPr>
          <w:noProof/>
        </w:rPr>
        <w:t>, 2601-2613 (1990).</w:t>
      </w:r>
    </w:p>
    <w:p w14:paraId="2258BA35" w14:textId="77777777" w:rsidR="00C053B1" w:rsidRPr="009509B4" w:rsidRDefault="00C053B1" w:rsidP="00C053B1">
      <w:pPr>
        <w:pStyle w:val="EndNoteBibliography"/>
        <w:rPr>
          <w:noProof/>
        </w:rPr>
      </w:pPr>
    </w:p>
    <w:p w14:paraId="6D3F217E" w14:textId="77777777" w:rsidR="00C053B1" w:rsidRPr="009509B4" w:rsidRDefault="00C053B1" w:rsidP="00C053B1">
      <w:pPr>
        <w:pStyle w:val="EndNoteBibliography"/>
        <w:ind w:left="720" w:hanging="720"/>
        <w:rPr>
          <w:noProof/>
        </w:rPr>
      </w:pPr>
      <w:r w:rsidRPr="009509B4">
        <w:rPr>
          <w:noProof/>
        </w:rPr>
        <w:t>40.</w:t>
      </w:r>
      <w:r w:rsidRPr="009509B4">
        <w:rPr>
          <w:noProof/>
        </w:rPr>
        <w:tab/>
        <w:t xml:space="preserve">Luhmann HJ, Kilb W, Hanganu-Opatz IL. Subplate cells: amplifiers of neuronal activity in the developing cerebral cortex. </w:t>
      </w:r>
      <w:r w:rsidRPr="009509B4">
        <w:rPr>
          <w:i/>
          <w:noProof/>
        </w:rPr>
        <w:t>Front Neuroanat</w:t>
      </w:r>
      <w:r w:rsidRPr="009509B4">
        <w:rPr>
          <w:noProof/>
        </w:rPr>
        <w:t xml:space="preserve"> </w:t>
      </w:r>
      <w:r w:rsidRPr="009509B4">
        <w:rPr>
          <w:b/>
          <w:noProof/>
        </w:rPr>
        <w:t>3</w:t>
      </w:r>
      <w:r w:rsidRPr="009509B4">
        <w:rPr>
          <w:noProof/>
        </w:rPr>
        <w:t>, 19 (2009).</w:t>
      </w:r>
    </w:p>
    <w:p w14:paraId="30FB7B80" w14:textId="77777777" w:rsidR="00C053B1" w:rsidRPr="009509B4" w:rsidRDefault="00C053B1" w:rsidP="00C053B1">
      <w:pPr>
        <w:pStyle w:val="EndNoteBibliography"/>
        <w:rPr>
          <w:noProof/>
        </w:rPr>
      </w:pPr>
    </w:p>
    <w:p w14:paraId="1FAD1E1B" w14:textId="77777777" w:rsidR="00C053B1" w:rsidRPr="009509B4" w:rsidRDefault="00C053B1" w:rsidP="00C053B1">
      <w:pPr>
        <w:pStyle w:val="EndNoteBibliography"/>
        <w:ind w:left="720" w:hanging="720"/>
        <w:rPr>
          <w:noProof/>
        </w:rPr>
      </w:pPr>
      <w:r w:rsidRPr="009509B4">
        <w:rPr>
          <w:noProof/>
        </w:rPr>
        <w:t>41.</w:t>
      </w:r>
      <w:r w:rsidRPr="009509B4">
        <w:rPr>
          <w:noProof/>
        </w:rPr>
        <w:tab/>
        <w:t xml:space="preserve">Anastasiades PG, Butt SJ. A role for silent synapses in the development of the pathway from layer 2/3 to 5 pyramidal cells in the neocortex. </w:t>
      </w:r>
      <w:r w:rsidRPr="009509B4">
        <w:rPr>
          <w:i/>
          <w:noProof/>
        </w:rPr>
        <w:t>The Journal of neuroscience : the official journal of the Society for Neuroscience</w:t>
      </w:r>
      <w:r w:rsidRPr="009509B4">
        <w:rPr>
          <w:noProof/>
        </w:rPr>
        <w:t xml:space="preserve"> </w:t>
      </w:r>
      <w:r w:rsidRPr="009509B4">
        <w:rPr>
          <w:b/>
          <w:noProof/>
        </w:rPr>
        <w:t>32</w:t>
      </w:r>
      <w:r w:rsidRPr="009509B4">
        <w:rPr>
          <w:noProof/>
        </w:rPr>
        <w:t>, 13085-13099 (2012).</w:t>
      </w:r>
    </w:p>
    <w:p w14:paraId="7E15221E" w14:textId="77777777" w:rsidR="00C053B1" w:rsidRPr="009509B4" w:rsidRDefault="00C053B1" w:rsidP="00C053B1">
      <w:pPr>
        <w:pStyle w:val="EndNoteBibliography"/>
        <w:rPr>
          <w:noProof/>
        </w:rPr>
      </w:pPr>
    </w:p>
    <w:p w14:paraId="7EDDD8DD" w14:textId="77777777" w:rsidR="00C053B1" w:rsidRPr="009509B4" w:rsidRDefault="00C053B1" w:rsidP="00C053B1">
      <w:pPr>
        <w:pStyle w:val="EndNoteBibliography"/>
        <w:ind w:left="720" w:hanging="720"/>
        <w:rPr>
          <w:noProof/>
        </w:rPr>
      </w:pPr>
      <w:r w:rsidRPr="009509B4">
        <w:rPr>
          <w:noProof/>
        </w:rPr>
        <w:t>42.</w:t>
      </w:r>
      <w:r w:rsidRPr="009509B4">
        <w:rPr>
          <w:noProof/>
        </w:rPr>
        <w:tab/>
        <w:t>Tang JC</w:t>
      </w:r>
      <w:r w:rsidRPr="009509B4">
        <w:rPr>
          <w:i/>
          <w:noProof/>
        </w:rPr>
        <w:t>, et al.</w:t>
      </w:r>
      <w:r w:rsidRPr="009509B4">
        <w:rPr>
          <w:noProof/>
        </w:rPr>
        <w:t xml:space="preserve"> Cell type-specific manipulation with GFP-dependent Cre recombinase. </w:t>
      </w:r>
      <w:r w:rsidRPr="009509B4">
        <w:rPr>
          <w:i/>
          <w:noProof/>
        </w:rPr>
        <w:t>Nature neuroscience</w:t>
      </w:r>
      <w:r w:rsidRPr="009509B4">
        <w:rPr>
          <w:noProof/>
        </w:rPr>
        <w:t xml:space="preserve"> </w:t>
      </w:r>
      <w:r w:rsidRPr="009509B4">
        <w:rPr>
          <w:b/>
          <w:noProof/>
        </w:rPr>
        <w:t>18</w:t>
      </w:r>
      <w:r w:rsidRPr="009509B4">
        <w:rPr>
          <w:noProof/>
        </w:rPr>
        <w:t>, 1334-1341 (2015).</w:t>
      </w:r>
    </w:p>
    <w:p w14:paraId="5E3D7F20" w14:textId="77777777" w:rsidR="00C053B1" w:rsidRPr="009509B4" w:rsidRDefault="00C053B1" w:rsidP="00C053B1">
      <w:pPr>
        <w:pStyle w:val="EndNoteBibliography"/>
        <w:rPr>
          <w:noProof/>
        </w:rPr>
      </w:pPr>
    </w:p>
    <w:p w14:paraId="4FFE0FA1" w14:textId="77777777" w:rsidR="00C053B1" w:rsidRPr="009509B4" w:rsidRDefault="00C053B1" w:rsidP="00C053B1">
      <w:pPr>
        <w:pStyle w:val="EndNoteBibliography"/>
        <w:ind w:left="720" w:hanging="720"/>
        <w:rPr>
          <w:noProof/>
        </w:rPr>
      </w:pPr>
      <w:r w:rsidRPr="009509B4">
        <w:rPr>
          <w:noProof/>
        </w:rPr>
        <w:t>43.</w:t>
      </w:r>
      <w:r w:rsidRPr="009509B4">
        <w:rPr>
          <w:noProof/>
        </w:rPr>
        <w:tab/>
        <w:t>Naka A</w:t>
      </w:r>
      <w:r w:rsidRPr="009509B4">
        <w:rPr>
          <w:i/>
          <w:noProof/>
        </w:rPr>
        <w:t>, et al.</w:t>
      </w:r>
      <w:r w:rsidRPr="009509B4">
        <w:rPr>
          <w:noProof/>
        </w:rPr>
        <w:t xml:space="preserve"> Complementary networks of cortical somatostatin interneurons enforce layer specific control. </w:t>
      </w:r>
      <w:r w:rsidRPr="009509B4">
        <w:rPr>
          <w:i/>
          <w:noProof/>
        </w:rPr>
        <w:t>Elife</w:t>
      </w:r>
      <w:r w:rsidRPr="009509B4">
        <w:rPr>
          <w:noProof/>
        </w:rPr>
        <w:t xml:space="preserve"> </w:t>
      </w:r>
      <w:r w:rsidRPr="009509B4">
        <w:rPr>
          <w:b/>
          <w:noProof/>
        </w:rPr>
        <w:t>8</w:t>
      </w:r>
      <w:r w:rsidRPr="009509B4">
        <w:rPr>
          <w:noProof/>
        </w:rPr>
        <w:t>,  (2019).</w:t>
      </w:r>
    </w:p>
    <w:p w14:paraId="059B5C68" w14:textId="77777777" w:rsidR="00C053B1" w:rsidRPr="009509B4" w:rsidRDefault="00C053B1" w:rsidP="00C053B1">
      <w:pPr>
        <w:pStyle w:val="EndNoteBibliography"/>
        <w:rPr>
          <w:noProof/>
        </w:rPr>
      </w:pPr>
    </w:p>
    <w:p w14:paraId="652E95BE" w14:textId="77777777" w:rsidR="00C053B1" w:rsidRPr="009509B4" w:rsidRDefault="00C053B1" w:rsidP="00C053B1">
      <w:pPr>
        <w:pStyle w:val="EndNoteBibliography"/>
        <w:ind w:left="720" w:hanging="720"/>
        <w:rPr>
          <w:noProof/>
        </w:rPr>
      </w:pPr>
      <w:r w:rsidRPr="009509B4">
        <w:rPr>
          <w:noProof/>
        </w:rPr>
        <w:t>44.</w:t>
      </w:r>
      <w:r w:rsidRPr="009509B4">
        <w:rPr>
          <w:noProof/>
        </w:rPr>
        <w:tab/>
        <w:t>Che A</w:t>
      </w:r>
      <w:r w:rsidRPr="009509B4">
        <w:rPr>
          <w:i/>
          <w:noProof/>
        </w:rPr>
        <w:t>, et al.</w:t>
      </w:r>
      <w:r w:rsidRPr="009509B4">
        <w:rPr>
          <w:noProof/>
        </w:rPr>
        <w:t xml:space="preserve"> Layer I Interneurons Sharpen Sensory Maps during Neonatal Development. </w:t>
      </w:r>
      <w:r w:rsidRPr="009509B4">
        <w:rPr>
          <w:i/>
          <w:noProof/>
        </w:rPr>
        <w:t>Neuron</w:t>
      </w:r>
      <w:r w:rsidRPr="009509B4">
        <w:rPr>
          <w:noProof/>
        </w:rPr>
        <w:t xml:space="preserve"> </w:t>
      </w:r>
      <w:r w:rsidRPr="009509B4">
        <w:rPr>
          <w:b/>
          <w:noProof/>
        </w:rPr>
        <w:t>99</w:t>
      </w:r>
      <w:r w:rsidRPr="009509B4">
        <w:rPr>
          <w:noProof/>
        </w:rPr>
        <w:t>, 98-116 e117 (2018).</w:t>
      </w:r>
    </w:p>
    <w:p w14:paraId="1D4C8750" w14:textId="77777777" w:rsidR="00C053B1" w:rsidRPr="009509B4" w:rsidRDefault="00C053B1" w:rsidP="00C053B1">
      <w:pPr>
        <w:pStyle w:val="EndNoteBibliography"/>
        <w:rPr>
          <w:noProof/>
        </w:rPr>
      </w:pPr>
    </w:p>
    <w:p w14:paraId="39199CC6" w14:textId="77777777" w:rsidR="00C053B1" w:rsidRPr="009509B4" w:rsidRDefault="00C053B1" w:rsidP="00C053B1">
      <w:pPr>
        <w:pStyle w:val="EndNoteBibliography"/>
        <w:ind w:left="720" w:hanging="720"/>
        <w:rPr>
          <w:noProof/>
        </w:rPr>
      </w:pPr>
      <w:r w:rsidRPr="009509B4">
        <w:rPr>
          <w:noProof/>
        </w:rPr>
        <w:t>45.</w:t>
      </w:r>
      <w:r w:rsidRPr="009509B4">
        <w:rPr>
          <w:noProof/>
        </w:rPr>
        <w:tab/>
        <w:t>Feldmeyer D</w:t>
      </w:r>
      <w:r w:rsidRPr="009509B4">
        <w:rPr>
          <w:i/>
          <w:noProof/>
        </w:rPr>
        <w:t>, et al.</w:t>
      </w:r>
      <w:r w:rsidRPr="009509B4">
        <w:rPr>
          <w:noProof/>
        </w:rPr>
        <w:t xml:space="preserve"> Barrel cortex function. </w:t>
      </w:r>
      <w:r w:rsidRPr="009509B4">
        <w:rPr>
          <w:i/>
          <w:noProof/>
        </w:rPr>
        <w:t>Prog Neurobiol</w:t>
      </w:r>
      <w:r w:rsidRPr="009509B4">
        <w:rPr>
          <w:noProof/>
        </w:rPr>
        <w:t xml:space="preserve"> </w:t>
      </w:r>
      <w:r w:rsidRPr="009509B4">
        <w:rPr>
          <w:b/>
          <w:noProof/>
        </w:rPr>
        <w:t>103</w:t>
      </w:r>
      <w:r w:rsidRPr="009509B4">
        <w:rPr>
          <w:noProof/>
        </w:rPr>
        <w:t>, 3-27 (2013).</w:t>
      </w:r>
    </w:p>
    <w:p w14:paraId="689CBB84" w14:textId="77777777" w:rsidR="00C053B1" w:rsidRPr="009509B4" w:rsidRDefault="00C053B1" w:rsidP="00C053B1">
      <w:pPr>
        <w:pStyle w:val="EndNoteBibliography"/>
        <w:rPr>
          <w:noProof/>
        </w:rPr>
      </w:pPr>
    </w:p>
    <w:p w14:paraId="2DE6B7F4" w14:textId="77777777" w:rsidR="00C053B1" w:rsidRPr="009509B4" w:rsidRDefault="00C053B1" w:rsidP="00C053B1">
      <w:pPr>
        <w:pStyle w:val="EndNoteBibliography"/>
        <w:ind w:left="720" w:hanging="720"/>
        <w:rPr>
          <w:noProof/>
        </w:rPr>
      </w:pPr>
      <w:r w:rsidRPr="009509B4">
        <w:rPr>
          <w:noProof/>
        </w:rPr>
        <w:t>46.</w:t>
      </w:r>
      <w:r w:rsidRPr="009509B4">
        <w:rPr>
          <w:noProof/>
        </w:rPr>
        <w:tab/>
        <w:t xml:space="preserve">Agmon A, Connors BW. Thalamocortical responses of mouse somatosensory (barrel) cortex in vitro. </w:t>
      </w:r>
      <w:r w:rsidRPr="009509B4">
        <w:rPr>
          <w:i/>
          <w:noProof/>
        </w:rPr>
        <w:t>Neuroscience</w:t>
      </w:r>
      <w:r w:rsidRPr="009509B4">
        <w:rPr>
          <w:noProof/>
        </w:rPr>
        <w:t xml:space="preserve"> </w:t>
      </w:r>
      <w:r w:rsidRPr="009509B4">
        <w:rPr>
          <w:b/>
          <w:noProof/>
        </w:rPr>
        <w:t>41</w:t>
      </w:r>
      <w:r w:rsidRPr="009509B4">
        <w:rPr>
          <w:noProof/>
        </w:rPr>
        <w:t>, 365-379 (1991).</w:t>
      </w:r>
    </w:p>
    <w:p w14:paraId="3535A93A" w14:textId="77777777" w:rsidR="00C053B1" w:rsidRPr="009509B4" w:rsidRDefault="00C053B1" w:rsidP="00C053B1">
      <w:pPr>
        <w:pStyle w:val="EndNoteBibliography"/>
        <w:rPr>
          <w:noProof/>
        </w:rPr>
      </w:pPr>
    </w:p>
    <w:p w14:paraId="69F3B5B5" w14:textId="77777777" w:rsidR="00C053B1" w:rsidRPr="009509B4" w:rsidRDefault="00C053B1" w:rsidP="00C053B1">
      <w:pPr>
        <w:pStyle w:val="EndNoteBibliography"/>
        <w:ind w:left="720" w:hanging="720"/>
        <w:rPr>
          <w:noProof/>
        </w:rPr>
      </w:pPr>
      <w:r w:rsidRPr="009509B4">
        <w:rPr>
          <w:noProof/>
        </w:rPr>
        <w:t>47.</w:t>
      </w:r>
      <w:r w:rsidRPr="009509B4">
        <w:rPr>
          <w:noProof/>
        </w:rPr>
        <w:tab/>
        <w:t xml:space="preserve">Anastasiades PG, Marques-Smith A, Butt SJB. Studies of cortical connectivity using optical circuit mapping methods. </w:t>
      </w:r>
      <w:r w:rsidRPr="009509B4">
        <w:rPr>
          <w:i/>
          <w:noProof/>
        </w:rPr>
        <w:t>The Journal of physiology</w:t>
      </w:r>
      <w:r w:rsidRPr="009509B4">
        <w:rPr>
          <w:noProof/>
        </w:rPr>
        <w:t xml:space="preserve"> </w:t>
      </w:r>
      <w:r w:rsidRPr="009509B4">
        <w:rPr>
          <w:b/>
          <w:noProof/>
        </w:rPr>
        <w:t>596</w:t>
      </w:r>
      <w:r w:rsidRPr="009509B4">
        <w:rPr>
          <w:noProof/>
        </w:rPr>
        <w:t>, 145-162 (2018).</w:t>
      </w:r>
    </w:p>
    <w:p w14:paraId="13731E89" w14:textId="77777777" w:rsidR="00C053B1" w:rsidRPr="009509B4" w:rsidRDefault="00C053B1" w:rsidP="00C053B1">
      <w:pPr>
        <w:pStyle w:val="EndNoteBibliography"/>
        <w:rPr>
          <w:noProof/>
        </w:rPr>
      </w:pPr>
    </w:p>
    <w:p w14:paraId="176E5C5C" w14:textId="77777777" w:rsidR="00C053B1" w:rsidRPr="009509B4" w:rsidRDefault="00C053B1" w:rsidP="00C053B1">
      <w:pPr>
        <w:pStyle w:val="EndNoteBibliography"/>
        <w:ind w:left="720" w:hanging="720"/>
        <w:rPr>
          <w:noProof/>
        </w:rPr>
      </w:pPr>
      <w:r w:rsidRPr="009509B4">
        <w:rPr>
          <w:noProof/>
        </w:rPr>
        <w:t>48.</w:t>
      </w:r>
      <w:r w:rsidRPr="009509B4">
        <w:rPr>
          <w:noProof/>
        </w:rPr>
        <w:tab/>
        <w:t xml:space="preserve">Raastad M, Storm JF, Andersen P. Putative Single Quantum and Single Fibre Excitatory Postsynaptic Currents Show Similar Amplitude Range and Variability in Rat Hippocampal Slices. </w:t>
      </w:r>
      <w:r w:rsidRPr="009509B4">
        <w:rPr>
          <w:i/>
          <w:noProof/>
        </w:rPr>
        <w:t>The European journal of neuroscience</w:t>
      </w:r>
      <w:r w:rsidRPr="009509B4">
        <w:rPr>
          <w:noProof/>
        </w:rPr>
        <w:t xml:space="preserve"> </w:t>
      </w:r>
      <w:r w:rsidRPr="009509B4">
        <w:rPr>
          <w:b/>
          <w:noProof/>
        </w:rPr>
        <w:t>4</w:t>
      </w:r>
      <w:r w:rsidRPr="009509B4">
        <w:rPr>
          <w:noProof/>
        </w:rPr>
        <w:t>, 113-117 (1992).</w:t>
      </w:r>
    </w:p>
    <w:p w14:paraId="68243611" w14:textId="77777777" w:rsidR="00C053B1" w:rsidRPr="009509B4" w:rsidRDefault="00C053B1" w:rsidP="00C053B1">
      <w:pPr>
        <w:pStyle w:val="EndNoteBibliography"/>
        <w:rPr>
          <w:noProof/>
        </w:rPr>
      </w:pPr>
    </w:p>
    <w:p w14:paraId="058E42AD" w14:textId="77777777" w:rsidR="00C053B1" w:rsidRPr="009509B4" w:rsidRDefault="00C053B1" w:rsidP="00C053B1">
      <w:pPr>
        <w:pStyle w:val="EndNoteBibliography"/>
        <w:ind w:left="720" w:hanging="720"/>
        <w:rPr>
          <w:noProof/>
        </w:rPr>
      </w:pPr>
      <w:r w:rsidRPr="009509B4">
        <w:rPr>
          <w:noProof/>
        </w:rPr>
        <w:t>49.</w:t>
      </w:r>
      <w:r w:rsidRPr="009509B4">
        <w:rPr>
          <w:noProof/>
        </w:rPr>
        <w:tab/>
        <w:t xml:space="preserve">Isaac JT, Crair MC, Nicoll RA, Malenka RC. Silent synapses during development of thalamocortical inputs. </w:t>
      </w:r>
      <w:r w:rsidRPr="009509B4">
        <w:rPr>
          <w:i/>
          <w:noProof/>
        </w:rPr>
        <w:t>Neuron</w:t>
      </w:r>
      <w:r w:rsidRPr="009509B4">
        <w:rPr>
          <w:noProof/>
        </w:rPr>
        <w:t xml:space="preserve"> </w:t>
      </w:r>
      <w:r w:rsidRPr="009509B4">
        <w:rPr>
          <w:b/>
          <w:noProof/>
        </w:rPr>
        <w:t>18</w:t>
      </w:r>
      <w:r w:rsidRPr="009509B4">
        <w:rPr>
          <w:noProof/>
        </w:rPr>
        <w:t>, 269-280 (1997).</w:t>
      </w:r>
    </w:p>
    <w:p w14:paraId="57585C49" w14:textId="77777777" w:rsidR="00C053B1" w:rsidRPr="009509B4" w:rsidRDefault="00C053B1" w:rsidP="00C053B1">
      <w:pPr>
        <w:pStyle w:val="EndNoteBibliography"/>
        <w:rPr>
          <w:noProof/>
        </w:rPr>
      </w:pPr>
    </w:p>
    <w:p w14:paraId="642FDFE8" w14:textId="3DA0A7F6" w:rsidR="00D6382A" w:rsidRPr="009509B4" w:rsidRDefault="00EB3917" w:rsidP="00C053B1">
      <w:pPr>
        <w:pStyle w:val="Normal1"/>
        <w:spacing w:after="200" w:line="360" w:lineRule="auto"/>
        <w:jc w:val="both"/>
      </w:pPr>
      <w:r w:rsidRPr="009509B4">
        <w:fldChar w:fldCharType="end"/>
      </w:r>
      <w:r w:rsidR="00D6382A" w:rsidRPr="009509B4">
        <w:br w:type="page"/>
      </w:r>
    </w:p>
    <w:p w14:paraId="4D5C9735" w14:textId="1066C6CD" w:rsidR="00D6382A" w:rsidRPr="009509B4" w:rsidRDefault="00D6382A" w:rsidP="00D6382A">
      <w:pPr>
        <w:pStyle w:val="Normal1"/>
        <w:spacing w:after="200" w:line="360" w:lineRule="auto"/>
        <w:jc w:val="both"/>
        <w:rPr>
          <w:b/>
        </w:rPr>
      </w:pPr>
      <w:r w:rsidRPr="009509B4">
        <w:rPr>
          <w:b/>
        </w:rPr>
        <w:lastRenderedPageBreak/>
        <w:t>FIGURE LEGENDS</w:t>
      </w:r>
    </w:p>
    <w:p w14:paraId="742199C4" w14:textId="77777777" w:rsidR="00D6382A" w:rsidRPr="009509B4" w:rsidRDefault="00D6382A" w:rsidP="00D6382A">
      <w:pPr>
        <w:pStyle w:val="Normal1"/>
        <w:spacing w:after="200" w:line="360" w:lineRule="auto"/>
        <w:jc w:val="both"/>
        <w:rPr>
          <w:b/>
        </w:rPr>
      </w:pPr>
    </w:p>
    <w:p w14:paraId="01122BE5" w14:textId="77777777" w:rsidR="00D6382A" w:rsidRPr="009509B4" w:rsidRDefault="00D6382A" w:rsidP="00D6382A">
      <w:pPr>
        <w:pStyle w:val="Normal1"/>
        <w:spacing w:after="200" w:line="360" w:lineRule="auto"/>
        <w:jc w:val="both"/>
        <w:rPr>
          <w:b/>
        </w:rPr>
      </w:pPr>
      <w:r w:rsidRPr="009509B4">
        <w:rPr>
          <w:b/>
        </w:rPr>
        <w:t>Figure 1 Intrinsic electrophysiological properties of Lpar1-EGFP SPNs.</w:t>
      </w:r>
    </w:p>
    <w:p w14:paraId="312AADDC" w14:textId="02026200" w:rsidR="00D6382A" w:rsidRPr="009509B4" w:rsidRDefault="00D6382A" w:rsidP="00D6382A">
      <w:pPr>
        <w:pStyle w:val="Normal1"/>
        <w:spacing w:after="200" w:line="360" w:lineRule="auto"/>
        <w:jc w:val="both"/>
        <w:rPr>
          <w:b/>
          <w:bCs/>
          <w:lang w:val="en-GB"/>
        </w:rPr>
      </w:pPr>
      <w:r w:rsidRPr="009509B4">
        <w:t>(a) Streptavidin (568nm) labelling of record Lpar1-EGFP SPNs in mouse S1BF at P2. (b) Superimposed electrophysiology traces recorded from one of the cells shown in panel (a) in response to hyperpolarizing and depolarizing threshold current injection. (c) Maximum firing frequency for the same cell; scale bar is the same for panels (b) and (c). (d-i) Summary data for 103 cells grouped according to age: P1-2 (n=22); P3-4 (n=27); P5-6 (n=24); P7-8 (n=30). The range of passive membrane properties recorded included (d) resting membrane potential (RMP)(mV); (e) Input resistance (RIN)(GΩ); (f) Membrane time constant (tau)(ms). Active properties included (g) current injection required for threshold spike (rheobase)(mV); (h) spike amplitude (mV); (i) maximum firing frequency (Hz).</w:t>
      </w:r>
      <w:r w:rsidR="00B74ECC" w:rsidRPr="009509B4">
        <w:rPr>
          <w:lang w:val="en-GB"/>
        </w:rPr>
        <w:t xml:space="preserve"> </w:t>
      </w:r>
      <w:r w:rsidR="00043052" w:rsidRPr="009509B4">
        <w:rPr>
          <w:lang w:val="en-GB"/>
        </w:rPr>
        <w:t xml:space="preserve">We observed a statistically significant difference </w:t>
      </w:r>
      <w:r w:rsidR="00114104" w:rsidRPr="009509B4">
        <w:rPr>
          <w:lang w:val="en-GB"/>
        </w:rPr>
        <w:t xml:space="preserve">between age groups for </w:t>
      </w:r>
      <w:r w:rsidR="00E64E59" w:rsidRPr="009509B4">
        <w:rPr>
          <w:lang w:val="en-GB"/>
        </w:rPr>
        <w:t>R</w:t>
      </w:r>
      <w:r w:rsidR="00E64E59" w:rsidRPr="009509B4">
        <w:rPr>
          <w:vertAlign w:val="subscript"/>
          <w:lang w:val="en-GB"/>
        </w:rPr>
        <w:t>IN</w:t>
      </w:r>
      <w:r w:rsidR="00E64E59" w:rsidRPr="009509B4">
        <w:rPr>
          <w:lang w:val="en-GB"/>
        </w:rPr>
        <w:t xml:space="preserve"> (ANOVA, F=21.17, P&lt;0.001), decay time constant (Kruskal-Wallis test, KW=37.75, P &lt; 0.001)</w:t>
      </w:r>
      <w:r w:rsidR="00E64E59" w:rsidRPr="009509B4">
        <w:rPr>
          <w:b/>
          <w:bCs/>
          <w:lang w:val="en-GB"/>
        </w:rPr>
        <w:t xml:space="preserve">, </w:t>
      </w:r>
      <w:r w:rsidR="007879CC" w:rsidRPr="009509B4">
        <w:rPr>
          <w:lang w:val="en-GB"/>
        </w:rPr>
        <w:t xml:space="preserve">rheobase (Kruskal-Wallis test, </w:t>
      </w:r>
      <w:r w:rsidR="00DB434C" w:rsidRPr="009509B4">
        <w:rPr>
          <w:lang w:val="en-GB"/>
        </w:rPr>
        <w:t xml:space="preserve">KW=15.74, </w:t>
      </w:r>
      <w:r w:rsidR="007879CC" w:rsidRPr="009509B4">
        <w:rPr>
          <w:lang w:val="en-GB"/>
        </w:rPr>
        <w:t>P</w:t>
      </w:r>
      <w:r w:rsidR="00CA4CD0" w:rsidRPr="009509B4">
        <w:rPr>
          <w:lang w:val="en-GB"/>
        </w:rPr>
        <w:t xml:space="preserve"> &lt; 0.01)</w:t>
      </w:r>
      <w:r w:rsidR="00DB434C" w:rsidRPr="009509B4">
        <w:rPr>
          <w:lang w:val="en-GB"/>
        </w:rPr>
        <w:t xml:space="preserve">, </w:t>
      </w:r>
      <w:r w:rsidR="006D7CD8" w:rsidRPr="009509B4">
        <w:rPr>
          <w:lang w:val="en-GB"/>
        </w:rPr>
        <w:t>spike amplitude (ANOVA, F=</w:t>
      </w:r>
      <w:r w:rsidR="003607DE" w:rsidRPr="009509B4">
        <w:rPr>
          <w:lang w:val="en-GB"/>
        </w:rPr>
        <w:t>22.05</w:t>
      </w:r>
      <w:r w:rsidR="006D7CD8" w:rsidRPr="009509B4">
        <w:rPr>
          <w:lang w:val="en-GB"/>
        </w:rPr>
        <w:t>, P&lt;0.001)</w:t>
      </w:r>
      <w:r w:rsidR="00DA5099" w:rsidRPr="009509B4">
        <w:rPr>
          <w:lang w:val="en-GB"/>
        </w:rPr>
        <w:t>,</w:t>
      </w:r>
      <w:r w:rsidR="00E64E59" w:rsidRPr="009509B4">
        <w:rPr>
          <w:lang w:val="en-GB"/>
        </w:rPr>
        <w:t xml:space="preserve"> and</w:t>
      </w:r>
      <w:r w:rsidR="00DA5099" w:rsidRPr="009509B4">
        <w:rPr>
          <w:lang w:val="en-GB"/>
        </w:rPr>
        <w:t xml:space="preserve"> </w:t>
      </w:r>
      <w:r w:rsidR="00287BDE" w:rsidRPr="009509B4">
        <w:rPr>
          <w:lang w:val="en-GB"/>
        </w:rPr>
        <w:t>maximum firing frequency (Kruskal-Wallis test, KW=43.15, P &lt; 0.001)</w:t>
      </w:r>
      <w:r w:rsidR="0069667F" w:rsidRPr="009509B4">
        <w:rPr>
          <w:lang w:val="en-GB"/>
        </w:rPr>
        <w:t xml:space="preserve"> whereas no statistical significant difference was observed for resting membrane potential (</w:t>
      </w:r>
      <w:r w:rsidR="0085483C" w:rsidRPr="009509B4">
        <w:rPr>
          <w:lang w:val="en-GB"/>
        </w:rPr>
        <w:t>ANOVA, F=1.74, P&gt;0.05).</w:t>
      </w:r>
      <w:r w:rsidR="004C4849" w:rsidRPr="009509B4">
        <w:rPr>
          <w:lang w:val="en-GB"/>
        </w:rPr>
        <w:t xml:space="preserve"> Significant multiple comparisons of note are indicted in the relevant panels: *, 0.01&lt;P&lt;0.05;</w:t>
      </w:r>
      <w:r w:rsidR="002707D5" w:rsidRPr="009509B4">
        <w:rPr>
          <w:lang w:val="en-GB"/>
        </w:rPr>
        <w:t xml:space="preserve"> </w:t>
      </w:r>
      <w:r w:rsidR="004C4849" w:rsidRPr="009509B4">
        <w:rPr>
          <w:lang w:val="en-GB"/>
        </w:rPr>
        <w:t>**, P&lt;0.01.</w:t>
      </w:r>
    </w:p>
    <w:p w14:paraId="54CB6A62" w14:textId="77777777" w:rsidR="00BF09BB" w:rsidRPr="009509B4" w:rsidRDefault="00BF09BB" w:rsidP="001D29F8">
      <w:pPr>
        <w:pStyle w:val="Normal1"/>
        <w:spacing w:after="200" w:line="360" w:lineRule="auto"/>
        <w:jc w:val="both"/>
      </w:pPr>
    </w:p>
    <w:p w14:paraId="05481351" w14:textId="77777777" w:rsidR="00D6382A" w:rsidRPr="009509B4" w:rsidRDefault="00D6382A" w:rsidP="00D6382A">
      <w:pPr>
        <w:pStyle w:val="Normal1"/>
        <w:spacing w:after="200" w:line="360" w:lineRule="auto"/>
        <w:jc w:val="both"/>
        <w:rPr>
          <w:b/>
        </w:rPr>
      </w:pPr>
      <w:r w:rsidRPr="009509B4">
        <w:rPr>
          <w:b/>
        </w:rPr>
        <w:t>Figure 2 Two distinct morphologies of Lpar1-EGFP SPNs in S1BF.</w:t>
      </w:r>
    </w:p>
    <w:p w14:paraId="3919BF53" w14:textId="441A036B" w:rsidR="00D6382A" w:rsidRPr="009509B4" w:rsidRDefault="00D6382A" w:rsidP="00D6382A">
      <w:pPr>
        <w:pStyle w:val="Normal1"/>
        <w:spacing w:after="200" w:line="360" w:lineRule="auto"/>
        <w:jc w:val="both"/>
      </w:pPr>
      <w:r w:rsidRPr="009509B4">
        <w:t>(a) Streptavidin labelled morphologies of 2 EGFP+ SPNs recorded at P3; arrowhead, pyramidal subtypes with apical dendrite projecting at ~45o into L6a; arrow, fusiform morphology with horizontal, bitufted dendrites largely restricted to the SP (Scale bar = 25μm). (b) Reconstructed (ImageJ) dendritic arbors of the cells shown (a) were used to calculate directionality with 90o indicative of vertically orientated dendrites and ~0o primarily horizontal dendrites</w:t>
      </w:r>
      <w:r w:rsidR="00123E64" w:rsidRPr="009509B4">
        <w:rPr>
          <w:lang w:val="en-GB"/>
        </w:rPr>
        <w:t xml:space="preserve"> </w:t>
      </w:r>
      <w:r w:rsidR="00123E64" w:rsidRPr="009509B4">
        <w:t>(Scale bar = 25μm)</w:t>
      </w:r>
      <w:r w:rsidRPr="009509B4">
        <w:t xml:space="preserve">. (c) A difference was observed in the dendritic orientation of fusiform and pyramidal SPNs (Mann-Whitney U=5, fusiform n=7, median = 4.38; pyramidal n=12, median = 54.89, **P&lt;0.001 two-tailed). Overlay of axonal arbors of (d) pyramidal (recovered between P1-P8) and (e) fusiform (recovered P1-P5) cells aligned on soma location (horizontal position indicated by the blue circle); approximate barrel location indicated by grey shaded areas for P5+ cells; scale bar 180μm. (f) Proportion of fusiform (grey) and pyramidal (black) Lpar1-EGFP SPNs over the first postnatal week. (g) Immunohistochemistry for EGFP (left panel) and GABA (middle panel); EGFP+/GABA+ cells indicated by the white arrows; right </w:t>
      </w:r>
      <w:r w:rsidRPr="009509B4">
        <w:lastRenderedPageBreak/>
        <w:t xml:space="preserve">panel, overlay of EGFP (green) and GABA (red). (h) Schematic of the two morphological subtypes of Lpar1-EGFP SPN: pyramidal (Pyr) and fusiform </w:t>
      </w:r>
      <w:r w:rsidR="00426D0C" w:rsidRPr="009509B4">
        <w:rPr>
          <w:lang w:val="en-GB"/>
        </w:rPr>
        <w:t>SPNs</w:t>
      </w:r>
      <w:r w:rsidR="00426D0C" w:rsidRPr="009509B4">
        <w:t xml:space="preserve"> </w:t>
      </w:r>
      <w:r w:rsidRPr="009509B4">
        <w:t>encountered prior to P5</w:t>
      </w:r>
      <w:r w:rsidR="00426D0C" w:rsidRPr="009509B4">
        <w:t>;</w:t>
      </w:r>
      <w:r w:rsidRPr="009509B4">
        <w:t xml:space="preserve"> </w:t>
      </w:r>
      <w:r w:rsidR="00426D0C" w:rsidRPr="009509B4">
        <w:t xml:space="preserve">a </w:t>
      </w:r>
      <w:r w:rsidR="00423FFF" w:rsidRPr="009509B4">
        <w:rPr>
          <w:lang w:val="en-GB"/>
        </w:rPr>
        <w:t>putative</w:t>
      </w:r>
      <w:r w:rsidR="00426D0C" w:rsidRPr="009509B4">
        <w:t xml:space="preserve"> </w:t>
      </w:r>
      <w:r w:rsidR="00426D0C" w:rsidRPr="009509B4">
        <w:rPr>
          <w:lang w:val="en-GB"/>
        </w:rPr>
        <w:t>synaptic</w:t>
      </w:r>
      <w:r w:rsidR="00426D0C" w:rsidRPr="009509B4">
        <w:t xml:space="preserve"> connection between the two subtypes is indicated by the question mark. </w:t>
      </w:r>
      <w:r w:rsidRPr="009509B4">
        <w:t>MZ, marginal zone; CP, cortical plate; SP, suplate</w:t>
      </w:r>
      <w:r w:rsidR="00426D0C" w:rsidRPr="009509B4">
        <w:t>.</w:t>
      </w:r>
    </w:p>
    <w:p w14:paraId="2BCDB622" w14:textId="77777777" w:rsidR="00D6382A" w:rsidRPr="009509B4" w:rsidRDefault="00D6382A" w:rsidP="00D6382A">
      <w:pPr>
        <w:pStyle w:val="Normal1"/>
        <w:spacing w:after="200" w:line="360" w:lineRule="auto"/>
        <w:jc w:val="both"/>
      </w:pPr>
    </w:p>
    <w:p w14:paraId="4AF092C0" w14:textId="090FC5F1" w:rsidR="00D6382A" w:rsidRPr="009509B4" w:rsidRDefault="00D6382A" w:rsidP="009509B4">
      <w:r w:rsidRPr="009509B4">
        <w:rPr>
          <w:b/>
        </w:rPr>
        <w:t xml:space="preserve">Figure 3 Synaptic integration of </w:t>
      </w:r>
      <w:r w:rsidRPr="009509B4">
        <w:rPr>
          <w:b/>
          <w:i/>
        </w:rPr>
        <w:t>Lpar1-EGFP</w:t>
      </w:r>
      <w:r w:rsidRPr="009509B4">
        <w:rPr>
          <w:b/>
        </w:rPr>
        <w:t xml:space="preserve"> SPNs into the local cortical glutamatergic network.</w:t>
      </w:r>
    </w:p>
    <w:p w14:paraId="6133E8A1" w14:textId="0351ACA7" w:rsidR="00D6382A" w:rsidRPr="009509B4" w:rsidRDefault="00D6382A" w:rsidP="00D6382A">
      <w:pPr>
        <w:pStyle w:val="Normal1"/>
        <w:spacing w:after="200" w:line="360" w:lineRule="auto"/>
        <w:jc w:val="both"/>
      </w:pPr>
      <w:r w:rsidRPr="009509B4">
        <w:t>(a) LSPS of caged glutamate resulted in 3 responses observed in whole cell patch clamp recordings of SPNs: top traces, large amplitude direct responses with onset locked to laser pulse onset (dashed vertical blue line); middle traces, synaptic response of consistent EPSCs within the monosynaptic event window (red box); bottom traces, no consistent response with occasional spontaneous EPSCs. Scale bar for direct traces: 50pA; for synaptic and spontaneous: 25pA. (b) Local (left) and translaminar (right) glutamatergic input maps for SPNs recorded at P1-2. Pixel size: 50µm. (c) Average input profile for local (blue) and translaminar (orange) SPNs; translaminar SPNs showed increased input from the cortical plate (CP) and reduced local (L6a/SP) innervation. (d) Left panel, average input map for translaminar SPNs recorded P3-P4 (n=6); right panel, average input profile for local (blue) and translaminar (orange) SPNs. (e) corresponding input profile for P5-P6. (f) Average input map and profile for SPNs recorded between P7-P8. Horizontal profile for local and translaminar SPNs aligned on cell soma at (g) P1-P4 and (h) P5-P8.</w:t>
      </w:r>
      <w:r w:rsidR="00B21E33" w:rsidRPr="009509B4">
        <w:rPr>
          <w:lang w:val="en-GB"/>
        </w:rPr>
        <w:t xml:space="preserve"> </w:t>
      </w:r>
      <w:r w:rsidR="00564DA6" w:rsidRPr="009509B4">
        <w:rPr>
          <w:lang w:val="en-GB"/>
        </w:rPr>
        <w:t>Horizontal axis indicates the lateral distance from the soma.</w:t>
      </w:r>
      <w:r w:rsidRPr="009509B4">
        <w:t xml:space="preserve"> (i) Schematic showing glutamatergic circuit onto </w:t>
      </w:r>
      <w:r w:rsidRPr="009509B4">
        <w:rPr>
          <w:i/>
        </w:rPr>
        <w:t>Lpar1-EGFP</w:t>
      </w:r>
      <w:r w:rsidRPr="009509B4">
        <w:t xml:space="preserve"> SPNs.</w:t>
      </w:r>
    </w:p>
    <w:p w14:paraId="53572233" w14:textId="21632E4D" w:rsidR="00D6382A" w:rsidRPr="009509B4" w:rsidRDefault="00D6382A" w:rsidP="00D6382A">
      <w:pPr>
        <w:pStyle w:val="Normal1"/>
        <w:spacing w:after="200" w:line="360" w:lineRule="auto"/>
        <w:jc w:val="both"/>
      </w:pPr>
    </w:p>
    <w:p w14:paraId="74F3F28C" w14:textId="4E3F065E" w:rsidR="0070235F" w:rsidRPr="009509B4" w:rsidRDefault="0070235F" w:rsidP="00D6382A">
      <w:pPr>
        <w:pStyle w:val="Normal1"/>
        <w:spacing w:after="200" w:line="360" w:lineRule="auto"/>
        <w:jc w:val="both"/>
        <w:rPr>
          <w:b/>
          <w:bCs/>
          <w:lang w:val="en-GB"/>
        </w:rPr>
      </w:pPr>
      <w:r w:rsidRPr="009509B4">
        <w:rPr>
          <w:b/>
          <w:bCs/>
          <w:lang w:val="en-GB"/>
        </w:rPr>
        <w:t xml:space="preserve">Figure 4 Cell death increases </w:t>
      </w:r>
      <w:r w:rsidR="001561EF" w:rsidRPr="009509B4">
        <w:rPr>
          <w:b/>
          <w:bCs/>
          <w:lang w:val="en-GB"/>
        </w:rPr>
        <w:t xml:space="preserve">during the </w:t>
      </w:r>
      <w:r w:rsidRPr="009509B4">
        <w:rPr>
          <w:b/>
          <w:bCs/>
          <w:lang w:val="en-GB"/>
        </w:rPr>
        <w:t xml:space="preserve">postnatal day (P)5-P6 </w:t>
      </w:r>
      <w:r w:rsidR="001561EF" w:rsidRPr="009509B4">
        <w:rPr>
          <w:b/>
          <w:bCs/>
          <w:lang w:val="en-GB"/>
        </w:rPr>
        <w:t>windo</w:t>
      </w:r>
      <w:r w:rsidR="00760D9A" w:rsidRPr="009509B4">
        <w:rPr>
          <w:b/>
          <w:bCs/>
          <w:lang w:val="en-GB"/>
        </w:rPr>
        <w:t>w</w:t>
      </w:r>
      <w:r w:rsidR="001561EF" w:rsidRPr="009509B4">
        <w:rPr>
          <w:b/>
          <w:bCs/>
          <w:lang w:val="en-GB"/>
        </w:rPr>
        <w:t xml:space="preserve"> b</w:t>
      </w:r>
      <w:r w:rsidRPr="009509B4">
        <w:rPr>
          <w:b/>
          <w:bCs/>
          <w:lang w:val="en-GB"/>
        </w:rPr>
        <w:t>ut is not confined to the subplate.</w:t>
      </w:r>
    </w:p>
    <w:p w14:paraId="0DB4A9E1" w14:textId="2928BD88" w:rsidR="00B71FA7" w:rsidRPr="009509B4" w:rsidRDefault="00B71FA7" w:rsidP="00D6382A">
      <w:pPr>
        <w:pStyle w:val="Normal1"/>
        <w:spacing w:after="200" w:line="360" w:lineRule="auto"/>
        <w:jc w:val="both"/>
        <w:rPr>
          <w:lang w:val="en-GB"/>
        </w:rPr>
      </w:pPr>
      <w:r w:rsidRPr="009509B4">
        <w:rPr>
          <w:lang w:val="en-GB"/>
        </w:rPr>
        <w:t>(a) Immunohistochemistry for cleaved Caspase-3 (Casp-3) and EGFP in subplate (SP) at P4</w:t>
      </w:r>
      <w:r w:rsidR="009C4C68" w:rsidRPr="009509B4">
        <w:rPr>
          <w:lang w:val="en-GB"/>
        </w:rPr>
        <w:t xml:space="preserve">; scale bar: </w:t>
      </w:r>
      <w:r w:rsidR="008C7197" w:rsidRPr="009509B4">
        <w:rPr>
          <w:lang w:val="en-GB"/>
        </w:rPr>
        <w:t>25</w:t>
      </w:r>
      <w:r w:rsidR="004E66A8" w:rsidRPr="009509B4">
        <w:rPr>
          <w:lang w:val="en-GB"/>
        </w:rPr>
        <w:t xml:space="preserve"> </w:t>
      </w:r>
      <w:r w:rsidR="008C7197" w:rsidRPr="009509B4">
        <w:rPr>
          <w:rFonts w:ascii="Symbol" w:hAnsi="Symbol"/>
          <w:lang w:val="en-GB"/>
        </w:rPr>
        <w:t></w:t>
      </w:r>
      <w:r w:rsidR="008C7197" w:rsidRPr="009509B4">
        <w:rPr>
          <w:lang w:val="en-GB"/>
        </w:rPr>
        <w:t>m</w:t>
      </w:r>
      <w:r w:rsidRPr="009509B4">
        <w:rPr>
          <w:lang w:val="en-GB"/>
        </w:rPr>
        <w:t>. Left panel, Casp-3-positive cells in the white matter. The area bounded by the white dashed line is shown at higher magnification in the centre and right panels with Casp-3+ cells with pyknotic nuclei identified with white arrows in the centre panel</w:t>
      </w:r>
      <w:r w:rsidR="004E66A8" w:rsidRPr="009509B4">
        <w:rPr>
          <w:lang w:val="en-GB"/>
        </w:rPr>
        <w:t xml:space="preserve">; scale bar: 9 </w:t>
      </w:r>
      <w:r w:rsidR="004E66A8" w:rsidRPr="009509B4">
        <w:rPr>
          <w:rFonts w:ascii="Symbol" w:hAnsi="Symbol"/>
          <w:lang w:val="en-GB"/>
        </w:rPr>
        <w:t></w:t>
      </w:r>
      <w:r w:rsidR="004E66A8" w:rsidRPr="009509B4">
        <w:rPr>
          <w:lang w:val="en-GB"/>
        </w:rPr>
        <w:t>m</w:t>
      </w:r>
      <w:r w:rsidRPr="009509B4">
        <w:rPr>
          <w:lang w:val="en-GB"/>
        </w:rPr>
        <w:t xml:space="preserve">. (b) Similar data obtained at P6 but with white arrowhead pointing to EGFP+, Casp-3+ </w:t>
      </w:r>
      <w:r w:rsidRPr="009509B4">
        <w:rPr>
          <w:i/>
          <w:iCs/>
          <w:lang w:val="en-GB"/>
        </w:rPr>
        <w:t>Lpar1-EGFP</w:t>
      </w:r>
      <w:r w:rsidRPr="009509B4">
        <w:rPr>
          <w:lang w:val="en-GB"/>
        </w:rPr>
        <w:t xml:space="preserve"> SPN with pyknotic nucleus. (c) Summary data for percentage </w:t>
      </w:r>
      <w:r w:rsidRPr="009509B4">
        <w:rPr>
          <w:i/>
          <w:iCs/>
          <w:lang w:val="en-GB"/>
        </w:rPr>
        <w:t>Lpar1-EGFP</w:t>
      </w:r>
      <w:r w:rsidRPr="009509B4">
        <w:rPr>
          <w:lang w:val="en-GB"/>
        </w:rPr>
        <w:t xml:space="preserve"> SPNs </w:t>
      </w:r>
      <w:r w:rsidR="002F7D10" w:rsidRPr="009509B4">
        <w:rPr>
          <w:lang w:val="en-GB"/>
        </w:rPr>
        <w:t>exhibiting</w:t>
      </w:r>
      <w:r w:rsidRPr="009509B4">
        <w:rPr>
          <w:lang w:val="en-GB"/>
        </w:rPr>
        <w:t xml:space="preserve"> pyknotic nuclei</w:t>
      </w:r>
      <w:r w:rsidR="00E817DF" w:rsidRPr="009509B4">
        <w:rPr>
          <w:lang w:val="en-GB"/>
        </w:rPr>
        <w:t xml:space="preserve"> at postnatal day (P)3-4 (n=5 animals) and P5-6 (n=5). (d) Plot showing the density of EGFP+ cells in SP at P3-4 (n=5) and P5-6 (n=5); asterisks, p=0.0</w:t>
      </w:r>
      <w:r w:rsidR="008F6544" w:rsidRPr="009509B4">
        <w:rPr>
          <w:lang w:val="en-GB"/>
        </w:rPr>
        <w:t>327 (2 tailed t-test</w:t>
      </w:r>
      <w:r w:rsidR="0033282F" w:rsidRPr="009509B4">
        <w:rPr>
          <w:lang w:val="en-GB"/>
        </w:rPr>
        <w:t>;</w:t>
      </w:r>
      <w:r w:rsidR="008F6544" w:rsidRPr="009509B4">
        <w:rPr>
          <w:lang w:val="en-GB"/>
        </w:rPr>
        <w:t xml:space="preserve"> t=2.579, df=8)</w:t>
      </w:r>
      <w:r w:rsidR="00E817DF" w:rsidRPr="009509B4">
        <w:rPr>
          <w:lang w:val="en-GB"/>
        </w:rPr>
        <w:t>. (</w:t>
      </w:r>
      <w:proofErr w:type="spellStart"/>
      <w:r w:rsidR="00E817DF" w:rsidRPr="009509B4">
        <w:rPr>
          <w:lang w:val="en-GB"/>
        </w:rPr>
        <w:t>e,f</w:t>
      </w:r>
      <w:proofErr w:type="spellEnd"/>
      <w:r w:rsidR="00E817DF" w:rsidRPr="009509B4">
        <w:rPr>
          <w:lang w:val="en-GB"/>
        </w:rPr>
        <w:t>) TUNEL staining at (e) P4 and (f) P6 with TUNEL+ cells</w:t>
      </w:r>
      <w:r w:rsidR="009C4C68" w:rsidRPr="009509B4">
        <w:rPr>
          <w:lang w:val="en-GB"/>
        </w:rPr>
        <w:t xml:space="preserve"> indicated with white arrows. The area identified by the white dashed box is shown expanded </w:t>
      </w:r>
      <w:r w:rsidR="009C4C68" w:rsidRPr="009509B4">
        <w:rPr>
          <w:lang w:val="en-GB"/>
        </w:rPr>
        <w:lastRenderedPageBreak/>
        <w:t xml:space="preserve">in (f) in the right panels; the white arrowhead identifying a TUNEL+ </w:t>
      </w:r>
      <w:r w:rsidR="009C4C68" w:rsidRPr="009509B4">
        <w:rPr>
          <w:i/>
          <w:iCs/>
          <w:lang w:val="en-GB"/>
        </w:rPr>
        <w:t>Lpar1-EGFP</w:t>
      </w:r>
      <w:r w:rsidR="009C4C68" w:rsidRPr="009509B4">
        <w:rPr>
          <w:lang w:val="en-GB"/>
        </w:rPr>
        <w:t xml:space="preserve"> SPN; scale </w:t>
      </w:r>
      <w:proofErr w:type="gramStart"/>
      <w:r w:rsidR="009C4C68" w:rsidRPr="009509B4">
        <w:rPr>
          <w:lang w:val="en-GB"/>
        </w:rPr>
        <w:t>bar:.</w:t>
      </w:r>
      <w:proofErr w:type="gramEnd"/>
      <w:r w:rsidR="009C4C68" w:rsidRPr="009509B4">
        <w:rPr>
          <w:lang w:val="en-GB"/>
        </w:rPr>
        <w:t xml:space="preserve"> (g) Plot of percentage TUNEL+ </w:t>
      </w:r>
      <w:r w:rsidR="009C4C68" w:rsidRPr="009509B4">
        <w:rPr>
          <w:i/>
          <w:lang w:val="en-GB"/>
        </w:rPr>
        <w:t>Lpar1-EGFP</w:t>
      </w:r>
      <w:r w:rsidR="009C4C68" w:rsidRPr="009509B4">
        <w:rPr>
          <w:lang w:val="en-GB"/>
        </w:rPr>
        <w:t xml:space="preserve"> SPNs at P3-4 and P5-6; asterisks, p=0.0</w:t>
      </w:r>
      <w:r w:rsidR="0033282F" w:rsidRPr="009509B4">
        <w:rPr>
          <w:lang w:val="en-GB"/>
        </w:rPr>
        <w:t>274 (2 tailed t-test; t=2.693, df=8)</w:t>
      </w:r>
      <w:r w:rsidR="009C4C68" w:rsidRPr="009509B4">
        <w:rPr>
          <w:lang w:val="en-GB"/>
        </w:rPr>
        <w:t>. (h) Density of TUNEL+ cells in the white matter (WM), subplate (SP) and adjacent L5/L6a across both timepoints; single asterisk, p=</w:t>
      </w:r>
      <w:r w:rsidR="0033282F" w:rsidRPr="009509B4">
        <w:rPr>
          <w:lang w:val="en-GB"/>
        </w:rPr>
        <w:t>0.028</w:t>
      </w:r>
      <w:r w:rsidR="009C4C68" w:rsidRPr="009509B4">
        <w:rPr>
          <w:lang w:val="en-GB"/>
        </w:rPr>
        <w:t>; double asterisk, p=</w:t>
      </w:r>
      <w:r w:rsidR="0033282F" w:rsidRPr="009509B4">
        <w:rPr>
          <w:lang w:val="en-GB"/>
        </w:rPr>
        <w:t>0.011</w:t>
      </w:r>
      <w:r w:rsidR="009C4C68" w:rsidRPr="009509B4">
        <w:rPr>
          <w:lang w:val="en-GB"/>
        </w:rPr>
        <w:t>.</w:t>
      </w:r>
    </w:p>
    <w:p w14:paraId="3C337D9C" w14:textId="77777777" w:rsidR="0070235F" w:rsidRPr="009509B4" w:rsidRDefault="0070235F" w:rsidP="00D6382A">
      <w:pPr>
        <w:pStyle w:val="Normal1"/>
        <w:spacing w:after="200" w:line="360" w:lineRule="auto"/>
        <w:jc w:val="both"/>
        <w:rPr>
          <w:lang w:val="en-GB"/>
        </w:rPr>
      </w:pPr>
    </w:p>
    <w:p w14:paraId="33E8B006" w14:textId="1AFBC9E0" w:rsidR="00D6382A" w:rsidRPr="009509B4" w:rsidRDefault="00D6382A" w:rsidP="00D6382A">
      <w:pPr>
        <w:pStyle w:val="Normal1"/>
        <w:spacing w:before="240" w:after="240" w:line="240" w:lineRule="auto"/>
        <w:jc w:val="both"/>
      </w:pPr>
      <w:r w:rsidRPr="009509B4">
        <w:rPr>
          <w:b/>
        </w:rPr>
        <w:t xml:space="preserve">Figure </w:t>
      </w:r>
      <w:r w:rsidR="0070235F" w:rsidRPr="009509B4">
        <w:rPr>
          <w:b/>
          <w:lang w:val="en-GB"/>
        </w:rPr>
        <w:t>5</w:t>
      </w:r>
      <w:r w:rsidRPr="009509B4">
        <w:rPr>
          <w:b/>
        </w:rPr>
        <w:t xml:space="preserve"> GABAergic input onto Lpar1-EGFP SPNs in the first postnatal week.</w:t>
      </w:r>
    </w:p>
    <w:p w14:paraId="79D01F1F" w14:textId="487C4415" w:rsidR="00D6382A" w:rsidRPr="009509B4" w:rsidRDefault="00D6382A" w:rsidP="00D6382A">
      <w:pPr>
        <w:pStyle w:val="Normal1"/>
        <w:spacing w:after="200" w:line="360" w:lineRule="auto"/>
        <w:jc w:val="both"/>
      </w:pPr>
      <w:r w:rsidRPr="009509B4">
        <w:t xml:space="preserve">a) Top panel, synaptic and </w:t>
      </w:r>
      <w:r w:rsidR="002D0702" w:rsidRPr="009509B4">
        <w:rPr>
          <w:lang w:val="en-GB"/>
        </w:rPr>
        <w:t>no input</w:t>
      </w:r>
      <w:r w:rsidRPr="009509B4">
        <w:t xml:space="preserve"> response observed in whole cell patch clamp recordings of SPNs voltage clamped at the approximate reversal potential for glutamate (E</w:t>
      </w:r>
      <w:r w:rsidRPr="009509B4">
        <w:rPr>
          <w:vertAlign w:val="subscript"/>
        </w:rPr>
        <w:t>Glut</w:t>
      </w:r>
      <w:r w:rsidRPr="009509B4">
        <w:t>). Bottom panel, recovered fusiform morphology of the SPN with translaminar GABAergic input map shown in (b). (c-e) GABAergic input onto SPNs recorded from P1-P4. Average input maps for (c) local and (d) translaminar SPNs with profile shown in (e). (f-h) corresponding data for SPNs recorded between P5-P8. (i,j) Columnar analysis of GABAergic input on SPNs at (i) P1-P4 and (j) P5-P8. (k) Schematic of GABAergic input onto fusiform and pyramidal (Pyr) SPNs present from P1-P4.</w:t>
      </w:r>
    </w:p>
    <w:p w14:paraId="082542FB" w14:textId="77777777" w:rsidR="00D6382A" w:rsidRPr="009509B4" w:rsidRDefault="00D6382A" w:rsidP="00D6382A">
      <w:pPr>
        <w:pStyle w:val="Normal1"/>
        <w:spacing w:after="200" w:line="360" w:lineRule="auto"/>
        <w:jc w:val="both"/>
      </w:pPr>
    </w:p>
    <w:p w14:paraId="3B5F8428" w14:textId="624CABD3" w:rsidR="00D6382A" w:rsidRPr="009509B4" w:rsidRDefault="00D6382A" w:rsidP="00D6382A">
      <w:pPr>
        <w:pStyle w:val="Normal1"/>
        <w:spacing w:after="200" w:line="360" w:lineRule="auto"/>
      </w:pPr>
      <w:r w:rsidRPr="009509B4">
        <w:rPr>
          <w:b/>
        </w:rPr>
        <w:t xml:space="preserve">Figure </w:t>
      </w:r>
      <w:r w:rsidR="0070235F" w:rsidRPr="009509B4">
        <w:rPr>
          <w:b/>
        </w:rPr>
        <w:t>6</w:t>
      </w:r>
      <w:r w:rsidRPr="009509B4">
        <w:rPr>
          <w:b/>
        </w:rPr>
        <w:t xml:space="preserve"> Somatostatin-positive (SST+) interneurons innervate </w:t>
      </w:r>
      <w:r w:rsidRPr="009509B4">
        <w:rPr>
          <w:b/>
          <w:i/>
        </w:rPr>
        <w:t>Lpar1-EGFP</w:t>
      </w:r>
      <w:r w:rsidRPr="009509B4">
        <w:rPr>
          <w:b/>
        </w:rPr>
        <w:t xml:space="preserve"> SPNs during early postnatal life</w:t>
      </w:r>
      <w:r w:rsidRPr="009509B4">
        <w:t>.</w:t>
      </w:r>
    </w:p>
    <w:p w14:paraId="5A5DCF71" w14:textId="3268A175" w:rsidR="00D6382A" w:rsidRPr="009509B4" w:rsidRDefault="00D6382A" w:rsidP="00D6382A">
      <w:pPr>
        <w:pStyle w:val="Normal1"/>
        <w:spacing w:after="200" w:line="360" w:lineRule="auto"/>
        <w:jc w:val="both"/>
      </w:pPr>
      <w:r w:rsidRPr="009509B4">
        <w:t>(a) Widefield 473nm blue light stimulation evoked IPSCs in SPNs at both P3-P4</w:t>
      </w:r>
      <w:r w:rsidR="00172854" w:rsidRPr="009509B4">
        <w:t xml:space="preserve"> (n=7)</w:t>
      </w:r>
      <w:r w:rsidRPr="009509B4">
        <w:t xml:space="preserve"> and P5-P6 </w:t>
      </w:r>
      <w:r w:rsidR="00172854" w:rsidRPr="009509B4">
        <w:t xml:space="preserve">(n=6) </w:t>
      </w:r>
      <w:r w:rsidRPr="009509B4">
        <w:t>following conditional expression of Channelrhodopsin2 (ChR2) in SST+ interneurons. LED on indicated by the blue line. (b) Incubation in Sr</w:t>
      </w:r>
      <w:r w:rsidRPr="009509B4">
        <w:rPr>
          <w:vertAlign w:val="superscript"/>
        </w:rPr>
        <w:t>2+</w:t>
      </w:r>
      <w:r w:rsidRPr="009509B4">
        <w:t>-containing ACSF resulted in asynchronous neurotransmitter release. (c) Cumulative probability plot of ChR2-evoked IPSC amplitude for control (black line</w:t>
      </w:r>
      <w:r w:rsidR="00A428A4" w:rsidRPr="009509B4">
        <w:t>; n=13</w:t>
      </w:r>
      <w:r w:rsidRPr="009509B4">
        <w:t>) versus Sr</w:t>
      </w:r>
      <w:r w:rsidRPr="009509B4">
        <w:rPr>
          <w:vertAlign w:val="superscript"/>
        </w:rPr>
        <w:t>2+</w:t>
      </w:r>
      <w:r w:rsidRPr="009509B4">
        <w:t>-containing HDC ACSF (grey</w:t>
      </w:r>
      <w:r w:rsidR="00A428A4" w:rsidRPr="009509B4">
        <w:t>; n=7</w:t>
      </w:r>
      <w:r w:rsidRPr="009509B4">
        <w:t>) across P3-P6; asterisk: two-sample Kolmogorov-Smirnov test: P ≤ 0.01. (d) Comparison of early (P3-P4</w:t>
      </w:r>
      <w:r w:rsidR="00A428A4" w:rsidRPr="009509B4">
        <w:rPr>
          <w:lang w:val="en-GB"/>
        </w:rPr>
        <w:t>; n=</w:t>
      </w:r>
      <w:r w:rsidR="00E501C5" w:rsidRPr="009509B4">
        <w:rPr>
          <w:lang w:val="en-GB"/>
        </w:rPr>
        <w:t>3</w:t>
      </w:r>
      <w:r w:rsidRPr="009509B4">
        <w:t>) versus late (P5-P6</w:t>
      </w:r>
      <w:r w:rsidR="00E501C5" w:rsidRPr="009509B4">
        <w:rPr>
          <w:lang w:val="en-GB"/>
        </w:rPr>
        <w:t>; n=4</w:t>
      </w:r>
      <w:r w:rsidRPr="009509B4">
        <w:t>) IPSC amplitude in the presence of Sr</w:t>
      </w:r>
      <w:r w:rsidRPr="009509B4">
        <w:rPr>
          <w:vertAlign w:val="superscript"/>
        </w:rPr>
        <w:t>2+</w:t>
      </w:r>
      <w:r w:rsidRPr="009509B4">
        <w:t>-containing HDC ACSF. (e) Local and translaminar SST+ interneuron input maps onto SPNs revealed through LSPS uncaging of ATP in conjunction with conditional expression of P2</w:t>
      </w:r>
      <w:r w:rsidR="004D7BE1" w:rsidRPr="009509B4">
        <w:rPr>
          <w:lang w:val="en-GB"/>
        </w:rPr>
        <w:t>x</w:t>
      </w:r>
      <w:r w:rsidRPr="009509B4">
        <w:t>2 receptor in SST+ interneurons. (f) Local (blue) and translaminar (orange) average layer profiles for SST+ input onto SPNs.</w:t>
      </w:r>
    </w:p>
    <w:p w14:paraId="1887414C" w14:textId="77777777" w:rsidR="00D6382A" w:rsidRPr="009509B4" w:rsidRDefault="00D6382A" w:rsidP="00D6382A">
      <w:pPr>
        <w:pStyle w:val="Normal1"/>
        <w:spacing w:after="200" w:line="360" w:lineRule="auto"/>
        <w:jc w:val="both"/>
      </w:pPr>
    </w:p>
    <w:p w14:paraId="07EE2644" w14:textId="77777777" w:rsidR="00B203EB" w:rsidRPr="009509B4" w:rsidRDefault="00B203EB" w:rsidP="00D6382A">
      <w:pPr>
        <w:pStyle w:val="Normal1"/>
        <w:spacing w:after="200" w:line="360" w:lineRule="auto"/>
        <w:jc w:val="both"/>
        <w:rPr>
          <w:b/>
        </w:rPr>
      </w:pPr>
    </w:p>
    <w:p w14:paraId="493E15A5" w14:textId="77777777" w:rsidR="00B203EB" w:rsidRPr="009509B4" w:rsidRDefault="00B203EB" w:rsidP="00D6382A">
      <w:pPr>
        <w:pStyle w:val="Normal1"/>
        <w:spacing w:after="200" w:line="360" w:lineRule="auto"/>
        <w:jc w:val="both"/>
        <w:rPr>
          <w:b/>
        </w:rPr>
      </w:pPr>
    </w:p>
    <w:p w14:paraId="1DA62B25" w14:textId="7306DD3E" w:rsidR="00D6382A" w:rsidRPr="009509B4" w:rsidRDefault="00D6382A" w:rsidP="00D6382A">
      <w:pPr>
        <w:pStyle w:val="Normal1"/>
        <w:spacing w:after="200" w:line="360" w:lineRule="auto"/>
        <w:jc w:val="both"/>
        <w:rPr>
          <w:b/>
        </w:rPr>
      </w:pPr>
      <w:r w:rsidRPr="009509B4">
        <w:rPr>
          <w:b/>
        </w:rPr>
        <w:lastRenderedPageBreak/>
        <w:t xml:space="preserve">Figure </w:t>
      </w:r>
      <w:r w:rsidR="0070235F" w:rsidRPr="009509B4">
        <w:rPr>
          <w:b/>
        </w:rPr>
        <w:t>7</w:t>
      </w:r>
      <w:r w:rsidRPr="009509B4">
        <w:rPr>
          <w:b/>
        </w:rPr>
        <w:t xml:space="preserve"> Sparse thalamic afferent input onto Lpar1-EGFP SPNs in postnatal S1BF.</w:t>
      </w:r>
    </w:p>
    <w:p w14:paraId="0AD1E603" w14:textId="2DA8C574" w:rsidR="00D6382A" w:rsidRPr="009509B4" w:rsidRDefault="00D6382A" w:rsidP="00E700F1">
      <w:pPr>
        <w:pStyle w:val="Normal1"/>
        <w:spacing w:after="200" w:line="360" w:lineRule="auto"/>
        <w:jc w:val="both"/>
      </w:pPr>
      <w:r w:rsidRPr="009509B4">
        <w:t>(a) Schematic showing the experimental set-up for recording electrical stimulation-evoked TC-EPSCs in thalamocortical slices. (b) Percentage EGFP+ SPNs exhibiting constant latency synaptic response to minimal electrical stimulation over development. (c) Box plot showing the average amplitude for EPSCs. (d) Plot of jitter (Standard deviation of onset EPSC) versus average latency for all the responses shown in (b,c). Putative TC-ESPCs had latency ≤10ms and jitter ≤1ms. (e) Plot of average EPSC amplitude (pA) versus 10-90% rise time for all putative TC-EPSCs. Dashed circle,</w:t>
      </w:r>
      <w:r w:rsidR="00E700F1" w:rsidRPr="009509B4">
        <w:rPr>
          <w:lang w:val="en-GB"/>
        </w:rPr>
        <w:t xml:space="preserve"> cluster of</w:t>
      </w:r>
      <w:r w:rsidRPr="009509B4">
        <w:t xml:space="preserve"> type 1 TC-EPSCs (top, right trace) versus type 2 (bottom trace)</w:t>
      </w:r>
      <w:r w:rsidR="00E700F1" w:rsidRPr="009509B4">
        <w:rPr>
          <w:lang w:val="en-GB"/>
        </w:rPr>
        <w:t>; K-means cluster analysis (median silhouette values): K=2; Sil = 0.89 +- 0.00; K=3; Sil = 0.74 +- 0.04; K=4; Sil = 0.75 +- 0.05; K=5; Sil = 0.71 +- 0.04</w:t>
      </w:r>
      <w:r w:rsidRPr="009509B4">
        <w:t>. (f) Box plot of average jitter for type 1 and type 2 EPSCs. (g) Schematic showing the experimental set-up for combined electrical and optogenetic stimulation of thalamic afferents. (h) (top panel) Blue light reliably evoked inward currents in thalamic relay neurons following Olig3 Cre conditional expression of ChR2, sufficient to trigger action potentials in loose cell attached recordings (bottom panel). (i) Electrical (top trace) and optogenetic (bottom trace) stimulation evoked TC-EPSC in a single Lpar1-EGFP SPN at P2. Bottom panel, plot of electrical stimulation evoked TC-EPSCs recorded during the combined electrical and optogenetic stimulation experiments. Blue data points indicate the two cells that also exhibited optogenetic EPSCs; dashed blue line, TC-EPSCs with a type 1 profile.</w:t>
      </w:r>
    </w:p>
    <w:p w14:paraId="73CC468D" w14:textId="77777777" w:rsidR="00D6382A" w:rsidRPr="009509B4" w:rsidRDefault="00D6382A" w:rsidP="00D6382A">
      <w:pPr>
        <w:pStyle w:val="Normal1"/>
        <w:spacing w:after="200" w:line="360" w:lineRule="auto"/>
        <w:jc w:val="both"/>
      </w:pPr>
    </w:p>
    <w:p w14:paraId="158A107F" w14:textId="69628842" w:rsidR="00886CAE" w:rsidRPr="009509B4" w:rsidRDefault="00886CAE" w:rsidP="00886CAE">
      <w:pPr>
        <w:pStyle w:val="Normal1"/>
        <w:spacing w:after="200" w:line="360" w:lineRule="auto"/>
        <w:jc w:val="both"/>
        <w:rPr>
          <w:b/>
        </w:rPr>
      </w:pPr>
      <w:r w:rsidRPr="009509B4">
        <w:rPr>
          <w:b/>
        </w:rPr>
        <w:t xml:space="preserve">Figure </w:t>
      </w:r>
      <w:r w:rsidR="005461E4" w:rsidRPr="009509B4">
        <w:rPr>
          <w:b/>
          <w:lang w:val="en-GB"/>
        </w:rPr>
        <w:t>8</w:t>
      </w:r>
      <w:r w:rsidRPr="009509B4">
        <w:rPr>
          <w:b/>
        </w:rPr>
        <w:t xml:space="preserve"> Model for Lpar1-EGFP SPN circuits in early postnatal cortex. </w:t>
      </w:r>
    </w:p>
    <w:p w14:paraId="06071C2D" w14:textId="4144158B" w:rsidR="00886CAE" w:rsidRPr="009509B4" w:rsidRDefault="00886CAE" w:rsidP="00D6382A">
      <w:pPr>
        <w:pStyle w:val="Normal1"/>
        <w:spacing w:after="200" w:line="360" w:lineRule="auto"/>
        <w:jc w:val="both"/>
      </w:pPr>
      <w:r w:rsidRPr="009509B4">
        <w:t>(a) Pyramidal Lpar1-EGFP SPNs received broad glutamatergic (grey neurons) and GABAergic (black) input from the subplate zone. (b) Transient fusiform Lpar1-EGFP SPNs in contrast receive translaminar input from glutamatergic neurons (grey) in the cortical plate and SST+ interneurons (black) in infragranular layers. (c) We propose that sparse thalamic input (Th) onto Lpar1-EGFP SPNs interacts with both fusiform and pyramidal SPN circuits to sculpt the emergent columnar cytoarchitecture (blue dashed box).</w:t>
      </w:r>
    </w:p>
    <w:sectPr w:rsidR="00886CAE" w:rsidRPr="009509B4" w:rsidSect="00E87A44">
      <w:footerReference w:type="default" r:id="rId8"/>
      <w:pgSz w:w="11909" w:h="16834"/>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01B738" w14:textId="77777777" w:rsidR="00A33A9C" w:rsidRDefault="00A33A9C">
      <w:pPr>
        <w:spacing w:line="240" w:lineRule="auto"/>
      </w:pPr>
      <w:r>
        <w:separator/>
      </w:r>
    </w:p>
  </w:endnote>
  <w:endnote w:type="continuationSeparator" w:id="0">
    <w:p w14:paraId="583928E1" w14:textId="77777777" w:rsidR="00A33A9C" w:rsidRDefault="00A33A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altName w:val="Yu Gothic"/>
    <w:panose1 w:val="020B0604020202020204"/>
    <w:charset w:val="80"/>
    <w:family w:val="swiss"/>
    <w:pitch w:val="variable"/>
    <w:sig w:usb0="00000000"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2" w14:textId="6FDBBE6F" w:rsidR="00B203EB" w:rsidRDefault="00B203EB">
    <w:pPr>
      <w:pStyle w:val="Normal1"/>
      <w:jc w:val="right"/>
    </w:pPr>
    <w:r>
      <w:fldChar w:fldCharType="begin"/>
    </w:r>
    <w:r>
      <w:instrText>PAGE</w:instrText>
    </w:r>
    <w:r>
      <w:fldChar w:fldCharType="separate"/>
    </w:r>
    <w:r w:rsidR="004D7BE1">
      <w:rPr>
        <w:noProof/>
      </w:rPr>
      <w:t>2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BEC214" w14:textId="77777777" w:rsidR="00A33A9C" w:rsidRDefault="00A33A9C">
      <w:pPr>
        <w:spacing w:line="240" w:lineRule="auto"/>
      </w:pPr>
      <w:r>
        <w:separator/>
      </w:r>
    </w:p>
  </w:footnote>
  <w:footnote w:type="continuationSeparator" w:id="0">
    <w:p w14:paraId="7E7C5653" w14:textId="77777777" w:rsidR="00A33A9C" w:rsidRDefault="00A33A9C">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x2avfe5rdv57etpz7p9exs0apfpxsred0v&quot;&gt;My EndNote Library-Converted_2020&lt;record-ids&gt;&lt;item&gt;12&lt;/item&gt;&lt;item&gt;58&lt;/item&gt;&lt;item&gt;95&lt;/item&gt;&lt;item&gt;108&lt;/item&gt;&lt;item&gt;134&lt;/item&gt;&lt;item&gt;135&lt;/item&gt;&lt;item&gt;136&lt;/item&gt;&lt;item&gt;137&lt;/item&gt;&lt;item&gt;138&lt;/item&gt;&lt;item&gt;139&lt;/item&gt;&lt;item&gt;140&lt;/item&gt;&lt;item&gt;141&lt;/item&gt;&lt;item&gt;146&lt;/item&gt;&lt;item&gt;175&lt;/item&gt;&lt;item&gt;176&lt;/item&gt;&lt;item&gt;201&lt;/item&gt;&lt;item&gt;202&lt;/item&gt;&lt;item&gt;227&lt;/item&gt;&lt;item&gt;301&lt;/item&gt;&lt;item&gt;303&lt;/item&gt;&lt;item&gt;318&lt;/item&gt;&lt;item&gt;319&lt;/item&gt;&lt;item&gt;320&lt;/item&gt;&lt;item&gt;322&lt;/item&gt;&lt;item&gt;340&lt;/item&gt;&lt;item&gt;341&lt;/item&gt;&lt;item&gt;342&lt;/item&gt;&lt;item&gt;343&lt;/item&gt;&lt;item&gt;344&lt;/item&gt;&lt;item&gt;345&lt;/item&gt;&lt;item&gt;346&lt;/item&gt;&lt;item&gt;347&lt;/item&gt;&lt;item&gt;348&lt;/item&gt;&lt;item&gt;349&lt;/item&gt;&lt;item&gt;351&lt;/item&gt;&lt;item&gt;352&lt;/item&gt;&lt;item&gt;353&lt;/item&gt;&lt;item&gt;355&lt;/item&gt;&lt;item&gt;356&lt;/item&gt;&lt;item&gt;358&lt;/item&gt;&lt;item&gt;359&lt;/item&gt;&lt;item&gt;361&lt;/item&gt;&lt;item&gt;362&lt;/item&gt;&lt;item&gt;364&lt;/item&gt;&lt;item&gt;365&lt;/item&gt;&lt;item&gt;366&lt;/item&gt;&lt;item&gt;367&lt;/item&gt;&lt;item&gt;368&lt;/item&gt;&lt;item&gt;369&lt;/item&gt;&lt;/record-ids&gt;&lt;/item&gt;&lt;/Libraries&gt;"/>
  </w:docVars>
  <w:rsids>
    <w:rsidRoot w:val="00BF09BB"/>
    <w:rsid w:val="00005FFF"/>
    <w:rsid w:val="00007DF1"/>
    <w:rsid w:val="000103DF"/>
    <w:rsid w:val="0001765B"/>
    <w:rsid w:val="00017DCB"/>
    <w:rsid w:val="000207A6"/>
    <w:rsid w:val="00023556"/>
    <w:rsid w:val="00025D00"/>
    <w:rsid w:val="000269D1"/>
    <w:rsid w:val="00033013"/>
    <w:rsid w:val="000330E0"/>
    <w:rsid w:val="00040511"/>
    <w:rsid w:val="00043052"/>
    <w:rsid w:val="00043ED5"/>
    <w:rsid w:val="0004682D"/>
    <w:rsid w:val="00066EC5"/>
    <w:rsid w:val="0007139B"/>
    <w:rsid w:val="00074B0A"/>
    <w:rsid w:val="000822A3"/>
    <w:rsid w:val="000867F2"/>
    <w:rsid w:val="00090BC5"/>
    <w:rsid w:val="0009142F"/>
    <w:rsid w:val="000A0AF1"/>
    <w:rsid w:val="000A5D17"/>
    <w:rsid w:val="000B2D70"/>
    <w:rsid w:val="000B32B1"/>
    <w:rsid w:val="000B4E07"/>
    <w:rsid w:val="000B5F2F"/>
    <w:rsid w:val="000B7D40"/>
    <w:rsid w:val="000C2D83"/>
    <w:rsid w:val="000C3396"/>
    <w:rsid w:val="000D673B"/>
    <w:rsid w:val="000D6899"/>
    <w:rsid w:val="000F183A"/>
    <w:rsid w:val="000F28A2"/>
    <w:rsid w:val="000F2A72"/>
    <w:rsid w:val="000F3DC4"/>
    <w:rsid w:val="000F7534"/>
    <w:rsid w:val="0010218E"/>
    <w:rsid w:val="00102FD2"/>
    <w:rsid w:val="00105FA6"/>
    <w:rsid w:val="001073EC"/>
    <w:rsid w:val="00114104"/>
    <w:rsid w:val="001154EB"/>
    <w:rsid w:val="001209A7"/>
    <w:rsid w:val="001214EB"/>
    <w:rsid w:val="00123E64"/>
    <w:rsid w:val="00132BD3"/>
    <w:rsid w:val="001339AC"/>
    <w:rsid w:val="00140906"/>
    <w:rsid w:val="00142F06"/>
    <w:rsid w:val="00147009"/>
    <w:rsid w:val="00151833"/>
    <w:rsid w:val="001541E2"/>
    <w:rsid w:val="001561EF"/>
    <w:rsid w:val="00165A75"/>
    <w:rsid w:val="00172854"/>
    <w:rsid w:val="00174AFC"/>
    <w:rsid w:val="00176E6A"/>
    <w:rsid w:val="00190D4C"/>
    <w:rsid w:val="00192F78"/>
    <w:rsid w:val="0019351D"/>
    <w:rsid w:val="00193AC2"/>
    <w:rsid w:val="00195B8A"/>
    <w:rsid w:val="00197AC8"/>
    <w:rsid w:val="001A68DE"/>
    <w:rsid w:val="001B130D"/>
    <w:rsid w:val="001B1AE7"/>
    <w:rsid w:val="001B2F60"/>
    <w:rsid w:val="001B5DA7"/>
    <w:rsid w:val="001C2A6B"/>
    <w:rsid w:val="001D1416"/>
    <w:rsid w:val="001D1FE9"/>
    <w:rsid w:val="001D29F8"/>
    <w:rsid w:val="001D3BC0"/>
    <w:rsid w:val="001D4011"/>
    <w:rsid w:val="001D5200"/>
    <w:rsid w:val="001D6E27"/>
    <w:rsid w:val="001E028B"/>
    <w:rsid w:val="001E1D9E"/>
    <w:rsid w:val="001E2200"/>
    <w:rsid w:val="001E667D"/>
    <w:rsid w:val="001F0569"/>
    <w:rsid w:val="001F102E"/>
    <w:rsid w:val="001F4DEE"/>
    <w:rsid w:val="00207812"/>
    <w:rsid w:val="002172FD"/>
    <w:rsid w:val="0022547B"/>
    <w:rsid w:val="00231881"/>
    <w:rsid w:val="00236D08"/>
    <w:rsid w:val="00242BB0"/>
    <w:rsid w:val="00242E54"/>
    <w:rsid w:val="00244150"/>
    <w:rsid w:val="002441C2"/>
    <w:rsid w:val="002461E5"/>
    <w:rsid w:val="002462B8"/>
    <w:rsid w:val="00251B2D"/>
    <w:rsid w:val="00252B68"/>
    <w:rsid w:val="00252F14"/>
    <w:rsid w:val="002659C4"/>
    <w:rsid w:val="00267167"/>
    <w:rsid w:val="002707D5"/>
    <w:rsid w:val="00280E7D"/>
    <w:rsid w:val="00281689"/>
    <w:rsid w:val="00281694"/>
    <w:rsid w:val="00281F0A"/>
    <w:rsid w:val="00287BDE"/>
    <w:rsid w:val="0029523A"/>
    <w:rsid w:val="002A17D8"/>
    <w:rsid w:val="002A38E8"/>
    <w:rsid w:val="002A4AB0"/>
    <w:rsid w:val="002B17A9"/>
    <w:rsid w:val="002B2F8A"/>
    <w:rsid w:val="002B5ED7"/>
    <w:rsid w:val="002C4C7F"/>
    <w:rsid w:val="002D0702"/>
    <w:rsid w:val="002D487A"/>
    <w:rsid w:val="002D6F3A"/>
    <w:rsid w:val="002E173E"/>
    <w:rsid w:val="002E1E67"/>
    <w:rsid w:val="002E2137"/>
    <w:rsid w:val="002F21CB"/>
    <w:rsid w:val="002F7D10"/>
    <w:rsid w:val="00301083"/>
    <w:rsid w:val="00310F91"/>
    <w:rsid w:val="00312158"/>
    <w:rsid w:val="003140F3"/>
    <w:rsid w:val="00317349"/>
    <w:rsid w:val="003247AF"/>
    <w:rsid w:val="00325B66"/>
    <w:rsid w:val="00325CA8"/>
    <w:rsid w:val="003267A1"/>
    <w:rsid w:val="0033282F"/>
    <w:rsid w:val="00334D19"/>
    <w:rsid w:val="00342D04"/>
    <w:rsid w:val="003433B3"/>
    <w:rsid w:val="00347EAB"/>
    <w:rsid w:val="003507D8"/>
    <w:rsid w:val="00350810"/>
    <w:rsid w:val="00352AF1"/>
    <w:rsid w:val="003556BE"/>
    <w:rsid w:val="00355C77"/>
    <w:rsid w:val="003607DE"/>
    <w:rsid w:val="0036147F"/>
    <w:rsid w:val="003648E2"/>
    <w:rsid w:val="00364F9E"/>
    <w:rsid w:val="00365DAB"/>
    <w:rsid w:val="0036619C"/>
    <w:rsid w:val="00371905"/>
    <w:rsid w:val="00375EE1"/>
    <w:rsid w:val="00390A3B"/>
    <w:rsid w:val="00396758"/>
    <w:rsid w:val="003A0005"/>
    <w:rsid w:val="003A2883"/>
    <w:rsid w:val="003A4261"/>
    <w:rsid w:val="003A4EB7"/>
    <w:rsid w:val="003B16E6"/>
    <w:rsid w:val="003B190B"/>
    <w:rsid w:val="003B4A11"/>
    <w:rsid w:val="003B5BA1"/>
    <w:rsid w:val="003B5E05"/>
    <w:rsid w:val="003C2EF9"/>
    <w:rsid w:val="003C336F"/>
    <w:rsid w:val="003C4D9C"/>
    <w:rsid w:val="003C6206"/>
    <w:rsid w:val="003C63E7"/>
    <w:rsid w:val="003D171E"/>
    <w:rsid w:val="003D742F"/>
    <w:rsid w:val="003E20E6"/>
    <w:rsid w:val="003E6399"/>
    <w:rsid w:val="00406C8E"/>
    <w:rsid w:val="00416F5A"/>
    <w:rsid w:val="00416FDF"/>
    <w:rsid w:val="00417E7D"/>
    <w:rsid w:val="00423FFF"/>
    <w:rsid w:val="0042416A"/>
    <w:rsid w:val="00426D0C"/>
    <w:rsid w:val="00431173"/>
    <w:rsid w:val="0043267E"/>
    <w:rsid w:val="00435EF9"/>
    <w:rsid w:val="004371E8"/>
    <w:rsid w:val="004431C8"/>
    <w:rsid w:val="00452154"/>
    <w:rsid w:val="00457B65"/>
    <w:rsid w:val="00463F9C"/>
    <w:rsid w:val="004649B1"/>
    <w:rsid w:val="00464E72"/>
    <w:rsid w:val="004659C9"/>
    <w:rsid w:val="00467C02"/>
    <w:rsid w:val="00467C7F"/>
    <w:rsid w:val="004711D2"/>
    <w:rsid w:val="00475DA9"/>
    <w:rsid w:val="0047717E"/>
    <w:rsid w:val="00480A59"/>
    <w:rsid w:val="004833DE"/>
    <w:rsid w:val="004868FF"/>
    <w:rsid w:val="004962B0"/>
    <w:rsid w:val="00497A9B"/>
    <w:rsid w:val="004A46A0"/>
    <w:rsid w:val="004A4D3B"/>
    <w:rsid w:val="004A4DE2"/>
    <w:rsid w:val="004A6113"/>
    <w:rsid w:val="004A6C45"/>
    <w:rsid w:val="004B410E"/>
    <w:rsid w:val="004C1B1E"/>
    <w:rsid w:val="004C3BBF"/>
    <w:rsid w:val="004C4849"/>
    <w:rsid w:val="004D1C67"/>
    <w:rsid w:val="004D41FB"/>
    <w:rsid w:val="004D7BE1"/>
    <w:rsid w:val="004E3AFF"/>
    <w:rsid w:val="004E66A8"/>
    <w:rsid w:val="004E7E7D"/>
    <w:rsid w:val="004F08E5"/>
    <w:rsid w:val="004F3E6E"/>
    <w:rsid w:val="004F4041"/>
    <w:rsid w:val="004F4C5F"/>
    <w:rsid w:val="004F7F0E"/>
    <w:rsid w:val="00505745"/>
    <w:rsid w:val="0051066A"/>
    <w:rsid w:val="00511375"/>
    <w:rsid w:val="00511E93"/>
    <w:rsid w:val="0051701F"/>
    <w:rsid w:val="0052092E"/>
    <w:rsid w:val="00520D09"/>
    <w:rsid w:val="005217B9"/>
    <w:rsid w:val="00531772"/>
    <w:rsid w:val="00531E92"/>
    <w:rsid w:val="00532217"/>
    <w:rsid w:val="0054032B"/>
    <w:rsid w:val="00544137"/>
    <w:rsid w:val="0054460D"/>
    <w:rsid w:val="005461E4"/>
    <w:rsid w:val="00546D18"/>
    <w:rsid w:val="00547629"/>
    <w:rsid w:val="00553A7B"/>
    <w:rsid w:val="00555B90"/>
    <w:rsid w:val="00564DA6"/>
    <w:rsid w:val="005708E1"/>
    <w:rsid w:val="00575FC4"/>
    <w:rsid w:val="00582ADB"/>
    <w:rsid w:val="005834A7"/>
    <w:rsid w:val="005A358E"/>
    <w:rsid w:val="005A5D45"/>
    <w:rsid w:val="005A6EB2"/>
    <w:rsid w:val="005A7F5A"/>
    <w:rsid w:val="005B08CB"/>
    <w:rsid w:val="005B1E4B"/>
    <w:rsid w:val="005B6E15"/>
    <w:rsid w:val="005B70CA"/>
    <w:rsid w:val="005C0868"/>
    <w:rsid w:val="005C139E"/>
    <w:rsid w:val="005C47DE"/>
    <w:rsid w:val="005D3414"/>
    <w:rsid w:val="005E00D1"/>
    <w:rsid w:val="005E67C5"/>
    <w:rsid w:val="00607833"/>
    <w:rsid w:val="0061117A"/>
    <w:rsid w:val="00613FFD"/>
    <w:rsid w:val="006145E6"/>
    <w:rsid w:val="00616BB7"/>
    <w:rsid w:val="00630F14"/>
    <w:rsid w:val="00632204"/>
    <w:rsid w:val="00635E0C"/>
    <w:rsid w:val="00640111"/>
    <w:rsid w:val="006401A3"/>
    <w:rsid w:val="006434E3"/>
    <w:rsid w:val="0064438C"/>
    <w:rsid w:val="00644FA1"/>
    <w:rsid w:val="006474B4"/>
    <w:rsid w:val="00656FC2"/>
    <w:rsid w:val="00657D13"/>
    <w:rsid w:val="006610EA"/>
    <w:rsid w:val="00671E87"/>
    <w:rsid w:val="006730BD"/>
    <w:rsid w:val="0067538D"/>
    <w:rsid w:val="006813CF"/>
    <w:rsid w:val="00681E21"/>
    <w:rsid w:val="00684464"/>
    <w:rsid w:val="006847A4"/>
    <w:rsid w:val="00686120"/>
    <w:rsid w:val="0069375B"/>
    <w:rsid w:val="00693DE1"/>
    <w:rsid w:val="00694107"/>
    <w:rsid w:val="0069667F"/>
    <w:rsid w:val="00696BAF"/>
    <w:rsid w:val="006B620C"/>
    <w:rsid w:val="006B7EB7"/>
    <w:rsid w:val="006C1A28"/>
    <w:rsid w:val="006C321B"/>
    <w:rsid w:val="006C4197"/>
    <w:rsid w:val="006D0AB8"/>
    <w:rsid w:val="006D5B6F"/>
    <w:rsid w:val="006D7AB2"/>
    <w:rsid w:val="006D7CD8"/>
    <w:rsid w:val="006E25C3"/>
    <w:rsid w:val="006E2F6B"/>
    <w:rsid w:val="006E6480"/>
    <w:rsid w:val="0070235F"/>
    <w:rsid w:val="00706B15"/>
    <w:rsid w:val="00706DC3"/>
    <w:rsid w:val="00710164"/>
    <w:rsid w:val="00717CAB"/>
    <w:rsid w:val="0072233F"/>
    <w:rsid w:val="00722D52"/>
    <w:rsid w:val="0072362E"/>
    <w:rsid w:val="007236D3"/>
    <w:rsid w:val="00734AAF"/>
    <w:rsid w:val="00740D43"/>
    <w:rsid w:val="007431B9"/>
    <w:rsid w:val="00744F64"/>
    <w:rsid w:val="00747707"/>
    <w:rsid w:val="007547C3"/>
    <w:rsid w:val="00760D9A"/>
    <w:rsid w:val="00761263"/>
    <w:rsid w:val="00772597"/>
    <w:rsid w:val="00775F44"/>
    <w:rsid w:val="00777B89"/>
    <w:rsid w:val="00785A56"/>
    <w:rsid w:val="007879CC"/>
    <w:rsid w:val="00790E86"/>
    <w:rsid w:val="00792415"/>
    <w:rsid w:val="0079305F"/>
    <w:rsid w:val="007A0260"/>
    <w:rsid w:val="007A2DB4"/>
    <w:rsid w:val="007A6022"/>
    <w:rsid w:val="007A7348"/>
    <w:rsid w:val="007B41D0"/>
    <w:rsid w:val="007C09A6"/>
    <w:rsid w:val="007C7C89"/>
    <w:rsid w:val="007D3C2D"/>
    <w:rsid w:val="007D5322"/>
    <w:rsid w:val="007D5953"/>
    <w:rsid w:val="007D7327"/>
    <w:rsid w:val="007E16D0"/>
    <w:rsid w:val="007E716D"/>
    <w:rsid w:val="007E7684"/>
    <w:rsid w:val="007F1AA1"/>
    <w:rsid w:val="007F4124"/>
    <w:rsid w:val="0080033D"/>
    <w:rsid w:val="008003B5"/>
    <w:rsid w:val="0080124F"/>
    <w:rsid w:val="00805625"/>
    <w:rsid w:val="00805E97"/>
    <w:rsid w:val="00807022"/>
    <w:rsid w:val="008100A0"/>
    <w:rsid w:val="008104D9"/>
    <w:rsid w:val="00815703"/>
    <w:rsid w:val="0081639D"/>
    <w:rsid w:val="00817B13"/>
    <w:rsid w:val="00820C56"/>
    <w:rsid w:val="008225DD"/>
    <w:rsid w:val="00824C44"/>
    <w:rsid w:val="008264E8"/>
    <w:rsid w:val="008303E3"/>
    <w:rsid w:val="00835ABD"/>
    <w:rsid w:val="0084176C"/>
    <w:rsid w:val="0084395F"/>
    <w:rsid w:val="00846D26"/>
    <w:rsid w:val="008512DF"/>
    <w:rsid w:val="0085199B"/>
    <w:rsid w:val="00853886"/>
    <w:rsid w:val="0085483C"/>
    <w:rsid w:val="0085574D"/>
    <w:rsid w:val="008577E5"/>
    <w:rsid w:val="00862359"/>
    <w:rsid w:val="00864289"/>
    <w:rsid w:val="0087097D"/>
    <w:rsid w:val="00872041"/>
    <w:rsid w:val="00886CAE"/>
    <w:rsid w:val="00887633"/>
    <w:rsid w:val="00891467"/>
    <w:rsid w:val="00891BA2"/>
    <w:rsid w:val="00894696"/>
    <w:rsid w:val="008A244B"/>
    <w:rsid w:val="008A4B0A"/>
    <w:rsid w:val="008B10D1"/>
    <w:rsid w:val="008C0528"/>
    <w:rsid w:val="008C65F4"/>
    <w:rsid w:val="008C716B"/>
    <w:rsid w:val="008C7197"/>
    <w:rsid w:val="008D1CAC"/>
    <w:rsid w:val="008E1358"/>
    <w:rsid w:val="008E42A1"/>
    <w:rsid w:val="008E5D23"/>
    <w:rsid w:val="008F6544"/>
    <w:rsid w:val="009007FD"/>
    <w:rsid w:val="00903525"/>
    <w:rsid w:val="00905BF2"/>
    <w:rsid w:val="00910207"/>
    <w:rsid w:val="0091530E"/>
    <w:rsid w:val="00917EC8"/>
    <w:rsid w:val="009225DF"/>
    <w:rsid w:val="00931934"/>
    <w:rsid w:val="00935E93"/>
    <w:rsid w:val="00946C50"/>
    <w:rsid w:val="009509B4"/>
    <w:rsid w:val="0096132D"/>
    <w:rsid w:val="00964AD6"/>
    <w:rsid w:val="00970147"/>
    <w:rsid w:val="00973AD4"/>
    <w:rsid w:val="00973C8F"/>
    <w:rsid w:val="0097529C"/>
    <w:rsid w:val="00981748"/>
    <w:rsid w:val="0099113D"/>
    <w:rsid w:val="009916C0"/>
    <w:rsid w:val="009919D7"/>
    <w:rsid w:val="00991DF5"/>
    <w:rsid w:val="00995DEE"/>
    <w:rsid w:val="00995ECB"/>
    <w:rsid w:val="00997ACC"/>
    <w:rsid w:val="009A14F7"/>
    <w:rsid w:val="009A15C5"/>
    <w:rsid w:val="009A707D"/>
    <w:rsid w:val="009B15DB"/>
    <w:rsid w:val="009B67E0"/>
    <w:rsid w:val="009C4C68"/>
    <w:rsid w:val="009D22D7"/>
    <w:rsid w:val="009D39C2"/>
    <w:rsid w:val="009F0578"/>
    <w:rsid w:val="009F2B39"/>
    <w:rsid w:val="009F31B1"/>
    <w:rsid w:val="009F4700"/>
    <w:rsid w:val="009F481B"/>
    <w:rsid w:val="009F5494"/>
    <w:rsid w:val="009F67A5"/>
    <w:rsid w:val="00A10E94"/>
    <w:rsid w:val="00A15804"/>
    <w:rsid w:val="00A16910"/>
    <w:rsid w:val="00A234AE"/>
    <w:rsid w:val="00A23CA6"/>
    <w:rsid w:val="00A33A9C"/>
    <w:rsid w:val="00A33C9D"/>
    <w:rsid w:val="00A3613C"/>
    <w:rsid w:val="00A37B52"/>
    <w:rsid w:val="00A40A72"/>
    <w:rsid w:val="00A41970"/>
    <w:rsid w:val="00A428A4"/>
    <w:rsid w:val="00A453E3"/>
    <w:rsid w:val="00A45D8F"/>
    <w:rsid w:val="00A52A53"/>
    <w:rsid w:val="00A52CB4"/>
    <w:rsid w:val="00A56325"/>
    <w:rsid w:val="00A63116"/>
    <w:rsid w:val="00A6566A"/>
    <w:rsid w:val="00A663F4"/>
    <w:rsid w:val="00A66E7C"/>
    <w:rsid w:val="00A67052"/>
    <w:rsid w:val="00A71FF8"/>
    <w:rsid w:val="00A74709"/>
    <w:rsid w:val="00A84AAA"/>
    <w:rsid w:val="00A85EE4"/>
    <w:rsid w:val="00A86478"/>
    <w:rsid w:val="00A86E87"/>
    <w:rsid w:val="00A91196"/>
    <w:rsid w:val="00A951A3"/>
    <w:rsid w:val="00AA062E"/>
    <w:rsid w:val="00AA261A"/>
    <w:rsid w:val="00AB0E4C"/>
    <w:rsid w:val="00AB4390"/>
    <w:rsid w:val="00AC06A4"/>
    <w:rsid w:val="00AC0859"/>
    <w:rsid w:val="00AC0AF4"/>
    <w:rsid w:val="00AC0E05"/>
    <w:rsid w:val="00AC29D6"/>
    <w:rsid w:val="00AC446D"/>
    <w:rsid w:val="00AC5FFD"/>
    <w:rsid w:val="00AD2CF2"/>
    <w:rsid w:val="00AD4443"/>
    <w:rsid w:val="00AD4C9F"/>
    <w:rsid w:val="00AD6223"/>
    <w:rsid w:val="00AD735E"/>
    <w:rsid w:val="00AE0B16"/>
    <w:rsid w:val="00AE2265"/>
    <w:rsid w:val="00AE41E0"/>
    <w:rsid w:val="00AF07DB"/>
    <w:rsid w:val="00AF2C54"/>
    <w:rsid w:val="00AF401F"/>
    <w:rsid w:val="00AF4D3B"/>
    <w:rsid w:val="00AF766C"/>
    <w:rsid w:val="00B062D8"/>
    <w:rsid w:val="00B12D8B"/>
    <w:rsid w:val="00B14F39"/>
    <w:rsid w:val="00B17926"/>
    <w:rsid w:val="00B17D49"/>
    <w:rsid w:val="00B203EB"/>
    <w:rsid w:val="00B20CB6"/>
    <w:rsid w:val="00B20F62"/>
    <w:rsid w:val="00B21D8B"/>
    <w:rsid w:val="00B21E33"/>
    <w:rsid w:val="00B248BE"/>
    <w:rsid w:val="00B2641C"/>
    <w:rsid w:val="00B33A8D"/>
    <w:rsid w:val="00B36E86"/>
    <w:rsid w:val="00B374D0"/>
    <w:rsid w:val="00B375F5"/>
    <w:rsid w:val="00B40F80"/>
    <w:rsid w:val="00B44509"/>
    <w:rsid w:val="00B47448"/>
    <w:rsid w:val="00B54AA8"/>
    <w:rsid w:val="00B5663B"/>
    <w:rsid w:val="00B60D8F"/>
    <w:rsid w:val="00B61240"/>
    <w:rsid w:val="00B660F8"/>
    <w:rsid w:val="00B71FA7"/>
    <w:rsid w:val="00B72A11"/>
    <w:rsid w:val="00B74ECC"/>
    <w:rsid w:val="00B76261"/>
    <w:rsid w:val="00B7741B"/>
    <w:rsid w:val="00B8109C"/>
    <w:rsid w:val="00B82313"/>
    <w:rsid w:val="00B84B7B"/>
    <w:rsid w:val="00B9788F"/>
    <w:rsid w:val="00BA28EA"/>
    <w:rsid w:val="00BA49D9"/>
    <w:rsid w:val="00BA63A3"/>
    <w:rsid w:val="00BB48FC"/>
    <w:rsid w:val="00BB722B"/>
    <w:rsid w:val="00BB7921"/>
    <w:rsid w:val="00BC22E6"/>
    <w:rsid w:val="00BC58C3"/>
    <w:rsid w:val="00BD0083"/>
    <w:rsid w:val="00BD65D3"/>
    <w:rsid w:val="00BD6749"/>
    <w:rsid w:val="00BE01F8"/>
    <w:rsid w:val="00BE4983"/>
    <w:rsid w:val="00BE4E3F"/>
    <w:rsid w:val="00BF09BB"/>
    <w:rsid w:val="00BF5123"/>
    <w:rsid w:val="00BF7123"/>
    <w:rsid w:val="00BF7AB4"/>
    <w:rsid w:val="00C02688"/>
    <w:rsid w:val="00C053B1"/>
    <w:rsid w:val="00C06149"/>
    <w:rsid w:val="00C11257"/>
    <w:rsid w:val="00C1138F"/>
    <w:rsid w:val="00C1261A"/>
    <w:rsid w:val="00C15BA1"/>
    <w:rsid w:val="00C21CE9"/>
    <w:rsid w:val="00C23EAF"/>
    <w:rsid w:val="00C27FB6"/>
    <w:rsid w:val="00C322B4"/>
    <w:rsid w:val="00C32B73"/>
    <w:rsid w:val="00C34B3C"/>
    <w:rsid w:val="00C4145B"/>
    <w:rsid w:val="00C45378"/>
    <w:rsid w:val="00C461F5"/>
    <w:rsid w:val="00C472EF"/>
    <w:rsid w:val="00C55CE1"/>
    <w:rsid w:val="00C67497"/>
    <w:rsid w:val="00C7450F"/>
    <w:rsid w:val="00C75B78"/>
    <w:rsid w:val="00C76625"/>
    <w:rsid w:val="00C7727F"/>
    <w:rsid w:val="00C8115F"/>
    <w:rsid w:val="00C8180C"/>
    <w:rsid w:val="00C84DAD"/>
    <w:rsid w:val="00C8501F"/>
    <w:rsid w:val="00C91614"/>
    <w:rsid w:val="00C935C8"/>
    <w:rsid w:val="00CA4CD0"/>
    <w:rsid w:val="00CB54F2"/>
    <w:rsid w:val="00CC1C78"/>
    <w:rsid w:val="00CD03C1"/>
    <w:rsid w:val="00CD38D2"/>
    <w:rsid w:val="00CE1306"/>
    <w:rsid w:val="00CE2D39"/>
    <w:rsid w:val="00CE3C5D"/>
    <w:rsid w:val="00CE7B9E"/>
    <w:rsid w:val="00CF182B"/>
    <w:rsid w:val="00CF7166"/>
    <w:rsid w:val="00D02729"/>
    <w:rsid w:val="00D03D2F"/>
    <w:rsid w:val="00D07868"/>
    <w:rsid w:val="00D146DA"/>
    <w:rsid w:val="00D149D7"/>
    <w:rsid w:val="00D16934"/>
    <w:rsid w:val="00D3336A"/>
    <w:rsid w:val="00D449D9"/>
    <w:rsid w:val="00D44C87"/>
    <w:rsid w:val="00D4780B"/>
    <w:rsid w:val="00D5264D"/>
    <w:rsid w:val="00D54940"/>
    <w:rsid w:val="00D579DB"/>
    <w:rsid w:val="00D60709"/>
    <w:rsid w:val="00D6382A"/>
    <w:rsid w:val="00D64831"/>
    <w:rsid w:val="00D674CD"/>
    <w:rsid w:val="00D803A8"/>
    <w:rsid w:val="00D8347D"/>
    <w:rsid w:val="00D87746"/>
    <w:rsid w:val="00D87FC4"/>
    <w:rsid w:val="00D91472"/>
    <w:rsid w:val="00D91592"/>
    <w:rsid w:val="00D91C6B"/>
    <w:rsid w:val="00DA0B2C"/>
    <w:rsid w:val="00DA5099"/>
    <w:rsid w:val="00DB0802"/>
    <w:rsid w:val="00DB434C"/>
    <w:rsid w:val="00DC6761"/>
    <w:rsid w:val="00DC68A4"/>
    <w:rsid w:val="00DC7555"/>
    <w:rsid w:val="00DE484B"/>
    <w:rsid w:val="00DE4A61"/>
    <w:rsid w:val="00DE646E"/>
    <w:rsid w:val="00DF53E8"/>
    <w:rsid w:val="00DF6838"/>
    <w:rsid w:val="00E046DD"/>
    <w:rsid w:val="00E048E8"/>
    <w:rsid w:val="00E136DA"/>
    <w:rsid w:val="00E13A21"/>
    <w:rsid w:val="00E15CD9"/>
    <w:rsid w:val="00E2197F"/>
    <w:rsid w:val="00E221B5"/>
    <w:rsid w:val="00E22671"/>
    <w:rsid w:val="00E228C9"/>
    <w:rsid w:val="00E252F9"/>
    <w:rsid w:val="00E261FE"/>
    <w:rsid w:val="00E328D1"/>
    <w:rsid w:val="00E34003"/>
    <w:rsid w:val="00E41EE2"/>
    <w:rsid w:val="00E4300E"/>
    <w:rsid w:val="00E47784"/>
    <w:rsid w:val="00E501C5"/>
    <w:rsid w:val="00E54A22"/>
    <w:rsid w:val="00E5536B"/>
    <w:rsid w:val="00E561E5"/>
    <w:rsid w:val="00E62410"/>
    <w:rsid w:val="00E63AB7"/>
    <w:rsid w:val="00E63BAA"/>
    <w:rsid w:val="00E64E59"/>
    <w:rsid w:val="00E658F3"/>
    <w:rsid w:val="00E66B35"/>
    <w:rsid w:val="00E700F1"/>
    <w:rsid w:val="00E80CA2"/>
    <w:rsid w:val="00E817DF"/>
    <w:rsid w:val="00E83294"/>
    <w:rsid w:val="00E85130"/>
    <w:rsid w:val="00E85165"/>
    <w:rsid w:val="00E85D2C"/>
    <w:rsid w:val="00E85EE3"/>
    <w:rsid w:val="00E872ED"/>
    <w:rsid w:val="00E87A44"/>
    <w:rsid w:val="00E92188"/>
    <w:rsid w:val="00E92F85"/>
    <w:rsid w:val="00E932CA"/>
    <w:rsid w:val="00E95B3B"/>
    <w:rsid w:val="00EA0FF5"/>
    <w:rsid w:val="00EA203C"/>
    <w:rsid w:val="00EA5B66"/>
    <w:rsid w:val="00EA5DD2"/>
    <w:rsid w:val="00EA6129"/>
    <w:rsid w:val="00EA7C44"/>
    <w:rsid w:val="00EB2AEE"/>
    <w:rsid w:val="00EB3917"/>
    <w:rsid w:val="00ED1530"/>
    <w:rsid w:val="00ED1765"/>
    <w:rsid w:val="00ED479C"/>
    <w:rsid w:val="00ED5BA5"/>
    <w:rsid w:val="00EE57F1"/>
    <w:rsid w:val="00EE6C66"/>
    <w:rsid w:val="00EF0FA3"/>
    <w:rsid w:val="00F00146"/>
    <w:rsid w:val="00F0324F"/>
    <w:rsid w:val="00F15022"/>
    <w:rsid w:val="00F17672"/>
    <w:rsid w:val="00F17E0A"/>
    <w:rsid w:val="00F221C7"/>
    <w:rsid w:val="00F24C49"/>
    <w:rsid w:val="00F25683"/>
    <w:rsid w:val="00F310DB"/>
    <w:rsid w:val="00F32B33"/>
    <w:rsid w:val="00F37534"/>
    <w:rsid w:val="00F429C6"/>
    <w:rsid w:val="00F43885"/>
    <w:rsid w:val="00F47828"/>
    <w:rsid w:val="00F569F2"/>
    <w:rsid w:val="00F56D08"/>
    <w:rsid w:val="00F601D3"/>
    <w:rsid w:val="00F61B10"/>
    <w:rsid w:val="00F620AA"/>
    <w:rsid w:val="00F73B1F"/>
    <w:rsid w:val="00F73FE1"/>
    <w:rsid w:val="00F74262"/>
    <w:rsid w:val="00F8533C"/>
    <w:rsid w:val="00F90DF1"/>
    <w:rsid w:val="00F92825"/>
    <w:rsid w:val="00F9524F"/>
    <w:rsid w:val="00FA1F61"/>
    <w:rsid w:val="00FA46BA"/>
    <w:rsid w:val="00FA6231"/>
    <w:rsid w:val="00FB429F"/>
    <w:rsid w:val="00FB5A2B"/>
    <w:rsid w:val="00FC1968"/>
    <w:rsid w:val="00FC3B76"/>
    <w:rsid w:val="00FC4B82"/>
    <w:rsid w:val="00FC6456"/>
    <w:rsid w:val="00FD03EE"/>
    <w:rsid w:val="00FD60E5"/>
    <w:rsid w:val="00FD6C0E"/>
    <w:rsid w:val="00FE38F6"/>
    <w:rsid w:val="00FE3A7D"/>
    <w:rsid w:val="00FF1B74"/>
    <w:rsid w:val="00FF2D7F"/>
    <w:rsid w:val="00FF319E"/>
    <w:rsid w:val="00FF6E9B"/>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A1FAEF5"/>
  <w15:docId w15:val="{AE13DE12-DA3A-4369-8EFE-12766FB23C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uz-Cyrl-UZ"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aliases w:val="title"/>
    <w:basedOn w:val="Normal1"/>
    <w:next w:val="Normal1"/>
    <w:link w:val="TitleChar"/>
    <w:uiPriority w:val="10"/>
    <w:qFormat/>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customStyle="1" w:styleId="EndNoteBibliographyTitle">
    <w:name w:val="EndNote Bibliography Title"/>
    <w:basedOn w:val="Normal"/>
    <w:rsid w:val="00EB3917"/>
    <w:pPr>
      <w:jc w:val="center"/>
    </w:pPr>
    <w:rPr>
      <w:lang w:val="en-US"/>
    </w:rPr>
  </w:style>
  <w:style w:type="paragraph" w:customStyle="1" w:styleId="EndNoteBibliography">
    <w:name w:val="EndNote Bibliography"/>
    <w:basedOn w:val="Normal"/>
    <w:rsid w:val="00EB3917"/>
    <w:pPr>
      <w:spacing w:line="240" w:lineRule="auto"/>
    </w:pPr>
    <w:rPr>
      <w:lang w:val="en-US"/>
    </w:rPr>
  </w:style>
  <w:style w:type="paragraph" w:styleId="BalloonText">
    <w:name w:val="Balloon Text"/>
    <w:basedOn w:val="Normal"/>
    <w:link w:val="BalloonTextChar"/>
    <w:uiPriority w:val="99"/>
    <w:semiHidden/>
    <w:unhideWhenUsed/>
    <w:rsid w:val="0087097D"/>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7097D"/>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1D5200"/>
    <w:rPr>
      <w:sz w:val="16"/>
      <w:szCs w:val="16"/>
    </w:rPr>
  </w:style>
  <w:style w:type="paragraph" w:styleId="CommentText">
    <w:name w:val="annotation text"/>
    <w:basedOn w:val="Normal"/>
    <w:link w:val="CommentTextChar"/>
    <w:uiPriority w:val="99"/>
    <w:semiHidden/>
    <w:unhideWhenUsed/>
    <w:rsid w:val="001D5200"/>
    <w:pPr>
      <w:spacing w:line="240" w:lineRule="auto"/>
    </w:pPr>
    <w:rPr>
      <w:sz w:val="20"/>
      <w:szCs w:val="20"/>
    </w:rPr>
  </w:style>
  <w:style w:type="character" w:customStyle="1" w:styleId="CommentTextChar">
    <w:name w:val="Comment Text Char"/>
    <w:basedOn w:val="DefaultParagraphFont"/>
    <w:link w:val="CommentText"/>
    <w:uiPriority w:val="99"/>
    <w:semiHidden/>
    <w:rsid w:val="001D5200"/>
    <w:rPr>
      <w:sz w:val="20"/>
      <w:szCs w:val="20"/>
    </w:rPr>
  </w:style>
  <w:style w:type="paragraph" w:styleId="CommentSubject">
    <w:name w:val="annotation subject"/>
    <w:basedOn w:val="CommentText"/>
    <w:next w:val="CommentText"/>
    <w:link w:val="CommentSubjectChar"/>
    <w:uiPriority w:val="99"/>
    <w:semiHidden/>
    <w:unhideWhenUsed/>
    <w:rsid w:val="001D5200"/>
    <w:rPr>
      <w:b/>
      <w:bCs/>
    </w:rPr>
  </w:style>
  <w:style w:type="character" w:customStyle="1" w:styleId="CommentSubjectChar">
    <w:name w:val="Comment Subject Char"/>
    <w:basedOn w:val="CommentTextChar"/>
    <w:link w:val="CommentSubject"/>
    <w:uiPriority w:val="99"/>
    <w:semiHidden/>
    <w:rsid w:val="001D5200"/>
    <w:rPr>
      <w:b/>
      <w:bCs/>
      <w:sz w:val="20"/>
      <w:szCs w:val="20"/>
    </w:rPr>
  </w:style>
  <w:style w:type="character" w:customStyle="1" w:styleId="TitleChar">
    <w:name w:val="Title Char"/>
    <w:aliases w:val="title Char"/>
    <w:basedOn w:val="DefaultParagraphFont"/>
    <w:link w:val="Title"/>
    <w:uiPriority w:val="10"/>
    <w:rsid w:val="00E63AB7"/>
    <w:rPr>
      <w:sz w:val="52"/>
      <w:szCs w:val="52"/>
    </w:rPr>
  </w:style>
  <w:style w:type="character" w:styleId="Hyperlink">
    <w:name w:val="Hyperlink"/>
    <w:basedOn w:val="DefaultParagraphFont"/>
    <w:uiPriority w:val="99"/>
    <w:semiHidden/>
    <w:unhideWhenUsed/>
    <w:rsid w:val="00E63AB7"/>
    <w:rPr>
      <w:color w:val="0000FF" w:themeColor="hyperlink"/>
      <w:u w:val="single"/>
    </w:rPr>
  </w:style>
  <w:style w:type="character" w:customStyle="1" w:styleId="apple-converted-space">
    <w:name w:val="apple-converted-space"/>
    <w:basedOn w:val="DefaultParagraphFont"/>
    <w:rsid w:val="00E63AB7"/>
  </w:style>
  <w:style w:type="character" w:customStyle="1" w:styleId="jrnl">
    <w:name w:val="jrnl"/>
    <w:basedOn w:val="DefaultParagraphFont"/>
    <w:rsid w:val="00E63AB7"/>
  </w:style>
  <w:style w:type="paragraph" w:customStyle="1" w:styleId="desc">
    <w:name w:val="desc"/>
    <w:basedOn w:val="Normal"/>
    <w:rsid w:val="00E63AB7"/>
    <w:pPr>
      <w:spacing w:before="100" w:beforeAutospacing="1" w:after="100" w:afterAutospacing="1" w:line="240" w:lineRule="auto"/>
    </w:pPr>
    <w:rPr>
      <w:rFonts w:ascii="Times New Roman" w:hAnsi="Times New Roman" w:cs="Times New Roman"/>
      <w:sz w:val="20"/>
      <w:szCs w:val="20"/>
      <w:lang w:val="en-GB"/>
    </w:rPr>
  </w:style>
  <w:style w:type="paragraph" w:customStyle="1" w:styleId="details">
    <w:name w:val="details"/>
    <w:basedOn w:val="Normal"/>
    <w:rsid w:val="00E63AB7"/>
    <w:pPr>
      <w:spacing w:before="100" w:beforeAutospacing="1" w:after="100" w:afterAutospacing="1" w:line="240" w:lineRule="auto"/>
    </w:pPr>
    <w:rPr>
      <w:rFonts w:ascii="Times New Roman" w:hAnsi="Times New Roman" w:cs="Times New Roman"/>
      <w:sz w:val="20"/>
      <w:szCs w:val="20"/>
      <w:lang w:val="en-GB"/>
    </w:rPr>
  </w:style>
  <w:style w:type="character" w:styleId="Emphasis">
    <w:name w:val="Emphasis"/>
    <w:basedOn w:val="DefaultParagraphFont"/>
    <w:uiPriority w:val="20"/>
    <w:qFormat/>
    <w:rsid w:val="00BC22E6"/>
    <w:rPr>
      <w:i/>
      <w:iCs/>
    </w:rPr>
  </w:style>
  <w:style w:type="paragraph" w:styleId="Revision">
    <w:name w:val="Revision"/>
    <w:hidden/>
    <w:uiPriority w:val="99"/>
    <w:semiHidden/>
    <w:rsid w:val="000D6899"/>
    <w:pPr>
      <w:spacing w:line="240" w:lineRule="auto"/>
    </w:pPr>
  </w:style>
  <w:style w:type="character" w:styleId="LineNumber">
    <w:name w:val="line number"/>
    <w:basedOn w:val="DefaultParagraphFont"/>
    <w:uiPriority w:val="99"/>
    <w:semiHidden/>
    <w:unhideWhenUsed/>
    <w:rsid w:val="00E87A44"/>
  </w:style>
  <w:style w:type="paragraph" w:styleId="NormalWeb">
    <w:name w:val="Normal (Web)"/>
    <w:basedOn w:val="Normal"/>
    <w:uiPriority w:val="99"/>
    <w:unhideWhenUsed/>
    <w:rsid w:val="00025D00"/>
    <w:pPr>
      <w:spacing w:before="100" w:beforeAutospacing="1" w:after="100" w:afterAutospacing="1" w:line="240" w:lineRule="auto"/>
    </w:pPr>
    <w:rPr>
      <w:rFonts w:ascii="Times New Roman" w:eastAsiaTheme="minorEastAsia" w:hAnsi="Times New Roman" w:cs="Times New Roman"/>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2373864">
      <w:bodyDiv w:val="1"/>
      <w:marLeft w:val="0"/>
      <w:marRight w:val="0"/>
      <w:marTop w:val="0"/>
      <w:marBottom w:val="0"/>
      <w:divBdr>
        <w:top w:val="none" w:sz="0" w:space="0" w:color="auto"/>
        <w:left w:val="none" w:sz="0" w:space="0" w:color="auto"/>
        <w:bottom w:val="none" w:sz="0" w:space="0" w:color="auto"/>
        <w:right w:val="none" w:sz="0" w:space="0" w:color="auto"/>
      </w:divBdr>
      <w:divsChild>
        <w:div w:id="23332030">
          <w:marLeft w:val="0"/>
          <w:marRight w:val="0"/>
          <w:marTop w:val="34"/>
          <w:marBottom w:val="34"/>
          <w:divBdr>
            <w:top w:val="none" w:sz="0" w:space="0" w:color="auto"/>
            <w:left w:val="none" w:sz="0" w:space="0" w:color="auto"/>
            <w:bottom w:val="none" w:sz="0" w:space="0" w:color="auto"/>
            <w:right w:val="none" w:sz="0" w:space="0" w:color="auto"/>
          </w:divBdr>
        </w:div>
      </w:divsChild>
    </w:div>
    <w:div w:id="173149778">
      <w:bodyDiv w:val="1"/>
      <w:marLeft w:val="0"/>
      <w:marRight w:val="0"/>
      <w:marTop w:val="0"/>
      <w:marBottom w:val="0"/>
      <w:divBdr>
        <w:top w:val="none" w:sz="0" w:space="0" w:color="auto"/>
        <w:left w:val="none" w:sz="0" w:space="0" w:color="auto"/>
        <w:bottom w:val="none" w:sz="0" w:space="0" w:color="auto"/>
        <w:right w:val="none" w:sz="0" w:space="0" w:color="auto"/>
      </w:divBdr>
    </w:div>
    <w:div w:id="312563373">
      <w:bodyDiv w:val="1"/>
      <w:marLeft w:val="0"/>
      <w:marRight w:val="0"/>
      <w:marTop w:val="0"/>
      <w:marBottom w:val="0"/>
      <w:divBdr>
        <w:top w:val="none" w:sz="0" w:space="0" w:color="auto"/>
        <w:left w:val="none" w:sz="0" w:space="0" w:color="auto"/>
        <w:bottom w:val="none" w:sz="0" w:space="0" w:color="auto"/>
        <w:right w:val="none" w:sz="0" w:space="0" w:color="auto"/>
      </w:divBdr>
    </w:div>
    <w:div w:id="315653165">
      <w:bodyDiv w:val="1"/>
      <w:marLeft w:val="0"/>
      <w:marRight w:val="0"/>
      <w:marTop w:val="0"/>
      <w:marBottom w:val="0"/>
      <w:divBdr>
        <w:top w:val="none" w:sz="0" w:space="0" w:color="auto"/>
        <w:left w:val="none" w:sz="0" w:space="0" w:color="auto"/>
        <w:bottom w:val="none" w:sz="0" w:space="0" w:color="auto"/>
        <w:right w:val="none" w:sz="0" w:space="0" w:color="auto"/>
      </w:divBdr>
    </w:div>
    <w:div w:id="319038709">
      <w:bodyDiv w:val="1"/>
      <w:marLeft w:val="0"/>
      <w:marRight w:val="0"/>
      <w:marTop w:val="0"/>
      <w:marBottom w:val="0"/>
      <w:divBdr>
        <w:top w:val="none" w:sz="0" w:space="0" w:color="auto"/>
        <w:left w:val="none" w:sz="0" w:space="0" w:color="auto"/>
        <w:bottom w:val="none" w:sz="0" w:space="0" w:color="auto"/>
        <w:right w:val="none" w:sz="0" w:space="0" w:color="auto"/>
      </w:divBdr>
    </w:div>
    <w:div w:id="342436253">
      <w:bodyDiv w:val="1"/>
      <w:marLeft w:val="0"/>
      <w:marRight w:val="0"/>
      <w:marTop w:val="0"/>
      <w:marBottom w:val="0"/>
      <w:divBdr>
        <w:top w:val="none" w:sz="0" w:space="0" w:color="auto"/>
        <w:left w:val="none" w:sz="0" w:space="0" w:color="auto"/>
        <w:bottom w:val="none" w:sz="0" w:space="0" w:color="auto"/>
        <w:right w:val="none" w:sz="0" w:space="0" w:color="auto"/>
      </w:divBdr>
    </w:div>
    <w:div w:id="383216523">
      <w:bodyDiv w:val="1"/>
      <w:marLeft w:val="0"/>
      <w:marRight w:val="0"/>
      <w:marTop w:val="0"/>
      <w:marBottom w:val="0"/>
      <w:divBdr>
        <w:top w:val="none" w:sz="0" w:space="0" w:color="auto"/>
        <w:left w:val="none" w:sz="0" w:space="0" w:color="auto"/>
        <w:bottom w:val="none" w:sz="0" w:space="0" w:color="auto"/>
        <w:right w:val="none" w:sz="0" w:space="0" w:color="auto"/>
      </w:divBdr>
    </w:div>
    <w:div w:id="384526810">
      <w:bodyDiv w:val="1"/>
      <w:marLeft w:val="0"/>
      <w:marRight w:val="0"/>
      <w:marTop w:val="0"/>
      <w:marBottom w:val="0"/>
      <w:divBdr>
        <w:top w:val="none" w:sz="0" w:space="0" w:color="auto"/>
        <w:left w:val="none" w:sz="0" w:space="0" w:color="auto"/>
        <w:bottom w:val="none" w:sz="0" w:space="0" w:color="auto"/>
        <w:right w:val="none" w:sz="0" w:space="0" w:color="auto"/>
      </w:divBdr>
    </w:div>
    <w:div w:id="390232249">
      <w:bodyDiv w:val="1"/>
      <w:marLeft w:val="0"/>
      <w:marRight w:val="0"/>
      <w:marTop w:val="0"/>
      <w:marBottom w:val="0"/>
      <w:divBdr>
        <w:top w:val="none" w:sz="0" w:space="0" w:color="auto"/>
        <w:left w:val="none" w:sz="0" w:space="0" w:color="auto"/>
        <w:bottom w:val="none" w:sz="0" w:space="0" w:color="auto"/>
        <w:right w:val="none" w:sz="0" w:space="0" w:color="auto"/>
      </w:divBdr>
    </w:div>
    <w:div w:id="634144797">
      <w:bodyDiv w:val="1"/>
      <w:marLeft w:val="0"/>
      <w:marRight w:val="0"/>
      <w:marTop w:val="0"/>
      <w:marBottom w:val="0"/>
      <w:divBdr>
        <w:top w:val="none" w:sz="0" w:space="0" w:color="auto"/>
        <w:left w:val="none" w:sz="0" w:space="0" w:color="auto"/>
        <w:bottom w:val="none" w:sz="0" w:space="0" w:color="auto"/>
        <w:right w:val="none" w:sz="0" w:space="0" w:color="auto"/>
      </w:divBdr>
    </w:div>
    <w:div w:id="696851650">
      <w:bodyDiv w:val="1"/>
      <w:marLeft w:val="0"/>
      <w:marRight w:val="0"/>
      <w:marTop w:val="0"/>
      <w:marBottom w:val="0"/>
      <w:divBdr>
        <w:top w:val="none" w:sz="0" w:space="0" w:color="auto"/>
        <w:left w:val="none" w:sz="0" w:space="0" w:color="auto"/>
        <w:bottom w:val="none" w:sz="0" w:space="0" w:color="auto"/>
        <w:right w:val="none" w:sz="0" w:space="0" w:color="auto"/>
      </w:divBdr>
    </w:div>
    <w:div w:id="697507327">
      <w:bodyDiv w:val="1"/>
      <w:marLeft w:val="0"/>
      <w:marRight w:val="0"/>
      <w:marTop w:val="0"/>
      <w:marBottom w:val="0"/>
      <w:divBdr>
        <w:top w:val="none" w:sz="0" w:space="0" w:color="auto"/>
        <w:left w:val="none" w:sz="0" w:space="0" w:color="auto"/>
        <w:bottom w:val="none" w:sz="0" w:space="0" w:color="auto"/>
        <w:right w:val="none" w:sz="0" w:space="0" w:color="auto"/>
      </w:divBdr>
      <w:divsChild>
        <w:div w:id="1585604853">
          <w:marLeft w:val="0"/>
          <w:marRight w:val="0"/>
          <w:marTop w:val="0"/>
          <w:marBottom w:val="0"/>
          <w:divBdr>
            <w:top w:val="none" w:sz="0" w:space="0" w:color="auto"/>
            <w:left w:val="none" w:sz="0" w:space="0" w:color="auto"/>
            <w:bottom w:val="none" w:sz="0" w:space="0" w:color="auto"/>
            <w:right w:val="none" w:sz="0" w:space="0" w:color="auto"/>
          </w:divBdr>
        </w:div>
        <w:div w:id="651063875">
          <w:marLeft w:val="0"/>
          <w:marRight w:val="0"/>
          <w:marTop w:val="0"/>
          <w:marBottom w:val="0"/>
          <w:divBdr>
            <w:top w:val="none" w:sz="0" w:space="0" w:color="auto"/>
            <w:left w:val="none" w:sz="0" w:space="0" w:color="auto"/>
            <w:bottom w:val="none" w:sz="0" w:space="0" w:color="auto"/>
            <w:right w:val="none" w:sz="0" w:space="0" w:color="auto"/>
          </w:divBdr>
        </w:div>
      </w:divsChild>
    </w:div>
    <w:div w:id="963390356">
      <w:bodyDiv w:val="1"/>
      <w:marLeft w:val="0"/>
      <w:marRight w:val="0"/>
      <w:marTop w:val="0"/>
      <w:marBottom w:val="0"/>
      <w:divBdr>
        <w:top w:val="none" w:sz="0" w:space="0" w:color="auto"/>
        <w:left w:val="none" w:sz="0" w:space="0" w:color="auto"/>
        <w:bottom w:val="none" w:sz="0" w:space="0" w:color="auto"/>
        <w:right w:val="none" w:sz="0" w:space="0" w:color="auto"/>
      </w:divBdr>
    </w:div>
    <w:div w:id="1024133900">
      <w:bodyDiv w:val="1"/>
      <w:marLeft w:val="0"/>
      <w:marRight w:val="0"/>
      <w:marTop w:val="0"/>
      <w:marBottom w:val="0"/>
      <w:divBdr>
        <w:top w:val="none" w:sz="0" w:space="0" w:color="auto"/>
        <w:left w:val="none" w:sz="0" w:space="0" w:color="auto"/>
        <w:bottom w:val="none" w:sz="0" w:space="0" w:color="auto"/>
        <w:right w:val="none" w:sz="0" w:space="0" w:color="auto"/>
      </w:divBdr>
      <w:divsChild>
        <w:div w:id="834494062">
          <w:marLeft w:val="0"/>
          <w:marRight w:val="0"/>
          <w:marTop w:val="34"/>
          <w:marBottom w:val="34"/>
          <w:divBdr>
            <w:top w:val="none" w:sz="0" w:space="0" w:color="auto"/>
            <w:left w:val="none" w:sz="0" w:space="0" w:color="auto"/>
            <w:bottom w:val="none" w:sz="0" w:space="0" w:color="auto"/>
            <w:right w:val="none" w:sz="0" w:space="0" w:color="auto"/>
          </w:divBdr>
        </w:div>
      </w:divsChild>
    </w:div>
    <w:div w:id="1284117711">
      <w:bodyDiv w:val="1"/>
      <w:marLeft w:val="0"/>
      <w:marRight w:val="0"/>
      <w:marTop w:val="0"/>
      <w:marBottom w:val="0"/>
      <w:divBdr>
        <w:top w:val="none" w:sz="0" w:space="0" w:color="auto"/>
        <w:left w:val="none" w:sz="0" w:space="0" w:color="auto"/>
        <w:bottom w:val="none" w:sz="0" w:space="0" w:color="auto"/>
        <w:right w:val="none" w:sz="0" w:space="0" w:color="auto"/>
      </w:divBdr>
      <w:divsChild>
        <w:div w:id="103154236">
          <w:marLeft w:val="0"/>
          <w:marRight w:val="0"/>
          <w:marTop w:val="34"/>
          <w:marBottom w:val="34"/>
          <w:divBdr>
            <w:top w:val="none" w:sz="0" w:space="0" w:color="auto"/>
            <w:left w:val="none" w:sz="0" w:space="0" w:color="auto"/>
            <w:bottom w:val="none" w:sz="0" w:space="0" w:color="auto"/>
            <w:right w:val="none" w:sz="0" w:space="0" w:color="auto"/>
          </w:divBdr>
        </w:div>
      </w:divsChild>
    </w:div>
    <w:div w:id="1309435625">
      <w:bodyDiv w:val="1"/>
      <w:marLeft w:val="0"/>
      <w:marRight w:val="0"/>
      <w:marTop w:val="0"/>
      <w:marBottom w:val="0"/>
      <w:divBdr>
        <w:top w:val="none" w:sz="0" w:space="0" w:color="auto"/>
        <w:left w:val="none" w:sz="0" w:space="0" w:color="auto"/>
        <w:bottom w:val="none" w:sz="0" w:space="0" w:color="auto"/>
        <w:right w:val="none" w:sz="0" w:space="0" w:color="auto"/>
      </w:divBdr>
    </w:div>
    <w:div w:id="1318533591">
      <w:bodyDiv w:val="1"/>
      <w:marLeft w:val="0"/>
      <w:marRight w:val="0"/>
      <w:marTop w:val="0"/>
      <w:marBottom w:val="0"/>
      <w:divBdr>
        <w:top w:val="none" w:sz="0" w:space="0" w:color="auto"/>
        <w:left w:val="none" w:sz="0" w:space="0" w:color="auto"/>
        <w:bottom w:val="none" w:sz="0" w:space="0" w:color="auto"/>
        <w:right w:val="none" w:sz="0" w:space="0" w:color="auto"/>
      </w:divBdr>
    </w:div>
    <w:div w:id="1551839080">
      <w:bodyDiv w:val="1"/>
      <w:marLeft w:val="0"/>
      <w:marRight w:val="0"/>
      <w:marTop w:val="0"/>
      <w:marBottom w:val="0"/>
      <w:divBdr>
        <w:top w:val="none" w:sz="0" w:space="0" w:color="auto"/>
        <w:left w:val="none" w:sz="0" w:space="0" w:color="auto"/>
        <w:bottom w:val="none" w:sz="0" w:space="0" w:color="auto"/>
        <w:right w:val="none" w:sz="0" w:space="0" w:color="auto"/>
      </w:divBdr>
    </w:div>
    <w:div w:id="1583022880">
      <w:bodyDiv w:val="1"/>
      <w:marLeft w:val="0"/>
      <w:marRight w:val="0"/>
      <w:marTop w:val="0"/>
      <w:marBottom w:val="0"/>
      <w:divBdr>
        <w:top w:val="none" w:sz="0" w:space="0" w:color="auto"/>
        <w:left w:val="none" w:sz="0" w:space="0" w:color="auto"/>
        <w:bottom w:val="none" w:sz="0" w:space="0" w:color="auto"/>
        <w:right w:val="none" w:sz="0" w:space="0" w:color="auto"/>
      </w:divBdr>
    </w:div>
    <w:div w:id="1605570410">
      <w:bodyDiv w:val="1"/>
      <w:marLeft w:val="0"/>
      <w:marRight w:val="0"/>
      <w:marTop w:val="0"/>
      <w:marBottom w:val="0"/>
      <w:divBdr>
        <w:top w:val="none" w:sz="0" w:space="0" w:color="auto"/>
        <w:left w:val="none" w:sz="0" w:space="0" w:color="auto"/>
        <w:bottom w:val="none" w:sz="0" w:space="0" w:color="auto"/>
        <w:right w:val="none" w:sz="0" w:space="0" w:color="auto"/>
      </w:divBdr>
    </w:div>
    <w:div w:id="1606575508">
      <w:bodyDiv w:val="1"/>
      <w:marLeft w:val="0"/>
      <w:marRight w:val="0"/>
      <w:marTop w:val="0"/>
      <w:marBottom w:val="0"/>
      <w:divBdr>
        <w:top w:val="none" w:sz="0" w:space="0" w:color="auto"/>
        <w:left w:val="none" w:sz="0" w:space="0" w:color="auto"/>
        <w:bottom w:val="none" w:sz="0" w:space="0" w:color="auto"/>
        <w:right w:val="none" w:sz="0" w:space="0" w:color="auto"/>
      </w:divBdr>
      <w:divsChild>
        <w:div w:id="1526482283">
          <w:marLeft w:val="0"/>
          <w:marRight w:val="0"/>
          <w:marTop w:val="0"/>
          <w:marBottom w:val="0"/>
          <w:divBdr>
            <w:top w:val="none" w:sz="0" w:space="0" w:color="auto"/>
            <w:left w:val="none" w:sz="0" w:space="0" w:color="auto"/>
            <w:bottom w:val="none" w:sz="0" w:space="0" w:color="auto"/>
            <w:right w:val="none" w:sz="0" w:space="0" w:color="auto"/>
          </w:divBdr>
        </w:div>
      </w:divsChild>
    </w:div>
    <w:div w:id="1671758278">
      <w:bodyDiv w:val="1"/>
      <w:marLeft w:val="0"/>
      <w:marRight w:val="0"/>
      <w:marTop w:val="0"/>
      <w:marBottom w:val="0"/>
      <w:divBdr>
        <w:top w:val="none" w:sz="0" w:space="0" w:color="auto"/>
        <w:left w:val="none" w:sz="0" w:space="0" w:color="auto"/>
        <w:bottom w:val="none" w:sz="0" w:space="0" w:color="auto"/>
        <w:right w:val="none" w:sz="0" w:space="0" w:color="auto"/>
      </w:divBdr>
    </w:div>
    <w:div w:id="1707025779">
      <w:bodyDiv w:val="1"/>
      <w:marLeft w:val="0"/>
      <w:marRight w:val="0"/>
      <w:marTop w:val="0"/>
      <w:marBottom w:val="0"/>
      <w:divBdr>
        <w:top w:val="none" w:sz="0" w:space="0" w:color="auto"/>
        <w:left w:val="none" w:sz="0" w:space="0" w:color="auto"/>
        <w:bottom w:val="none" w:sz="0" w:space="0" w:color="auto"/>
        <w:right w:val="none" w:sz="0" w:space="0" w:color="auto"/>
      </w:divBdr>
    </w:div>
    <w:div w:id="1710522341">
      <w:bodyDiv w:val="1"/>
      <w:marLeft w:val="0"/>
      <w:marRight w:val="0"/>
      <w:marTop w:val="0"/>
      <w:marBottom w:val="0"/>
      <w:divBdr>
        <w:top w:val="none" w:sz="0" w:space="0" w:color="auto"/>
        <w:left w:val="none" w:sz="0" w:space="0" w:color="auto"/>
        <w:bottom w:val="none" w:sz="0" w:space="0" w:color="auto"/>
        <w:right w:val="none" w:sz="0" w:space="0" w:color="auto"/>
      </w:divBdr>
    </w:div>
    <w:div w:id="1838881465">
      <w:bodyDiv w:val="1"/>
      <w:marLeft w:val="0"/>
      <w:marRight w:val="0"/>
      <w:marTop w:val="0"/>
      <w:marBottom w:val="0"/>
      <w:divBdr>
        <w:top w:val="none" w:sz="0" w:space="0" w:color="auto"/>
        <w:left w:val="none" w:sz="0" w:space="0" w:color="auto"/>
        <w:bottom w:val="none" w:sz="0" w:space="0" w:color="auto"/>
        <w:right w:val="none" w:sz="0" w:space="0" w:color="auto"/>
      </w:divBdr>
    </w:div>
    <w:div w:id="1870994580">
      <w:bodyDiv w:val="1"/>
      <w:marLeft w:val="0"/>
      <w:marRight w:val="0"/>
      <w:marTop w:val="0"/>
      <w:marBottom w:val="0"/>
      <w:divBdr>
        <w:top w:val="none" w:sz="0" w:space="0" w:color="auto"/>
        <w:left w:val="none" w:sz="0" w:space="0" w:color="auto"/>
        <w:bottom w:val="none" w:sz="0" w:space="0" w:color="auto"/>
        <w:right w:val="none" w:sz="0" w:space="0" w:color="auto"/>
      </w:divBdr>
      <w:divsChild>
        <w:div w:id="1326669974">
          <w:marLeft w:val="0"/>
          <w:marRight w:val="0"/>
          <w:marTop w:val="34"/>
          <w:marBottom w:val="34"/>
          <w:divBdr>
            <w:top w:val="none" w:sz="0" w:space="0" w:color="auto"/>
            <w:left w:val="none" w:sz="0" w:space="0" w:color="auto"/>
            <w:bottom w:val="none" w:sz="0" w:space="0" w:color="auto"/>
            <w:right w:val="none" w:sz="0" w:space="0" w:color="auto"/>
          </w:divBdr>
        </w:div>
      </w:divsChild>
    </w:div>
    <w:div w:id="2020309160">
      <w:bodyDiv w:val="1"/>
      <w:marLeft w:val="0"/>
      <w:marRight w:val="0"/>
      <w:marTop w:val="0"/>
      <w:marBottom w:val="0"/>
      <w:divBdr>
        <w:top w:val="none" w:sz="0" w:space="0" w:color="auto"/>
        <w:left w:val="none" w:sz="0" w:space="0" w:color="auto"/>
        <w:bottom w:val="none" w:sz="0" w:space="0" w:color="auto"/>
        <w:right w:val="none" w:sz="0" w:space="0" w:color="auto"/>
      </w:divBdr>
    </w:div>
    <w:div w:id="2053457176">
      <w:bodyDiv w:val="1"/>
      <w:marLeft w:val="0"/>
      <w:marRight w:val="0"/>
      <w:marTop w:val="0"/>
      <w:marBottom w:val="0"/>
      <w:divBdr>
        <w:top w:val="none" w:sz="0" w:space="0" w:color="auto"/>
        <w:left w:val="none" w:sz="0" w:space="0" w:color="auto"/>
        <w:bottom w:val="none" w:sz="0" w:space="0" w:color="auto"/>
        <w:right w:val="none" w:sz="0" w:space="0" w:color="auto"/>
      </w:divBdr>
    </w:div>
    <w:div w:id="21237188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scicrunch.org/resolver/SCR_011323"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DF9316-2530-43F0-B258-4DC95FDB19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6</Pages>
  <Words>17057</Words>
  <Characters>97227</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114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imon</dc:creator>
  <cp:lastModifiedBy>Karen Toner</cp:lastModifiedBy>
  <cp:revision>2</cp:revision>
  <cp:lastPrinted>2021-06-21T11:05:00Z</cp:lastPrinted>
  <dcterms:created xsi:type="dcterms:W3CDTF">2021-07-12T07:59:00Z</dcterms:created>
  <dcterms:modified xsi:type="dcterms:W3CDTF">2021-07-12T07:59:00Z</dcterms:modified>
</cp:coreProperties>
</file>